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21456E" w14:textId="77777777" w:rsidR="00CB089F" w:rsidRPr="00CF5DF9" w:rsidRDefault="00300B82" w:rsidP="00300B82">
      <w:pPr>
        <w:spacing w:after="0" w:line="240" w:lineRule="auto"/>
        <w:jc w:val="center"/>
        <w:rPr>
          <w:rFonts w:ascii="Tw Cen MT" w:eastAsia="Times New Roman" w:hAnsi="Tw Cen MT" w:cs="Times New Roman"/>
          <w:b/>
          <w:i/>
          <w:sz w:val="32"/>
          <w:szCs w:val="32"/>
          <w:lang w:eastAsia="id-ID"/>
        </w:rPr>
      </w:pPr>
      <w:commentRangeStart w:id="0"/>
      <w:r w:rsidRPr="00CF5DF9">
        <w:rPr>
          <w:rFonts w:ascii="Tw Cen MT" w:eastAsia="Times New Roman" w:hAnsi="Tw Cen MT" w:cs="Times New Roman"/>
          <w:b/>
          <w:i/>
          <w:color w:val="202124"/>
          <w:sz w:val="32"/>
          <w:szCs w:val="32"/>
          <w:lang w:val="en" w:eastAsia="id-ID"/>
        </w:rPr>
        <w:t xml:space="preserve">Relationship of </w:t>
      </w:r>
      <w:r w:rsidR="00CF5DF9" w:rsidRPr="00CF5DF9">
        <w:rPr>
          <w:rFonts w:ascii="Tw Cen MT" w:eastAsia="Times New Roman" w:hAnsi="Tw Cen MT" w:cs="Times New Roman"/>
          <w:b/>
          <w:i/>
          <w:color w:val="202124"/>
          <w:sz w:val="32"/>
          <w:szCs w:val="32"/>
          <w:lang w:eastAsia="id-ID"/>
        </w:rPr>
        <w:t xml:space="preserve">Knowledge </w:t>
      </w:r>
      <w:r w:rsidRPr="00CF5DF9">
        <w:rPr>
          <w:rFonts w:ascii="Tw Cen MT" w:eastAsia="Times New Roman" w:hAnsi="Tw Cen MT" w:cs="Times New Roman"/>
          <w:b/>
          <w:i/>
          <w:color w:val="202124"/>
          <w:sz w:val="32"/>
          <w:szCs w:val="32"/>
          <w:lang w:val="en" w:eastAsia="id-ID"/>
        </w:rPr>
        <w:t>Stress, Consumption Patterns and Sport Patterns</w:t>
      </w:r>
      <w:r w:rsidRPr="00CF5DF9">
        <w:rPr>
          <w:rFonts w:ascii="Tw Cen MT" w:eastAsia="Times New Roman" w:hAnsi="Tw Cen MT" w:cs="Times New Roman"/>
          <w:b/>
          <w:i/>
          <w:sz w:val="32"/>
          <w:szCs w:val="32"/>
          <w:lang w:eastAsia="id-ID"/>
        </w:rPr>
        <w:t xml:space="preserve"> of PMS (Premenstrual Syndrome) in Adolescent Girls of SMP IT Yayasan Hj. Fauziah Binjai </w:t>
      </w:r>
      <w:r w:rsidRPr="00CF5DF9">
        <w:rPr>
          <w:rFonts w:ascii="Tw Cen MT" w:eastAsia="Times New Roman" w:hAnsi="Tw Cen MT"/>
          <w:b/>
          <w:i/>
          <w:sz w:val="32"/>
          <w:szCs w:val="32"/>
        </w:rPr>
        <w:t>in 2019</w:t>
      </w:r>
      <w:commentRangeEnd w:id="0"/>
      <w:r w:rsidR="00617991">
        <w:rPr>
          <w:rStyle w:val="CommentReference"/>
        </w:rPr>
        <w:commentReference w:id="0"/>
      </w:r>
    </w:p>
    <w:p w14:paraId="4C716BF8" w14:textId="77777777" w:rsidR="00CB089F" w:rsidRPr="00CF5DF9" w:rsidRDefault="00CB089F" w:rsidP="00CB089F">
      <w:pPr>
        <w:pStyle w:val="NoSpacing"/>
        <w:ind w:right="-204"/>
        <w:jc w:val="center"/>
        <w:rPr>
          <w:rFonts w:ascii="Tw Cen MT" w:hAnsi="Tw Cen MT"/>
          <w:b/>
          <w:szCs w:val="24"/>
          <w:lang w:val="id-ID"/>
        </w:rPr>
      </w:pPr>
    </w:p>
    <w:p w14:paraId="3647EF39" w14:textId="77777777" w:rsidR="00300B82" w:rsidRPr="00CF5DF9" w:rsidRDefault="00300B82" w:rsidP="00300B82">
      <w:pPr>
        <w:spacing w:after="0" w:line="0" w:lineRule="atLeast"/>
        <w:jc w:val="center"/>
        <w:rPr>
          <w:rFonts w:ascii="Tw Cen MT" w:eastAsia="Tw Cen MT" w:hAnsi="Tw Cen MT"/>
          <w:sz w:val="24"/>
        </w:rPr>
      </w:pPr>
      <w:r w:rsidRPr="00CF5DF9">
        <w:rPr>
          <w:rFonts w:ascii="Tw Cen MT" w:eastAsia="Tw Cen MT" w:hAnsi="Tw Cen MT"/>
          <w:sz w:val="24"/>
        </w:rPr>
        <w:t>Nurrahmaton</w:t>
      </w:r>
    </w:p>
    <w:p w14:paraId="00B1274A" w14:textId="77777777" w:rsidR="00300B82" w:rsidRPr="00CF5DF9" w:rsidRDefault="00300B82" w:rsidP="00300B82">
      <w:pPr>
        <w:spacing w:after="0" w:line="220" w:lineRule="auto"/>
        <w:jc w:val="center"/>
        <w:rPr>
          <w:rFonts w:ascii="Tw Cen MT" w:eastAsia="Tw Cen MT" w:hAnsi="Tw Cen MT"/>
          <w:color w:val="0D0D0D"/>
        </w:rPr>
      </w:pPr>
      <w:r w:rsidRPr="00CF5DF9">
        <w:rPr>
          <w:rFonts w:ascii="Tw Cen MT" w:eastAsia="Tw Cen MT" w:hAnsi="Tw Cen MT"/>
          <w:color w:val="0D0D0D"/>
        </w:rPr>
        <w:t>Prodi D4 Kebidanan,Institut Kesehatan Helvetia, Medan, Indonesia</w:t>
      </w:r>
    </w:p>
    <w:p w14:paraId="273D0399" w14:textId="77777777" w:rsidR="008A302E" w:rsidRPr="00CF5DF9" w:rsidRDefault="00300B82" w:rsidP="00300B82">
      <w:pPr>
        <w:spacing w:after="0" w:line="240" w:lineRule="auto"/>
        <w:ind w:left="-454" w:right="-454"/>
        <w:jc w:val="center"/>
        <w:rPr>
          <w:rFonts w:ascii="Tw Cen MT" w:hAnsi="Tw Cen MT"/>
          <w:sz w:val="20"/>
          <w:szCs w:val="20"/>
        </w:rPr>
      </w:pPr>
      <w:r w:rsidRPr="00CF5DF9">
        <w:rPr>
          <w:rFonts w:ascii="Tw Cen MT" w:eastAsia="Tw Cen MT" w:hAnsi="Tw Cen MT"/>
          <w:color w:val="0D0D0D"/>
          <w:sz w:val="20"/>
          <w:szCs w:val="20"/>
        </w:rPr>
        <w:t>nurrahmaton@helvetia.ac.id</w:t>
      </w:r>
    </w:p>
    <w:p w14:paraId="6ABFC385" w14:textId="77777777" w:rsidR="008A302E" w:rsidRPr="00CF5DF9" w:rsidRDefault="008A302E" w:rsidP="00CB089F">
      <w:pPr>
        <w:pStyle w:val="NoSpacing"/>
        <w:ind w:right="-204"/>
        <w:jc w:val="center"/>
        <w:rPr>
          <w:rFonts w:ascii="Tw Cen MT" w:hAnsi="Tw Cen MT"/>
          <w:b/>
          <w:szCs w:val="24"/>
          <w:lang w:val="id-ID"/>
        </w:rPr>
      </w:pPr>
    </w:p>
    <w:p w14:paraId="59BCC0D6" w14:textId="77777777" w:rsidR="00CF5DF9" w:rsidRDefault="00CF5DF9" w:rsidP="00CF5DF9">
      <w:pPr>
        <w:spacing w:after="0" w:line="240" w:lineRule="auto"/>
        <w:jc w:val="center"/>
        <w:rPr>
          <w:rFonts w:ascii="Tw Cen MT" w:eastAsia="Tw Cen MT" w:hAnsi="Tw Cen MT"/>
          <w:b/>
          <w:i/>
        </w:rPr>
      </w:pPr>
      <w:commentRangeStart w:id="1"/>
      <w:r>
        <w:rPr>
          <w:rFonts w:ascii="Tw Cen MT" w:eastAsia="Tw Cen MT" w:hAnsi="Tw Cen MT"/>
          <w:b/>
          <w:i/>
        </w:rPr>
        <w:t>Abstract</w:t>
      </w:r>
    </w:p>
    <w:p w14:paraId="393EA91C" w14:textId="77777777" w:rsidR="00CF5DF9" w:rsidRPr="00CF5DF9" w:rsidRDefault="00CF5DF9" w:rsidP="00CF5DF9">
      <w:pPr>
        <w:spacing w:after="0" w:line="240" w:lineRule="auto"/>
        <w:ind w:firstLine="720"/>
        <w:jc w:val="both"/>
        <w:rPr>
          <w:rFonts w:ascii="Tw Cen MT" w:eastAsia="Times New Roman" w:hAnsi="Tw Cen MT" w:cs="Times New Roman"/>
          <w:i/>
          <w:sz w:val="20"/>
          <w:szCs w:val="20"/>
          <w:lang w:eastAsia="id-ID"/>
        </w:rPr>
      </w:pPr>
      <w:r w:rsidRPr="00CF5DF9">
        <w:rPr>
          <w:rFonts w:ascii="Tw Cen MT" w:eastAsia="Times New Roman" w:hAnsi="Tw Cen MT" w:cs="Times New Roman"/>
          <w:b/>
          <w:i/>
          <w:sz w:val="20"/>
          <w:szCs w:val="20"/>
          <w:lang w:eastAsia="id-ID"/>
        </w:rPr>
        <w:t>Background:</w:t>
      </w:r>
      <w:r w:rsidRPr="00CF5DF9">
        <w:rPr>
          <w:rFonts w:ascii="Tw Cen MT" w:eastAsia="Times New Roman" w:hAnsi="Tw Cen MT" w:cs="Times New Roman"/>
          <w:i/>
          <w:sz w:val="20"/>
          <w:szCs w:val="20"/>
          <w:lang w:eastAsia="id-ID"/>
        </w:rPr>
        <w:t xml:space="preserve"> According to WHO, in 2016 PMS (premenstrual syndrome) has a higher prevalence in Asian countries compared to Western countries. PMS is discomfort or physical and mental symptoms that arise when a woman will experience a menstrual cycle. </w:t>
      </w:r>
      <w:r w:rsidRPr="00CF5DF9">
        <w:rPr>
          <w:rFonts w:ascii="Tw Cen MT" w:eastAsia="Times New Roman" w:hAnsi="Tw Cen MT" w:cs="Times New Roman"/>
          <w:b/>
          <w:i/>
          <w:sz w:val="20"/>
          <w:szCs w:val="20"/>
          <w:lang w:eastAsia="id-ID"/>
        </w:rPr>
        <w:t>Objective:</w:t>
      </w:r>
      <w:r w:rsidRPr="00CF5DF9">
        <w:rPr>
          <w:rFonts w:ascii="Tw Cen MT" w:eastAsia="Times New Roman" w:hAnsi="Tw Cen MT" w:cs="Times New Roman"/>
          <w:i/>
          <w:sz w:val="20"/>
          <w:szCs w:val="20"/>
          <w:lang w:eastAsia="id-ID"/>
        </w:rPr>
        <w:t xml:space="preserve"> This study aims to determine the factors related to the occurrence of PMS in adolescent girls of SMP IT Yayasan Hj. Fauziah Binjai in 2019. </w:t>
      </w:r>
      <w:r w:rsidRPr="00CF5DF9">
        <w:rPr>
          <w:rFonts w:ascii="Tw Cen MT" w:eastAsia="Times New Roman" w:hAnsi="Tw Cen MT" w:cs="Times New Roman"/>
          <w:b/>
          <w:i/>
          <w:sz w:val="20"/>
          <w:szCs w:val="20"/>
          <w:lang w:eastAsia="id-ID"/>
        </w:rPr>
        <w:t>Methods:</w:t>
      </w:r>
      <w:r w:rsidRPr="00CF5DF9">
        <w:rPr>
          <w:rFonts w:ascii="Tw Cen MT" w:eastAsia="Times New Roman" w:hAnsi="Tw Cen MT" w:cs="Times New Roman"/>
          <w:i/>
          <w:sz w:val="20"/>
          <w:szCs w:val="20"/>
          <w:lang w:eastAsia="id-ID"/>
        </w:rPr>
        <w:t xml:space="preserve"> This research used analytical survey with cross sectional approach. The study was conducted from February to August 2019. The populations were all adolescent girls of SMP IT Yayasan Hj. Fauziah Binjai amount 154 people and the sampling using stratified random sampling formula as many as 60 people. Data obtained by using observation sheets and analyzed by univariate and bivariate analysis. Bivariate analysis using Chi Square statistical tests at α = 5%. </w:t>
      </w:r>
      <w:r w:rsidRPr="00CF5DF9">
        <w:rPr>
          <w:rFonts w:ascii="Tw Cen MT" w:eastAsia="Times New Roman" w:hAnsi="Tw Cen MT" w:cs="Times New Roman"/>
          <w:b/>
          <w:i/>
          <w:sz w:val="20"/>
          <w:szCs w:val="20"/>
          <w:lang w:eastAsia="id-ID"/>
        </w:rPr>
        <w:t>Results:</w:t>
      </w:r>
      <w:r w:rsidRPr="00CF5DF9">
        <w:rPr>
          <w:rFonts w:ascii="Tw Cen MT" w:eastAsia="Times New Roman" w:hAnsi="Tw Cen MT" w:cs="Times New Roman"/>
          <w:i/>
          <w:sz w:val="20"/>
          <w:szCs w:val="20"/>
          <w:lang w:eastAsia="id-ID"/>
        </w:rPr>
        <w:t xml:space="preserve"> showed the statistical test results using chi square test, for the knowledge variable obtained p-value = .116&gt; α .05, then Ho was accepted and for stress variables, consumption patterns, sports patterns obtained calculation results p-value = 0,000, then Ho was rejected and Ha was accepted. </w:t>
      </w:r>
      <w:r w:rsidRPr="00CF5DF9">
        <w:rPr>
          <w:rFonts w:ascii="Tw Cen MT" w:eastAsia="Times New Roman" w:hAnsi="Tw Cen MT" w:cs="Times New Roman"/>
          <w:b/>
          <w:i/>
          <w:sz w:val="20"/>
          <w:szCs w:val="20"/>
          <w:lang w:eastAsia="id-ID"/>
        </w:rPr>
        <w:t>Conclusion:</w:t>
      </w:r>
      <w:r w:rsidRPr="00CF5DF9">
        <w:rPr>
          <w:rFonts w:ascii="Tw Cen MT" w:eastAsia="Times New Roman" w:hAnsi="Tw Cen MT" w:cs="Times New Roman"/>
          <w:i/>
          <w:sz w:val="20"/>
          <w:szCs w:val="20"/>
          <w:lang w:eastAsia="id-ID"/>
        </w:rPr>
        <w:t xml:space="preserve"> shows that there is no relationship of knowledge</w:t>
      </w:r>
      <w:r w:rsidRPr="00CF5DF9">
        <w:rPr>
          <w:rFonts w:ascii="Tw Cen MT" w:eastAsia="Times New Roman" w:hAnsi="Tw Cen MT" w:cs="Times New Roman"/>
          <w:sz w:val="20"/>
          <w:szCs w:val="20"/>
          <w:lang w:eastAsia="id-ID"/>
        </w:rPr>
        <w:t xml:space="preserve"> with </w:t>
      </w:r>
      <w:r w:rsidRPr="00CF5DF9">
        <w:rPr>
          <w:rFonts w:ascii="Tw Cen MT" w:eastAsia="Times New Roman" w:hAnsi="Tw Cen MT" w:cs="Times New Roman"/>
          <w:i/>
          <w:sz w:val="20"/>
          <w:szCs w:val="20"/>
          <w:lang w:eastAsia="id-ID"/>
        </w:rPr>
        <w:t xml:space="preserve">Premenstrual Syndrome and there is a relationship between stress, consumption patterns, sports patterns with premenstrual syndrome in SMP IT Yayasan Hj. Fauziah Binjai in 2019. </w:t>
      </w:r>
    </w:p>
    <w:p w14:paraId="33EA6912" w14:textId="77777777" w:rsidR="00CF5DF9" w:rsidRDefault="00CF5DF9" w:rsidP="00CF5DF9">
      <w:pPr>
        <w:pStyle w:val="NoSpacing"/>
        <w:ind w:right="-204"/>
        <w:rPr>
          <w:rFonts w:ascii="Tw Cen MT" w:eastAsia="Times New Roman" w:hAnsi="Tw Cen MT"/>
          <w:b/>
          <w:i/>
          <w:sz w:val="20"/>
          <w:szCs w:val="20"/>
          <w:lang w:val="id-ID"/>
        </w:rPr>
      </w:pPr>
      <w:r w:rsidRPr="00CF5DF9">
        <w:rPr>
          <w:rFonts w:ascii="Tw Cen MT" w:eastAsia="Times New Roman" w:hAnsi="Tw Cen MT"/>
          <w:b/>
          <w:i/>
          <w:sz w:val="20"/>
          <w:szCs w:val="20"/>
        </w:rPr>
        <w:t>Keywords: Knowledge, Stress, Consumption Pattern, Sports, Premenstrual Syndrome</w:t>
      </w:r>
    </w:p>
    <w:p w14:paraId="42CD9F78" w14:textId="77777777" w:rsidR="00CF5DF9" w:rsidRPr="00CF5DF9" w:rsidRDefault="00CF5DF9" w:rsidP="00CF5DF9">
      <w:pPr>
        <w:pStyle w:val="NoSpacing"/>
        <w:ind w:right="-204"/>
        <w:rPr>
          <w:rFonts w:ascii="Tw Cen MT" w:hAnsi="Tw Cen MT"/>
          <w:b/>
          <w:szCs w:val="24"/>
          <w:lang w:val="id-ID"/>
        </w:rPr>
      </w:pPr>
    </w:p>
    <w:p w14:paraId="656BA6D1" w14:textId="77777777" w:rsidR="00CB089F" w:rsidRPr="00CF5DF9" w:rsidRDefault="00CB089F" w:rsidP="00CB089F">
      <w:pPr>
        <w:pStyle w:val="NoSpacing"/>
        <w:ind w:right="-204"/>
        <w:jc w:val="center"/>
        <w:rPr>
          <w:rFonts w:ascii="Tw Cen MT" w:hAnsi="Tw Cen MT"/>
          <w:b/>
          <w:szCs w:val="24"/>
          <w:lang w:val="id-ID"/>
        </w:rPr>
      </w:pPr>
      <w:r w:rsidRPr="00CF5DF9">
        <w:rPr>
          <w:rFonts w:ascii="Tw Cen MT" w:hAnsi="Tw Cen MT"/>
          <w:b/>
          <w:szCs w:val="24"/>
          <w:lang w:val="id-ID"/>
        </w:rPr>
        <w:t xml:space="preserve">Abstrak </w:t>
      </w:r>
    </w:p>
    <w:p w14:paraId="6DEB932A" w14:textId="77777777" w:rsidR="00CB089F" w:rsidRPr="00CF5DF9" w:rsidRDefault="00CB089F" w:rsidP="00FF3D7A">
      <w:pPr>
        <w:spacing w:after="0" w:line="240" w:lineRule="auto"/>
        <w:jc w:val="both"/>
        <w:rPr>
          <w:rFonts w:ascii="Tw Cen MT" w:hAnsi="Tw Cen MT" w:cs="Times New Roman"/>
          <w:sz w:val="20"/>
          <w:szCs w:val="20"/>
        </w:rPr>
      </w:pPr>
      <w:r w:rsidRPr="00CF5DF9">
        <w:rPr>
          <w:rFonts w:ascii="Tw Cen MT" w:hAnsi="Tw Cen MT" w:cs="Times New Roman"/>
          <w:b/>
          <w:sz w:val="20"/>
          <w:szCs w:val="20"/>
        </w:rPr>
        <w:t>Latar Belakang:</w:t>
      </w:r>
      <w:r w:rsidRPr="00CF5DF9">
        <w:rPr>
          <w:rFonts w:ascii="Tw Cen MT" w:hAnsi="Tw Cen MT" w:cs="Times New Roman"/>
          <w:sz w:val="20"/>
          <w:szCs w:val="20"/>
        </w:rPr>
        <w:t xml:space="preserve"> Menurut WHO, pada tahun 2016 </w:t>
      </w:r>
      <w:r w:rsidRPr="00CF5DF9">
        <w:rPr>
          <w:rFonts w:ascii="Tw Cen MT" w:hAnsi="Tw Cen MT" w:cs="Times New Roman"/>
          <w:i/>
          <w:sz w:val="20"/>
          <w:szCs w:val="20"/>
        </w:rPr>
        <w:t>PMS (premenstrual syndrome)</w:t>
      </w:r>
      <w:r w:rsidRPr="00CF5DF9">
        <w:rPr>
          <w:rFonts w:ascii="Tw Cen MT" w:hAnsi="Tw Cen MT" w:cs="Times New Roman"/>
          <w:sz w:val="20"/>
          <w:szCs w:val="20"/>
        </w:rPr>
        <w:t xml:space="preserve"> memiliki prevalensi lebih tinggi dinegaraAsia dibandingkan dengan negara Barat. </w:t>
      </w:r>
      <w:r w:rsidRPr="00CF5DF9">
        <w:rPr>
          <w:rFonts w:ascii="Tw Cen MT" w:hAnsi="Tw Cen MT" w:cs="Times New Roman"/>
          <w:i/>
          <w:sz w:val="20"/>
          <w:szCs w:val="20"/>
        </w:rPr>
        <w:t xml:space="preserve">PMS </w:t>
      </w:r>
      <w:r w:rsidRPr="00CF5DF9">
        <w:rPr>
          <w:rFonts w:ascii="Tw Cen MT" w:hAnsi="Tw Cen MT" w:cs="Times New Roman"/>
          <w:sz w:val="20"/>
          <w:szCs w:val="20"/>
        </w:rPr>
        <w:t xml:space="preserve">adalah ketidaknyamanan atau gejala-gejala fisik dan mental yang timbul saat wanita akan mengalami siklus menstruasi. </w:t>
      </w:r>
      <w:r w:rsidRPr="00CF5DF9">
        <w:rPr>
          <w:rFonts w:ascii="Tw Cen MT" w:hAnsi="Tw Cen MT" w:cs="Times New Roman"/>
          <w:b/>
          <w:sz w:val="20"/>
          <w:szCs w:val="20"/>
        </w:rPr>
        <w:t>Tujuan:</w:t>
      </w:r>
      <w:r w:rsidRPr="00CF5DF9">
        <w:rPr>
          <w:rFonts w:ascii="Tw Cen MT" w:hAnsi="Tw Cen MT" w:cs="Times New Roman"/>
          <w:sz w:val="20"/>
          <w:szCs w:val="20"/>
        </w:rPr>
        <w:t xml:space="preserve"> Penelitian ini bertujuan untuk mengetahui </w:t>
      </w:r>
      <w:r w:rsidR="00FF3D7A" w:rsidRPr="00FF3D7A">
        <w:rPr>
          <w:rFonts w:ascii="Tw Cen MT" w:hAnsi="Tw Cen MT" w:cs="Times New Roman"/>
          <w:szCs w:val="24"/>
        </w:rPr>
        <w:t>Hubungan pengetahuan</w:t>
      </w:r>
      <w:r w:rsidR="00FF3D7A">
        <w:rPr>
          <w:rFonts w:ascii="Tw Cen MT" w:hAnsi="Tw Cen MT" w:cs="Times New Roman"/>
          <w:szCs w:val="24"/>
        </w:rPr>
        <w:t xml:space="preserve">, </w:t>
      </w:r>
      <w:r w:rsidR="00FF3D7A" w:rsidRPr="00FF3D7A">
        <w:rPr>
          <w:rFonts w:ascii="Tw Cen MT" w:hAnsi="Tw Cen MT" w:cs="Times New Roman"/>
          <w:szCs w:val="24"/>
        </w:rPr>
        <w:t xml:space="preserve">stress, pola konsumsi dan pola olahraga dengan terjadinya </w:t>
      </w:r>
      <w:r w:rsidR="00FF3D7A" w:rsidRPr="00FF3D7A">
        <w:rPr>
          <w:rFonts w:ascii="Tw Cen MT" w:hAnsi="Tw Cen MT" w:cs="Times New Roman"/>
          <w:i/>
          <w:szCs w:val="24"/>
        </w:rPr>
        <w:t>PMS (premenstrual syndrome)</w:t>
      </w:r>
      <w:r w:rsidR="00FF3D7A" w:rsidRPr="00FF3D7A">
        <w:rPr>
          <w:rFonts w:ascii="Tw Cen MT" w:hAnsi="Tw Cen MT" w:cs="Times New Roman"/>
          <w:szCs w:val="24"/>
        </w:rPr>
        <w:t xml:space="preserve"> pada remaja putri di SMP </w:t>
      </w:r>
      <w:r w:rsidR="00FF3D7A" w:rsidRPr="00FF3D7A">
        <w:rPr>
          <w:rFonts w:ascii="Tw Cen MT" w:hAnsi="Tw Cen MT" w:cs="Times New Roman"/>
          <w:sz w:val="24"/>
          <w:szCs w:val="24"/>
        </w:rPr>
        <w:t>IT Yayasan Hj. Fauziah Binjai</w:t>
      </w:r>
      <w:r w:rsidR="00FF3D7A" w:rsidRPr="00CF5DF9">
        <w:rPr>
          <w:rFonts w:ascii="Tw Cen MT" w:hAnsi="Tw Cen MT" w:cs="Times New Roman"/>
          <w:sz w:val="20"/>
          <w:szCs w:val="20"/>
        </w:rPr>
        <w:t xml:space="preserve"> </w:t>
      </w:r>
      <w:r w:rsidRPr="00CF5DF9">
        <w:rPr>
          <w:rFonts w:ascii="Tw Cen MT" w:hAnsi="Tw Cen MT" w:cs="Times New Roman"/>
          <w:sz w:val="20"/>
          <w:szCs w:val="20"/>
        </w:rPr>
        <w:t xml:space="preserve">Tahun 2019. </w:t>
      </w:r>
      <w:r w:rsidRPr="00CF5DF9">
        <w:rPr>
          <w:rFonts w:ascii="Tw Cen MT" w:hAnsi="Tw Cen MT" w:cs="Times New Roman"/>
          <w:b/>
          <w:sz w:val="20"/>
          <w:szCs w:val="20"/>
        </w:rPr>
        <w:t>Metode:</w:t>
      </w:r>
      <w:r w:rsidRPr="00CF5DF9">
        <w:rPr>
          <w:rFonts w:ascii="Tw Cen MT" w:hAnsi="Tw Cen MT" w:cs="Times New Roman"/>
          <w:sz w:val="20"/>
          <w:szCs w:val="20"/>
        </w:rPr>
        <w:t xml:space="preserve"> Penelitian ini merupakan </w:t>
      </w:r>
      <w:r w:rsidRPr="00CF5DF9">
        <w:rPr>
          <w:rFonts w:ascii="Tw Cen MT" w:hAnsi="Tw Cen MT" w:cs="Times New Roman"/>
          <w:color w:val="000000"/>
          <w:sz w:val="20"/>
          <w:szCs w:val="20"/>
        </w:rPr>
        <w:t xml:space="preserve">survey analtik dengan pendekatan </w:t>
      </w:r>
      <w:r w:rsidRPr="00CF5DF9">
        <w:rPr>
          <w:rFonts w:ascii="Tw Cen MT" w:hAnsi="Tw Cen MT" w:cs="Times New Roman"/>
          <w:i/>
          <w:iCs/>
          <w:color w:val="000000"/>
          <w:sz w:val="20"/>
          <w:szCs w:val="20"/>
        </w:rPr>
        <w:t>cross sectional</w:t>
      </w:r>
      <w:r w:rsidRPr="00CF5DF9">
        <w:rPr>
          <w:rFonts w:ascii="Tw Cen MT" w:hAnsi="Tw Cen MT" w:cs="Times New Roman"/>
          <w:sz w:val="20"/>
          <w:szCs w:val="20"/>
        </w:rPr>
        <w:t xml:space="preserve">. Penelitian dilakukan dari bulan Februari-Agustus 2019. Populasi dalam penelitian ini adalah seluruh remaja putri di </w:t>
      </w:r>
      <w:r w:rsidR="00300B82" w:rsidRPr="00CF5DF9">
        <w:rPr>
          <w:rFonts w:ascii="Tw Cen MT" w:eastAsia="Times New Roman" w:hAnsi="Tw Cen MT" w:cs="Times New Roman"/>
          <w:sz w:val="20"/>
          <w:szCs w:val="20"/>
          <w:lang w:eastAsia="id-ID"/>
        </w:rPr>
        <w:t>SMP IT Yayasan Hj. Fauziah Binjai</w:t>
      </w:r>
      <w:r w:rsidRPr="00CF5DF9">
        <w:rPr>
          <w:rFonts w:ascii="Tw Cen MT" w:hAnsi="Tw Cen MT" w:cs="Times New Roman"/>
          <w:sz w:val="20"/>
          <w:szCs w:val="20"/>
        </w:rPr>
        <w:t xml:space="preserve"> </w:t>
      </w:r>
      <w:r w:rsidRPr="00CF5DF9">
        <w:rPr>
          <w:rFonts w:ascii="Tw Cen MT" w:hAnsi="Tw Cen MT" w:cs="Times New Roman"/>
          <w:sz w:val="20"/>
          <w:szCs w:val="20"/>
          <w:lang w:val="en-ID"/>
        </w:rPr>
        <w:t>sebanyak 154 orang</w:t>
      </w:r>
      <w:r w:rsidRPr="00CF5DF9">
        <w:rPr>
          <w:rFonts w:ascii="Tw Cen MT" w:hAnsi="Tw Cen MT" w:cs="Times New Roman"/>
          <w:sz w:val="20"/>
          <w:szCs w:val="20"/>
        </w:rPr>
        <w:t xml:space="preserve">, pengambilan sampel menggunakan rumus </w:t>
      </w:r>
      <w:r w:rsidRPr="00CF5DF9">
        <w:rPr>
          <w:rFonts w:ascii="Tw Cen MT" w:hAnsi="Tw Cen MT" w:cs="Times New Roman"/>
          <w:i/>
          <w:sz w:val="20"/>
          <w:szCs w:val="20"/>
        </w:rPr>
        <w:t xml:space="preserve">stratified random sampling </w:t>
      </w:r>
      <w:r w:rsidRPr="00CF5DF9">
        <w:rPr>
          <w:rFonts w:ascii="Tw Cen MT" w:hAnsi="Tw Cen MT" w:cs="Times New Roman"/>
          <w:sz w:val="20"/>
          <w:szCs w:val="20"/>
        </w:rPr>
        <w:t xml:space="preserve">dan didapatkan sampel 60 orang. </w:t>
      </w:r>
      <w:r w:rsidRPr="00CF5DF9">
        <w:rPr>
          <w:rFonts w:ascii="Tw Cen MT" w:hAnsi="Tw Cen MT" w:cs="Times New Roman"/>
          <w:sz w:val="20"/>
          <w:szCs w:val="20"/>
          <w:lang w:val="sv-SE"/>
        </w:rPr>
        <w:t xml:space="preserve">Data diperoleh dengan menggunakan lembar observasi, </w:t>
      </w:r>
      <w:r w:rsidRPr="00CF5DF9">
        <w:rPr>
          <w:rFonts w:ascii="Tw Cen MT" w:hAnsi="Tw Cen MT" w:cs="Times New Roman"/>
          <w:sz w:val="20"/>
          <w:szCs w:val="20"/>
        </w:rPr>
        <w:t xml:space="preserve">analisis data terdiri dari analisis univariat dan bivariat. Analisis bivariat menggunakan </w:t>
      </w:r>
      <w:r w:rsidRPr="00CF5DF9">
        <w:rPr>
          <w:rFonts w:ascii="Tw Cen MT" w:hAnsi="Tw Cen MT" w:cs="Times New Roman"/>
          <w:sz w:val="20"/>
          <w:szCs w:val="20"/>
          <w:lang w:val="sv-SE"/>
        </w:rPr>
        <w:t xml:space="preserve">uji statistik </w:t>
      </w:r>
      <w:r w:rsidRPr="00CF5DF9">
        <w:rPr>
          <w:rFonts w:ascii="Tw Cen MT" w:hAnsi="Tw Cen MT" w:cs="Times New Roman"/>
          <w:i/>
          <w:sz w:val="20"/>
          <w:szCs w:val="20"/>
        </w:rPr>
        <w:t>Chi Square</w:t>
      </w:r>
      <w:r w:rsidRPr="00CF5DF9">
        <w:rPr>
          <w:rFonts w:ascii="Tw Cen MT" w:hAnsi="Tw Cen MT" w:cs="Times New Roman"/>
          <w:sz w:val="20"/>
          <w:szCs w:val="20"/>
          <w:lang w:val="sv-SE"/>
        </w:rPr>
        <w:t>pada α = 5%.</w:t>
      </w:r>
      <w:r w:rsidRPr="00CF5DF9">
        <w:rPr>
          <w:rFonts w:ascii="Tw Cen MT" w:hAnsi="Tw Cen MT" w:cs="Times New Roman"/>
          <w:sz w:val="20"/>
          <w:szCs w:val="20"/>
        </w:rPr>
        <w:t xml:space="preserve"> </w:t>
      </w:r>
      <w:r w:rsidRPr="00CF5DF9">
        <w:rPr>
          <w:rFonts w:ascii="Tw Cen MT" w:hAnsi="Tw Cen MT" w:cs="Times New Roman"/>
          <w:b/>
          <w:sz w:val="20"/>
          <w:szCs w:val="20"/>
        </w:rPr>
        <w:t>Hasil:</w:t>
      </w:r>
      <w:r w:rsidRPr="00CF5DF9">
        <w:rPr>
          <w:rFonts w:ascii="Tw Cen MT" w:hAnsi="Tw Cen MT" w:cs="Times New Roman"/>
          <w:sz w:val="20"/>
          <w:szCs w:val="20"/>
        </w:rPr>
        <w:t xml:space="preserve"> Penelitian menunjukkan </w:t>
      </w:r>
      <w:r w:rsidRPr="00CF5DF9">
        <w:rPr>
          <w:rFonts w:ascii="Tw Cen MT" w:hAnsi="Tw Cen MT"/>
          <w:sz w:val="20"/>
          <w:szCs w:val="20"/>
        </w:rPr>
        <w:t xml:space="preserve">dengan hasil uji statistik menggunakan uji </w:t>
      </w:r>
      <w:r w:rsidRPr="00CF5DF9">
        <w:rPr>
          <w:rFonts w:ascii="Tw Cen MT" w:hAnsi="Tw Cen MT"/>
          <w:i/>
          <w:sz w:val="20"/>
          <w:szCs w:val="20"/>
        </w:rPr>
        <w:t>chi square</w:t>
      </w:r>
      <w:r w:rsidRPr="00CF5DF9">
        <w:rPr>
          <w:rFonts w:ascii="Tw Cen MT" w:hAnsi="Tw Cen MT"/>
          <w:sz w:val="20"/>
          <w:szCs w:val="20"/>
        </w:rPr>
        <w:t xml:space="preserve">, </w:t>
      </w:r>
      <w:r w:rsidRPr="00CF5DF9">
        <w:rPr>
          <w:rFonts w:ascii="Tw Cen MT" w:hAnsi="Tw Cen MT" w:cs="Times New Roman"/>
          <w:sz w:val="20"/>
          <w:szCs w:val="20"/>
        </w:rPr>
        <w:t xml:space="preserve">untuk variable pengetahuan </w:t>
      </w:r>
      <w:r w:rsidRPr="00CF5DF9">
        <w:rPr>
          <w:rFonts w:ascii="Tw Cen MT" w:hAnsi="Tw Cen MT"/>
          <w:sz w:val="20"/>
          <w:szCs w:val="20"/>
        </w:rPr>
        <w:t xml:space="preserve">diperoleh hasil perhitungan </w:t>
      </w:r>
      <w:r w:rsidRPr="00CF5DF9">
        <w:rPr>
          <w:rFonts w:ascii="Tw Cen MT" w:hAnsi="Tw Cen MT"/>
          <w:i/>
          <w:sz w:val="20"/>
          <w:szCs w:val="20"/>
        </w:rPr>
        <w:t>p value</w:t>
      </w:r>
      <w:r w:rsidRPr="00CF5DF9">
        <w:rPr>
          <w:rFonts w:ascii="Tw Cen MT" w:hAnsi="Tw Cen MT"/>
          <w:sz w:val="20"/>
          <w:szCs w:val="20"/>
        </w:rPr>
        <w:t xml:space="preserve"> = 0,116&gt; α </w:t>
      </w:r>
      <w:r w:rsidRPr="00CF5DF9">
        <w:rPr>
          <w:rFonts w:ascii="Tw Cen MT" w:hAnsi="Tw Cen MT"/>
          <w:spacing w:val="-4"/>
          <w:sz w:val="20"/>
          <w:szCs w:val="20"/>
        </w:rPr>
        <w:t>0,05</w:t>
      </w:r>
      <w:r w:rsidRPr="00CF5DF9">
        <w:rPr>
          <w:rFonts w:ascii="Tw Cen MT" w:hAnsi="Tw Cen MT"/>
          <w:sz w:val="20"/>
          <w:szCs w:val="20"/>
        </w:rPr>
        <w:t xml:space="preserve">, maka Ho diterima </w:t>
      </w:r>
      <w:r w:rsidRPr="00CF5DF9">
        <w:rPr>
          <w:rFonts w:ascii="Tw Cen MT" w:hAnsi="Tw Cen MT" w:cs="Times New Roman"/>
          <w:sz w:val="20"/>
          <w:szCs w:val="20"/>
        </w:rPr>
        <w:t xml:space="preserve">dan </w:t>
      </w:r>
      <w:r w:rsidRPr="00CF5DF9">
        <w:rPr>
          <w:rFonts w:ascii="Tw Cen MT" w:hAnsi="Tw Cen MT"/>
          <w:sz w:val="20"/>
          <w:szCs w:val="20"/>
        </w:rPr>
        <w:t xml:space="preserve">untuk variabel stress, pola konsumsi, pola olahraga diperoleh hasil perhitungan </w:t>
      </w:r>
      <w:r w:rsidRPr="00CF5DF9">
        <w:rPr>
          <w:rFonts w:ascii="Tw Cen MT" w:hAnsi="Tw Cen MT"/>
          <w:i/>
          <w:sz w:val="20"/>
          <w:szCs w:val="20"/>
        </w:rPr>
        <w:t>p value</w:t>
      </w:r>
      <w:r w:rsidRPr="00CF5DF9">
        <w:rPr>
          <w:rFonts w:ascii="Tw Cen MT" w:hAnsi="Tw Cen MT"/>
          <w:sz w:val="20"/>
          <w:szCs w:val="20"/>
        </w:rPr>
        <w:t xml:space="preserve"> = 0,000, maka Ho ditolak dan Ha diterima. </w:t>
      </w:r>
      <w:r w:rsidRPr="00CF5DF9">
        <w:rPr>
          <w:rFonts w:ascii="Tw Cen MT" w:hAnsi="Tw Cen MT" w:cs="Times New Roman"/>
          <w:b/>
          <w:sz w:val="20"/>
          <w:szCs w:val="20"/>
        </w:rPr>
        <w:t>Kesimpulan:</w:t>
      </w:r>
      <w:r w:rsidRPr="00CF5DF9">
        <w:rPr>
          <w:rFonts w:ascii="Tw Cen MT" w:hAnsi="Tw Cen MT" w:cs="Times New Roman"/>
          <w:sz w:val="20"/>
          <w:szCs w:val="20"/>
        </w:rPr>
        <w:t xml:space="preserve"> Penelitian ini tidak ada hubungan pengetahuan dengan </w:t>
      </w:r>
      <w:r w:rsidRPr="00CF5DF9">
        <w:rPr>
          <w:rFonts w:ascii="Tw Cen MT" w:hAnsi="Tw Cen MT" w:cs="Times New Roman"/>
          <w:bCs/>
          <w:i/>
          <w:color w:val="000000"/>
          <w:sz w:val="20"/>
          <w:szCs w:val="20"/>
        </w:rPr>
        <w:t xml:space="preserve">Premenstrual Syndrome </w:t>
      </w:r>
      <w:r w:rsidRPr="00CF5DF9">
        <w:rPr>
          <w:rFonts w:ascii="Tw Cen MT" w:hAnsi="Tw Cen MT" w:cs="Times New Roman"/>
          <w:sz w:val="20"/>
          <w:szCs w:val="20"/>
        </w:rPr>
        <w:t xml:space="preserve">dan ada hubungan stress, pola konsumsi, pola olahraga dengan </w:t>
      </w:r>
      <w:r w:rsidRPr="00CF5DF9">
        <w:rPr>
          <w:rFonts w:ascii="Tw Cen MT" w:hAnsi="Tw Cen MT" w:cs="Times New Roman"/>
          <w:bCs/>
          <w:i/>
          <w:color w:val="000000"/>
          <w:sz w:val="20"/>
          <w:szCs w:val="20"/>
        </w:rPr>
        <w:t xml:space="preserve">premenstrual syndrome </w:t>
      </w:r>
      <w:r w:rsidRPr="00CF5DF9">
        <w:rPr>
          <w:rFonts w:ascii="Tw Cen MT" w:hAnsi="Tw Cen MT" w:cs="Times New Roman"/>
          <w:sz w:val="20"/>
          <w:szCs w:val="20"/>
        </w:rPr>
        <w:t xml:space="preserve">di </w:t>
      </w:r>
      <w:r w:rsidR="00300B82" w:rsidRPr="00CF5DF9">
        <w:rPr>
          <w:rFonts w:ascii="Tw Cen MT" w:eastAsia="Times New Roman" w:hAnsi="Tw Cen MT" w:cs="Times New Roman"/>
          <w:sz w:val="20"/>
          <w:szCs w:val="20"/>
          <w:lang w:eastAsia="id-ID"/>
        </w:rPr>
        <w:t>SMP IT Yayasan Hj. Fauziah Binjai</w:t>
      </w:r>
      <w:r w:rsidRPr="00CF5DF9">
        <w:rPr>
          <w:rFonts w:ascii="Tw Cen MT" w:hAnsi="Tw Cen MT" w:cs="Times New Roman"/>
          <w:sz w:val="20"/>
          <w:szCs w:val="20"/>
        </w:rPr>
        <w:t xml:space="preserve"> Tahun 2019. </w:t>
      </w:r>
    </w:p>
    <w:p w14:paraId="01799A0A" w14:textId="77777777" w:rsidR="00CB089F" w:rsidRDefault="00CB089F" w:rsidP="00CB089F">
      <w:pPr>
        <w:spacing w:after="0"/>
        <w:rPr>
          <w:rFonts w:ascii="Tw Cen MT" w:hAnsi="Tw Cen MT" w:cs="Times New Roman"/>
          <w:b/>
          <w:i/>
          <w:sz w:val="20"/>
          <w:szCs w:val="20"/>
        </w:rPr>
      </w:pPr>
      <w:r w:rsidRPr="00CF5DF9">
        <w:rPr>
          <w:rFonts w:ascii="Tw Cen MT" w:hAnsi="Tw Cen MT" w:cs="Times New Roman"/>
          <w:b/>
          <w:sz w:val="20"/>
          <w:szCs w:val="20"/>
        </w:rPr>
        <w:t xml:space="preserve">Kata Kunci: Pengetahuan, Stress, Pola Konsumsi, Olahraga, </w:t>
      </w:r>
      <w:r w:rsidRPr="00CF5DF9">
        <w:rPr>
          <w:rFonts w:ascii="Tw Cen MT" w:hAnsi="Tw Cen MT" w:cs="Times New Roman"/>
          <w:b/>
          <w:i/>
          <w:sz w:val="20"/>
          <w:szCs w:val="20"/>
        </w:rPr>
        <w:t>Premenstrual Syndrome</w:t>
      </w:r>
      <w:commentRangeEnd w:id="1"/>
      <w:r w:rsidR="00617991">
        <w:rPr>
          <w:rStyle w:val="CommentReference"/>
        </w:rPr>
        <w:commentReference w:id="1"/>
      </w:r>
    </w:p>
    <w:p w14:paraId="311714C7" w14:textId="77777777" w:rsidR="00CF5DF9" w:rsidRDefault="00CF5DF9" w:rsidP="00CB089F">
      <w:pPr>
        <w:spacing w:after="0"/>
        <w:rPr>
          <w:rFonts w:ascii="Tw Cen MT" w:hAnsi="Tw Cen MT" w:cs="Times New Roman"/>
          <w:b/>
          <w:i/>
          <w:sz w:val="20"/>
          <w:szCs w:val="20"/>
        </w:rPr>
      </w:pPr>
    </w:p>
    <w:p w14:paraId="5D84D109" w14:textId="77777777" w:rsidR="00BA2AC3" w:rsidRPr="00CF5DF9" w:rsidRDefault="00BA2AC3" w:rsidP="00617991">
      <w:pPr>
        <w:spacing w:after="0" w:line="240" w:lineRule="auto"/>
        <w:rPr>
          <w:rFonts w:ascii="Tw Cen MT" w:hAnsi="Tw Cen MT"/>
          <w:b/>
          <w:szCs w:val="24"/>
        </w:rPr>
      </w:pPr>
    </w:p>
    <w:p w14:paraId="4B543B32" w14:textId="77777777" w:rsidR="003806B7" w:rsidRPr="00CF5DF9" w:rsidRDefault="003806B7" w:rsidP="00CB089F">
      <w:pPr>
        <w:spacing w:after="0" w:line="240" w:lineRule="auto"/>
        <w:jc w:val="center"/>
        <w:rPr>
          <w:rFonts w:ascii="Tw Cen MT" w:hAnsi="Tw Cen MT" w:cs="Times New Roman"/>
          <w:b/>
          <w:szCs w:val="24"/>
        </w:rPr>
        <w:sectPr w:rsidR="003806B7" w:rsidRPr="00CF5DF9" w:rsidSect="00B73BB8">
          <w:footerReference w:type="default" r:id="rId10"/>
          <w:headerReference w:type="first" r:id="rId11"/>
          <w:footerReference w:type="first" r:id="rId12"/>
          <w:pgSz w:w="11906" w:h="16838"/>
          <w:pgMar w:top="1418" w:right="1418" w:bottom="1418" w:left="1418" w:header="709" w:footer="709" w:gutter="0"/>
          <w:pgNumType w:start="1"/>
          <w:cols w:space="708"/>
          <w:docGrid w:linePitch="360"/>
        </w:sectPr>
      </w:pPr>
    </w:p>
    <w:p w14:paraId="796FC520" w14:textId="77777777" w:rsidR="00615F48" w:rsidRPr="00CF5DF9" w:rsidRDefault="001B4EF5" w:rsidP="00CF5DF9">
      <w:pPr>
        <w:spacing w:after="0" w:line="240" w:lineRule="auto"/>
        <w:rPr>
          <w:rFonts w:ascii="Tw Cen MT" w:hAnsi="Tw Cen MT" w:cs="Times New Roman"/>
          <w:b/>
          <w:szCs w:val="24"/>
        </w:rPr>
      </w:pPr>
      <w:commentRangeStart w:id="2"/>
      <w:r w:rsidRPr="00CF5DF9">
        <w:rPr>
          <w:rFonts w:ascii="Tw Cen MT" w:hAnsi="Tw Cen MT" w:cs="Times New Roman"/>
          <w:b/>
          <w:szCs w:val="24"/>
        </w:rPr>
        <w:lastRenderedPageBreak/>
        <w:t>PENDAHULUAN</w:t>
      </w:r>
    </w:p>
    <w:p w14:paraId="4FEA6645" w14:textId="77777777" w:rsidR="004B2419" w:rsidRPr="00CF5DF9" w:rsidRDefault="009230F6" w:rsidP="00CB089F">
      <w:pPr>
        <w:pStyle w:val="ListParagraph"/>
        <w:spacing w:after="0" w:line="240" w:lineRule="auto"/>
        <w:ind w:left="0" w:firstLine="720"/>
        <w:jc w:val="both"/>
        <w:rPr>
          <w:rFonts w:ascii="Tw Cen MT" w:hAnsi="Tw Cen MT" w:cs="Times New Roman"/>
          <w:szCs w:val="24"/>
        </w:rPr>
      </w:pPr>
      <w:r w:rsidRPr="00CF5DF9">
        <w:rPr>
          <w:rFonts w:ascii="Tw Cen MT" w:hAnsi="Tw Cen MT" w:cs="Times New Roman"/>
          <w:szCs w:val="24"/>
        </w:rPr>
        <w:t>Setiap manusia mengalami berbagai perubahan dari waktu kewaktu sejak lahir yang meliputi per</w:t>
      </w:r>
      <w:r w:rsidR="00C90E96" w:rsidRPr="00CF5DF9">
        <w:rPr>
          <w:rFonts w:ascii="Tw Cen MT" w:hAnsi="Tw Cen MT" w:cs="Times New Roman"/>
          <w:szCs w:val="24"/>
        </w:rPr>
        <w:t xml:space="preserve">tumbuhan dan </w:t>
      </w:r>
      <w:commentRangeEnd w:id="2"/>
      <w:r w:rsidR="00617991">
        <w:rPr>
          <w:rStyle w:val="CommentReference"/>
        </w:rPr>
        <w:commentReference w:id="2"/>
      </w:r>
      <w:r w:rsidR="00C90E96" w:rsidRPr="00CF5DF9">
        <w:rPr>
          <w:rFonts w:ascii="Tw Cen MT" w:hAnsi="Tw Cen MT" w:cs="Times New Roman"/>
          <w:szCs w:val="24"/>
        </w:rPr>
        <w:t>perkembangan. Remaja</w:t>
      </w:r>
      <w:r w:rsidR="00617991">
        <w:rPr>
          <w:rFonts w:ascii="Tw Cen MT" w:hAnsi="Tw Cen MT" w:cs="Times New Roman"/>
          <w:szCs w:val="24"/>
        </w:rPr>
        <w:t xml:space="preserve"> </w:t>
      </w:r>
      <w:r w:rsidRPr="00CF5DF9">
        <w:rPr>
          <w:rFonts w:ascii="Tw Cen MT" w:hAnsi="Tw Cen MT" w:cs="Times New Roman"/>
          <w:szCs w:val="24"/>
        </w:rPr>
        <w:t>tidak hanya tumbuh menjadi lebih tinggi dan lebih besar</w:t>
      </w:r>
      <w:r w:rsidR="007A0AA7" w:rsidRPr="00CF5DF9">
        <w:rPr>
          <w:rFonts w:ascii="Tw Cen MT" w:hAnsi="Tw Cen MT" w:cs="Times New Roman"/>
          <w:szCs w:val="24"/>
        </w:rPr>
        <w:t xml:space="preserve">, tetapi juga terjadi perubahan-perubahan </w:t>
      </w:r>
      <w:commentRangeStart w:id="3"/>
      <w:r w:rsidR="007A0AA7" w:rsidRPr="00CF5DF9">
        <w:rPr>
          <w:rFonts w:ascii="Tw Cen MT" w:hAnsi="Tw Cen MT" w:cs="Times New Roman"/>
          <w:szCs w:val="24"/>
        </w:rPr>
        <w:t>didal</w:t>
      </w:r>
      <w:commentRangeEnd w:id="3"/>
      <w:r w:rsidR="00617991">
        <w:rPr>
          <w:rStyle w:val="CommentReference"/>
        </w:rPr>
        <w:commentReference w:id="3"/>
      </w:r>
      <w:r w:rsidR="007A0AA7" w:rsidRPr="00CF5DF9">
        <w:rPr>
          <w:rFonts w:ascii="Tw Cen MT" w:hAnsi="Tw Cen MT" w:cs="Times New Roman"/>
          <w:szCs w:val="24"/>
        </w:rPr>
        <w:t xml:space="preserve">am tubuh yang memungkinkan untuk bereproduksi, dan pada saat inilah para remaja </w:t>
      </w:r>
      <w:r w:rsidR="0016685D" w:rsidRPr="00CF5DF9">
        <w:rPr>
          <w:rFonts w:ascii="Tw Cen MT" w:hAnsi="Tw Cen MT" w:cs="Times New Roman"/>
          <w:szCs w:val="24"/>
        </w:rPr>
        <w:t>mengalami perubahan fisik dan psikologis.</w:t>
      </w:r>
    </w:p>
    <w:p w14:paraId="6E623277" w14:textId="77777777" w:rsidR="004B2419" w:rsidRPr="00CF5DF9" w:rsidRDefault="004B2419" w:rsidP="00CB089F">
      <w:pPr>
        <w:pStyle w:val="ListParagraph"/>
        <w:spacing w:after="0" w:line="240" w:lineRule="auto"/>
        <w:ind w:left="0" w:firstLine="709"/>
        <w:jc w:val="both"/>
        <w:rPr>
          <w:rFonts w:ascii="Tw Cen MT" w:hAnsi="Tw Cen MT" w:cs="Times New Roman"/>
          <w:szCs w:val="24"/>
        </w:rPr>
      </w:pPr>
      <w:r w:rsidRPr="00CF5DF9">
        <w:rPr>
          <w:rFonts w:ascii="Tw Cen MT" w:hAnsi="Tw Cen MT" w:cs="Times New Roman"/>
          <w:szCs w:val="24"/>
        </w:rPr>
        <w:t xml:space="preserve">Kesehatan reproduksi remaja adalah suatu kondisi sehat yang menyangkut sistem, fungsi dan proses reproduksi yang dimilki remaja. </w:t>
      </w:r>
      <w:r w:rsidR="000F595E" w:rsidRPr="00CF5DF9">
        <w:rPr>
          <w:rFonts w:ascii="Tw Cen MT" w:hAnsi="Tw Cen MT" w:cs="Times New Roman"/>
          <w:szCs w:val="24"/>
        </w:rPr>
        <w:t>Penge</w:t>
      </w:r>
      <w:r w:rsidRPr="00CF5DF9">
        <w:rPr>
          <w:rFonts w:ascii="Tw Cen MT" w:hAnsi="Tw Cen MT" w:cs="Times New Roman"/>
          <w:szCs w:val="24"/>
        </w:rPr>
        <w:t xml:space="preserve">rtian sehat disini tidak semata-mata berarti bebas dari penyakit atau bebas </w:t>
      </w:r>
      <w:r w:rsidRPr="00CF5DF9">
        <w:rPr>
          <w:rFonts w:ascii="Tw Cen MT" w:hAnsi="Tw Cen MT" w:cs="Times New Roman"/>
          <w:szCs w:val="24"/>
        </w:rPr>
        <w:lastRenderedPageBreak/>
        <w:t>kecacatan, tetapi juga sehat secara mental serta sosial budaya</w:t>
      </w:r>
      <w:commentRangeStart w:id="4"/>
      <w:r w:rsidR="0016685D" w:rsidRPr="00CF5DF9">
        <w:rPr>
          <w:rFonts w:ascii="Tw Cen MT" w:hAnsi="Tw Cen MT" w:cs="Times New Roman"/>
          <w:szCs w:val="24"/>
        </w:rPr>
        <w:t>.</w:t>
      </w:r>
      <w:r w:rsidR="004C4ED4" w:rsidRPr="00CF5DF9">
        <w:rPr>
          <w:rFonts w:ascii="Tw Cen MT" w:hAnsi="Tw Cen MT" w:cs="Times New Roman"/>
          <w:szCs w:val="24"/>
        </w:rPr>
        <w:fldChar w:fldCharType="begin" w:fldLock="1"/>
      </w:r>
      <w:r w:rsidR="00C17C36" w:rsidRPr="00CF5DF9">
        <w:rPr>
          <w:rFonts w:ascii="Tw Cen MT" w:hAnsi="Tw Cen MT" w:cs="Times New Roman"/>
          <w:szCs w:val="24"/>
        </w:rPr>
        <w:instrText>ADDIN CSL_CITATION { "citationItems" : [ { "id" : "ITEM-1", "itemData" : { "author" : [ { "dropping-particle" : "", "family" : "Nasution", "given" : "Dedek Rizkyani", "non-dropping-particle" : "", "parse-names" : false, "suffix" : "" } ], "id" : "ITEM-1", "issued" : { "date-parts" : [ [ "2018" ] ] }, "title" : "Pengetahuan Siswi Tentang Kesehatan Reproduksi Remaja di MTS AL-Ulum Medan", "type" : "article-journal" }, "uris" : [ "http://www.mendeley.com/documents/?uuid=1298befa-6d09-4e7b-a7b3-0aa74ebe0cfd", "http://www.mendeley.com/documents/?uuid=c647f2b3-68f3-4eba-8139-096a6b575a2a" ] } ], "mendeley" : { "formattedCitation" : "(1)", "plainTextFormattedCitation" : "(1)", "previouslyFormattedCitation" : "(1)" }, "properties" : { "noteIndex" : 0 }, "schema" : "https://github.com/citation-style-language/schema/raw/master/csl-citation.json" }</w:instrText>
      </w:r>
      <w:r w:rsidR="004C4ED4" w:rsidRPr="00CF5DF9">
        <w:rPr>
          <w:rFonts w:ascii="Tw Cen MT" w:hAnsi="Tw Cen MT" w:cs="Times New Roman"/>
          <w:szCs w:val="24"/>
        </w:rPr>
        <w:fldChar w:fldCharType="separate"/>
      </w:r>
      <w:r w:rsidR="00D375FD" w:rsidRPr="00CF5DF9">
        <w:rPr>
          <w:rFonts w:ascii="Tw Cen MT" w:hAnsi="Tw Cen MT" w:cs="Times New Roman"/>
          <w:noProof/>
          <w:szCs w:val="24"/>
        </w:rPr>
        <w:t>(1)</w:t>
      </w:r>
      <w:r w:rsidR="004C4ED4" w:rsidRPr="00CF5DF9">
        <w:rPr>
          <w:rFonts w:ascii="Tw Cen MT" w:hAnsi="Tw Cen MT" w:cs="Times New Roman"/>
          <w:szCs w:val="24"/>
        </w:rPr>
        <w:fldChar w:fldCharType="end"/>
      </w:r>
      <w:commentRangeEnd w:id="4"/>
      <w:r w:rsidR="00617991">
        <w:rPr>
          <w:rStyle w:val="CommentReference"/>
        </w:rPr>
        <w:commentReference w:id="4"/>
      </w:r>
    </w:p>
    <w:p w14:paraId="4836F16C" w14:textId="77777777" w:rsidR="0000747E" w:rsidRPr="00CF5DF9" w:rsidRDefault="0079301C" w:rsidP="00CB089F">
      <w:pPr>
        <w:pStyle w:val="ListParagraph"/>
        <w:spacing w:after="0" w:line="240" w:lineRule="auto"/>
        <w:ind w:left="0" w:firstLine="709"/>
        <w:jc w:val="both"/>
        <w:rPr>
          <w:rFonts w:ascii="Tw Cen MT" w:hAnsi="Tw Cen MT" w:cs="Times New Roman"/>
          <w:szCs w:val="24"/>
        </w:rPr>
      </w:pPr>
      <w:r w:rsidRPr="00CF5DF9">
        <w:rPr>
          <w:rFonts w:ascii="Tw Cen MT" w:hAnsi="Tw Cen MT" w:cs="Times New Roman"/>
          <w:i/>
          <w:szCs w:val="24"/>
        </w:rPr>
        <w:t xml:space="preserve">Premenstruasi Syndrome </w:t>
      </w:r>
      <w:r w:rsidRPr="00CF5DF9">
        <w:rPr>
          <w:rFonts w:ascii="Tw Cen MT" w:hAnsi="Tw Cen MT" w:cs="Times New Roman"/>
          <w:szCs w:val="24"/>
        </w:rPr>
        <w:t xml:space="preserve">atau yang sering disebut dengan </w:t>
      </w:r>
      <w:r w:rsidRPr="00CF5DF9">
        <w:rPr>
          <w:rFonts w:ascii="Tw Cen MT" w:hAnsi="Tw Cen MT" w:cs="Times New Roman"/>
          <w:i/>
          <w:szCs w:val="24"/>
        </w:rPr>
        <w:t>PMS</w:t>
      </w:r>
      <w:r w:rsidRPr="00CF5DF9">
        <w:rPr>
          <w:rFonts w:ascii="Tw Cen MT" w:hAnsi="Tw Cen MT" w:cs="Times New Roman"/>
          <w:szCs w:val="24"/>
        </w:rPr>
        <w:t xml:space="preserve"> adalah ketidaknyamanan atau gejala-gejala fisik dan mental yang timbul saat wanita akan mengalami siklus menstruasi. </w:t>
      </w:r>
      <w:r w:rsidRPr="00CF5DF9">
        <w:rPr>
          <w:rFonts w:ascii="Tw Cen MT" w:hAnsi="Tw Cen MT" w:cs="Times New Roman"/>
          <w:i/>
          <w:szCs w:val="24"/>
        </w:rPr>
        <w:t>Premenstruasi sindrom</w:t>
      </w:r>
      <w:r w:rsidRPr="00CF5DF9">
        <w:rPr>
          <w:rFonts w:ascii="Tw Cen MT" w:hAnsi="Tw Cen MT" w:cs="Times New Roman"/>
          <w:szCs w:val="24"/>
        </w:rPr>
        <w:t xml:space="preserve"> biasanya menyerang wanita berumur 20 hingga 30 tahun. Namun, beberapa ahli berpendapat wanita yang sudah memiliki anak dipercaya tidak akan mengalami gangguan-gangguan yang pernah menyerangnya saat masih single.</w:t>
      </w:r>
      <w:r w:rsidR="004C4ED4" w:rsidRPr="00CF5DF9">
        <w:rPr>
          <w:rFonts w:ascii="Tw Cen MT" w:hAnsi="Tw Cen MT" w:cs="Times New Roman"/>
          <w:szCs w:val="24"/>
        </w:rPr>
        <w:fldChar w:fldCharType="begin" w:fldLock="1"/>
      </w:r>
      <w:r w:rsidR="00C17C36" w:rsidRPr="00CF5DF9">
        <w:rPr>
          <w:rFonts w:ascii="Tw Cen MT" w:hAnsi="Tw Cen MT" w:cs="Times New Roman"/>
          <w:szCs w:val="24"/>
        </w:rPr>
        <w:instrText>ADDIN CSL_CITATION { "citationItems" : [ { "id" : "ITEM-1", "itemData" : { "author" : [ { "dropping-particle" : "", "family" : "Ana Ratnawati", "given" : "", "non-dropping-particle" : "", "parse-names" : false, "suffix" : "" } ], "id" : "ITEM-1", "issued" : { "date-parts" : [ [ "2018" ] ] }, "number-of-pages" : "156", "publisher-place" : "Yogyakarta: PT Pustaka baru", "title" : "Asuhan Keperawatan Pada Pasien Dengan Gangguan Sistem Reproduksi", "type" : "book" }, "uris" : [ "http://www.mendeley.com/documents/?uuid=5c08f0ed-ff26-479a-a534-c984c2cf3ed9", "http://www.mendeley.com/documents/?uuid=c640b424-eb15-4fdc-8b47-5c7aef22c94f" ] } ], "mendeley" : { "formattedCitation" : "(2)", "plainTextFormattedCitation" : "(2)", "previouslyFormattedCitation" : "(2)" }, "properties" : { "noteIndex" : 0 }, "schema" : "https://github.com/citation-style-language/schema/raw/master/csl-citation.json" }</w:instrText>
      </w:r>
      <w:r w:rsidR="004C4ED4" w:rsidRPr="00CF5DF9">
        <w:rPr>
          <w:rFonts w:ascii="Tw Cen MT" w:hAnsi="Tw Cen MT" w:cs="Times New Roman"/>
          <w:szCs w:val="24"/>
        </w:rPr>
        <w:fldChar w:fldCharType="separate"/>
      </w:r>
      <w:r w:rsidR="00D375FD" w:rsidRPr="00CF5DF9">
        <w:rPr>
          <w:rFonts w:ascii="Tw Cen MT" w:hAnsi="Tw Cen MT" w:cs="Times New Roman"/>
          <w:noProof/>
          <w:szCs w:val="24"/>
        </w:rPr>
        <w:t>(2)</w:t>
      </w:r>
      <w:r w:rsidR="004C4ED4" w:rsidRPr="00CF5DF9">
        <w:rPr>
          <w:rFonts w:ascii="Tw Cen MT" w:hAnsi="Tw Cen MT" w:cs="Times New Roman"/>
          <w:szCs w:val="24"/>
        </w:rPr>
        <w:fldChar w:fldCharType="end"/>
      </w:r>
    </w:p>
    <w:p w14:paraId="7ED88F2D" w14:textId="77777777" w:rsidR="00A433DC" w:rsidRPr="00CF5DF9" w:rsidRDefault="004D73E5" w:rsidP="00CB089F">
      <w:pPr>
        <w:pStyle w:val="ListParagraph"/>
        <w:spacing w:after="0" w:line="240" w:lineRule="auto"/>
        <w:ind w:left="0" w:firstLine="709"/>
        <w:jc w:val="both"/>
        <w:rPr>
          <w:rFonts w:ascii="Tw Cen MT" w:hAnsi="Tw Cen MT" w:cs="Times New Roman"/>
          <w:color w:val="000000"/>
          <w:szCs w:val="24"/>
        </w:rPr>
      </w:pPr>
      <w:r w:rsidRPr="00CF5DF9">
        <w:rPr>
          <w:rFonts w:ascii="Tw Cen MT" w:hAnsi="Tw Cen MT" w:cs="Times New Roman"/>
          <w:szCs w:val="24"/>
        </w:rPr>
        <w:t xml:space="preserve">Pengetahuan adalah hasil dari tahu dan ini terjadi setelah seseorang melakukan </w:t>
      </w:r>
      <w:r w:rsidRPr="00CF5DF9">
        <w:rPr>
          <w:rFonts w:ascii="Tw Cen MT" w:hAnsi="Tw Cen MT" w:cs="Times New Roman"/>
          <w:szCs w:val="24"/>
        </w:rPr>
        <w:lastRenderedPageBreak/>
        <w:t xml:space="preserve">penginderaan terhadap suatu objek </w:t>
      </w:r>
      <w:commentRangeStart w:id="5"/>
      <w:r w:rsidRPr="00CF5DF9">
        <w:rPr>
          <w:rFonts w:ascii="Tw Cen MT" w:hAnsi="Tw Cen MT" w:cs="Times New Roman"/>
          <w:szCs w:val="24"/>
        </w:rPr>
        <w:t>tertentu</w:t>
      </w:r>
      <w:r w:rsidR="00A56621" w:rsidRPr="00CF5DF9">
        <w:rPr>
          <w:rFonts w:ascii="Tw Cen MT" w:hAnsi="Tw Cen MT" w:cs="Times New Roman"/>
          <w:szCs w:val="24"/>
        </w:rPr>
        <w:t>,</w:t>
      </w:r>
      <w:r w:rsidR="0000747E" w:rsidRPr="00CF5DF9">
        <w:rPr>
          <w:rFonts w:ascii="Tw Cen MT" w:hAnsi="Tw Cen MT" w:cs="Times New Roman"/>
          <w:color w:val="000000"/>
          <w:szCs w:val="24"/>
        </w:rPr>
        <w:t xml:space="preserve">Kurangnya </w:t>
      </w:r>
      <w:commentRangeEnd w:id="5"/>
      <w:r w:rsidR="00617991">
        <w:rPr>
          <w:rStyle w:val="CommentReference"/>
        </w:rPr>
        <w:commentReference w:id="5"/>
      </w:r>
      <w:r w:rsidR="0000747E" w:rsidRPr="00CF5DF9">
        <w:rPr>
          <w:rFonts w:ascii="Tw Cen MT" w:hAnsi="Tw Cen MT" w:cs="Times New Roman"/>
          <w:color w:val="000000"/>
          <w:szCs w:val="24"/>
        </w:rPr>
        <w:t xml:space="preserve">pengetahuan remaja putri tentang </w:t>
      </w:r>
      <w:r w:rsidR="0000747E" w:rsidRPr="00CF5DF9">
        <w:rPr>
          <w:rFonts w:ascii="Tw Cen MT" w:hAnsi="Tw Cen MT" w:cs="Times New Roman"/>
          <w:i/>
          <w:color w:val="000000"/>
          <w:szCs w:val="24"/>
        </w:rPr>
        <w:t>premenstrual syndrom (PMS)</w:t>
      </w:r>
      <w:r w:rsidR="0000747E" w:rsidRPr="00CF5DF9">
        <w:rPr>
          <w:rFonts w:ascii="Tw Cen MT" w:hAnsi="Tw Cen MT" w:cs="Times New Roman"/>
          <w:color w:val="000000"/>
          <w:szCs w:val="24"/>
        </w:rPr>
        <w:t xml:space="preserve"> membuat remaja putri tidak  memperhatikan kesehatan diri dan tidak melakukan penanganan terhadap </w:t>
      </w:r>
      <w:r w:rsidR="0000747E" w:rsidRPr="00CF5DF9">
        <w:rPr>
          <w:rFonts w:ascii="Tw Cen MT" w:hAnsi="Tw Cen MT" w:cs="Times New Roman"/>
          <w:i/>
          <w:color w:val="000000"/>
          <w:szCs w:val="24"/>
        </w:rPr>
        <w:t>PMS</w:t>
      </w:r>
      <w:r w:rsidR="0000747E" w:rsidRPr="00CF5DF9">
        <w:rPr>
          <w:rFonts w:ascii="Tw Cen MT" w:hAnsi="Tw Cen MT" w:cs="Times New Roman"/>
          <w:color w:val="000000"/>
          <w:szCs w:val="24"/>
        </w:rPr>
        <w:t>.</w:t>
      </w:r>
      <w:r w:rsidR="004C4ED4" w:rsidRPr="00CF5DF9">
        <w:rPr>
          <w:rFonts w:ascii="Tw Cen MT" w:hAnsi="Tw Cen MT" w:cs="Times New Roman"/>
          <w:color w:val="000000"/>
          <w:szCs w:val="24"/>
        </w:rPr>
        <w:fldChar w:fldCharType="begin" w:fldLock="1"/>
      </w:r>
      <w:r w:rsidR="00C17C36" w:rsidRPr="00CF5DF9">
        <w:rPr>
          <w:rFonts w:ascii="Tw Cen MT" w:hAnsi="Tw Cen MT" w:cs="Times New Roman"/>
          <w:color w:val="000000"/>
          <w:szCs w:val="24"/>
        </w:rPr>
        <w:instrText>ADDIN CSL_CITATION { "citationItems" : [ { "id" : "ITEM-1", "itemData" : { "ISBN" : "1977031320010", "author" : [ { "dropping-particle" : "", "family" : "Maulidah", "given" : "Nurul", "non-dropping-particle" : "", "parse-names" : false, "suffix" : "" } ], "id" : "ITEM-1", "issued" : { "date-parts" : [ [ "2016" ] ] }, "title" : "Hubungan Pengetahuan Tentang Premenstrual Syndrome Dengan Kecemasan Remaja Putri Saat Menghadapi Premenstrual Syndrome Di SMP Negeri 1 Kasihan Bantul Yogyakarta", "type" : "article-journal" }, "uris" : [ "http://www.mendeley.com/documents/?uuid=8cea78d9-e984-4eaa-9bb4-cdee1aaab232", "http://www.mendeley.com/documents/?uuid=2c7c1a58-0a26-415f-8ed5-b4762b5ae034" ] } ], "mendeley" : { "formattedCitation" : "(3)", "plainTextFormattedCitation" : "(3)", "previouslyFormattedCitation" : "(3)" }, "properties" : { "noteIndex" : 0 }, "schema" : "https://github.com/citation-style-language/schema/raw/master/csl-citation.json" }</w:instrText>
      </w:r>
      <w:r w:rsidR="004C4ED4" w:rsidRPr="00CF5DF9">
        <w:rPr>
          <w:rFonts w:ascii="Tw Cen MT" w:hAnsi="Tw Cen MT" w:cs="Times New Roman"/>
          <w:color w:val="000000"/>
          <w:szCs w:val="24"/>
        </w:rPr>
        <w:fldChar w:fldCharType="separate"/>
      </w:r>
      <w:r w:rsidR="00D375FD" w:rsidRPr="00CF5DF9">
        <w:rPr>
          <w:rFonts w:ascii="Tw Cen MT" w:hAnsi="Tw Cen MT" w:cs="Times New Roman"/>
          <w:noProof/>
          <w:color w:val="000000"/>
          <w:szCs w:val="24"/>
        </w:rPr>
        <w:t>(3)</w:t>
      </w:r>
      <w:r w:rsidR="004C4ED4" w:rsidRPr="00CF5DF9">
        <w:rPr>
          <w:rFonts w:ascii="Tw Cen MT" w:hAnsi="Tw Cen MT" w:cs="Times New Roman"/>
          <w:color w:val="000000"/>
          <w:szCs w:val="24"/>
        </w:rPr>
        <w:fldChar w:fldCharType="end"/>
      </w:r>
    </w:p>
    <w:p w14:paraId="54F9B479" w14:textId="77777777" w:rsidR="008B7501" w:rsidRPr="00CF5DF9" w:rsidRDefault="004B2419" w:rsidP="00CB089F">
      <w:pPr>
        <w:pStyle w:val="ListParagraph"/>
        <w:spacing w:after="0" w:line="240" w:lineRule="auto"/>
        <w:ind w:left="0" w:firstLine="709"/>
        <w:jc w:val="both"/>
        <w:rPr>
          <w:rFonts w:ascii="Tw Cen MT" w:hAnsi="Tw Cen MT" w:cs="Times New Roman"/>
          <w:szCs w:val="24"/>
        </w:rPr>
      </w:pPr>
      <w:r w:rsidRPr="00CF5DF9">
        <w:rPr>
          <w:rFonts w:ascii="Tw Cen MT" w:hAnsi="Tw Cen MT" w:cs="Times New Roman"/>
          <w:szCs w:val="24"/>
        </w:rPr>
        <w:t>Stres merupakan reaksi tanggung jawab seseorang, baik secara fisik maupun psikologis karena adanya perubahan, kemarahan, kecemasan dan bentuk lain emosi merupakan reaksi stres. Menyatakan ketegangan merupakan respon psikologis dan fisiologis seseorang terhadap stressor berupa ketakutan,kemarahan, kecemasan, frustasi atau aktivitas saraf otonom.</w:t>
      </w:r>
      <w:r w:rsidR="005D3B00" w:rsidRPr="00CF5DF9">
        <w:rPr>
          <w:rFonts w:ascii="Tw Cen MT" w:hAnsi="Tw Cen MT" w:cs="Times New Roman"/>
          <w:szCs w:val="24"/>
        </w:rPr>
        <w:t>Stres pada remaja sama halnya dengan yang terjadi pada orang dewasa, stress bisa berefek negatif pada tubuh remaja hanya saja perbedaannya ada pada sumbernya dan bagaimana mereka meresponnya. Reaksi mereka tersebut ditentukan oleh suasana dan kondisi kehidupan yang tengah mereka alami.</w:t>
      </w:r>
      <w:r w:rsidR="004C4ED4" w:rsidRPr="00CF5DF9">
        <w:rPr>
          <w:rFonts w:ascii="Tw Cen MT" w:hAnsi="Tw Cen MT" w:cs="Times New Roman"/>
          <w:szCs w:val="24"/>
        </w:rPr>
        <w:fldChar w:fldCharType="begin" w:fldLock="1"/>
      </w:r>
      <w:r w:rsidR="00C17C36" w:rsidRPr="00CF5DF9">
        <w:rPr>
          <w:rFonts w:ascii="Tw Cen MT" w:hAnsi="Tw Cen MT" w:cs="Times New Roman"/>
          <w:szCs w:val="24"/>
        </w:rPr>
        <w:instrText>ADDIN CSL_CITATION { "citationItems" : [ { "id" : "ITEM-1", "itemData" : { "author" : [ { "dropping-particle" : "", "family" : "Syajaratuddur Faiqah", "given" : "", "non-dropping-particle" : "", "parse-names" : false, "suffix" : "" }, { "dropping-particle" : "", "family" : "Sopiatun", "given" : "Rita", "non-dropping-particle" : "", "parse-names" : false, "suffix" : "" } ], "id" : "ITEM-1", "issue" : "2", "issued" : { "date-parts" : [ [ "2015" ] ] }, "page" : "1486-1494", "title" : "Faktor-faktor Yang Berhubungan Dengan Premenstruasi Syndrome Pada Mahasiswa Tk II Semester III Jurusan Kebidanan Poltekkes Kemenkes Mataram", "type" : "article-journal", "volume" : "I" }, "uris" : [ "http://www.mendeley.com/documents/?uuid=9c911313-1934-49d6-a9b5-ed315f63c456", "http://www.mendeley.com/documents/?uuid=65f30fad-cab5-4fa1-b360-bada0147459c" ] } ], "mendeley" : { "formattedCitation" : "(4)", "plainTextFormattedCitation" : "(4)", "previouslyFormattedCitation" : "(4)" }, "properties" : { "noteIndex" : 0 }, "schema" : "https://github.com/citation-style-language/schema/raw/master/csl-citation.json" }</w:instrText>
      </w:r>
      <w:r w:rsidR="004C4ED4" w:rsidRPr="00CF5DF9">
        <w:rPr>
          <w:rFonts w:ascii="Tw Cen MT" w:hAnsi="Tw Cen MT" w:cs="Times New Roman"/>
          <w:szCs w:val="24"/>
        </w:rPr>
        <w:fldChar w:fldCharType="separate"/>
      </w:r>
      <w:r w:rsidR="00D375FD" w:rsidRPr="00CF5DF9">
        <w:rPr>
          <w:rFonts w:ascii="Tw Cen MT" w:hAnsi="Tw Cen MT" w:cs="Times New Roman"/>
          <w:noProof/>
          <w:szCs w:val="24"/>
        </w:rPr>
        <w:t>(4)</w:t>
      </w:r>
      <w:r w:rsidR="004C4ED4" w:rsidRPr="00CF5DF9">
        <w:rPr>
          <w:rFonts w:ascii="Tw Cen MT" w:hAnsi="Tw Cen MT" w:cs="Times New Roman"/>
          <w:szCs w:val="24"/>
        </w:rPr>
        <w:fldChar w:fldCharType="end"/>
      </w:r>
    </w:p>
    <w:p w14:paraId="0A8D5B01" w14:textId="77777777" w:rsidR="000F595E" w:rsidRPr="00CF5DF9" w:rsidRDefault="000F595E" w:rsidP="00CB089F">
      <w:pPr>
        <w:pStyle w:val="ListParagraph"/>
        <w:spacing w:after="0" w:line="240" w:lineRule="auto"/>
        <w:ind w:left="0" w:firstLine="709"/>
        <w:jc w:val="both"/>
        <w:rPr>
          <w:rFonts w:ascii="Tw Cen MT" w:hAnsi="Tw Cen MT" w:cs="Times New Roman"/>
          <w:szCs w:val="24"/>
        </w:rPr>
      </w:pPr>
      <w:r w:rsidRPr="00CF5DF9">
        <w:rPr>
          <w:rFonts w:ascii="Tw Cen MT" w:hAnsi="Tw Cen MT" w:cs="Times New Roman"/>
          <w:szCs w:val="24"/>
        </w:rPr>
        <w:t xml:space="preserve">Pola </w:t>
      </w:r>
      <w:r w:rsidRPr="00617991">
        <w:rPr>
          <w:rFonts w:ascii="Tw Cen MT" w:hAnsi="Tw Cen MT" w:cs="Times New Roman"/>
          <w:color w:val="FF0000"/>
          <w:szCs w:val="24"/>
        </w:rPr>
        <w:t>Ko</w:t>
      </w:r>
      <w:r w:rsidRPr="00CF5DF9">
        <w:rPr>
          <w:rFonts w:ascii="Tw Cen MT" w:hAnsi="Tw Cen MT" w:cs="Times New Roman"/>
          <w:szCs w:val="24"/>
        </w:rPr>
        <w:t xml:space="preserve">nsumsi </w:t>
      </w:r>
      <w:r w:rsidR="00DA06EE" w:rsidRPr="00CF5DF9">
        <w:rPr>
          <w:rFonts w:ascii="Tw Cen MT" w:hAnsi="Tw Cen MT" w:cs="Times New Roman"/>
          <w:szCs w:val="24"/>
        </w:rPr>
        <w:t>merupakan susunan makanan yang mencakup jenis dan jumlah bahan makanan rata-rata per orang per hari, yang umum dikonsumsi/dimakan penduduk dalam jangka waktu tertentu.</w:t>
      </w:r>
      <w:r w:rsidR="004C4ED4" w:rsidRPr="00CF5DF9">
        <w:rPr>
          <w:rFonts w:ascii="Tw Cen MT" w:hAnsi="Tw Cen MT" w:cs="Times New Roman"/>
          <w:szCs w:val="24"/>
        </w:rPr>
        <w:fldChar w:fldCharType="begin" w:fldLock="1"/>
      </w:r>
      <w:r w:rsidR="00C17C36" w:rsidRPr="00CF5DF9">
        <w:rPr>
          <w:rFonts w:ascii="Tw Cen MT" w:hAnsi="Tw Cen MT" w:cs="Times New Roman"/>
          <w:szCs w:val="24"/>
        </w:rPr>
        <w:instrText>ADDIN CSL_CITATION { "citationItems" : [ { "id" : "ITEM-1", "itemData" : { "author" : [ { "dropping-particle" : "", "family" : "Mirna erna dewi", "given" : "", "non-dropping-particle" : "", "parse-names" : false, "suffix" : "" } ], "id" : "ITEM-1", "issued" : { "date-parts" : [ [ "2018" ] ] }, "title" : "Faktor Yang Berhubungan Dengan Premenstruasi Syndrome Pada Remaja Putri Di SMP Negeri 3 Pulau Rakyat Kecamatan Pulau Rakyat Kabupaten Asahan Title", "type" : "article-journal" }, "uris" : [ "http://www.mendeley.com/documents/?uuid=025a6b01-beac-4f31-9cab-da4dcbc996dd", "http://www.mendeley.com/documents/?uuid=f7d0a965-9f61-4d0a-aeb1-36ad4a6aaf02" ] } ], "mendeley" : { "formattedCitation" : "(5)", "plainTextFormattedCitation" : "(5)", "previouslyFormattedCitation" : "(5)" }, "properties" : { "noteIndex" : 0 }, "schema" : "https://github.com/citation-style-language/schema/raw/master/csl-citation.json" }</w:instrText>
      </w:r>
      <w:r w:rsidR="004C4ED4" w:rsidRPr="00CF5DF9">
        <w:rPr>
          <w:rFonts w:ascii="Tw Cen MT" w:hAnsi="Tw Cen MT" w:cs="Times New Roman"/>
          <w:szCs w:val="24"/>
        </w:rPr>
        <w:fldChar w:fldCharType="separate"/>
      </w:r>
      <w:r w:rsidR="005B1B2A" w:rsidRPr="00CF5DF9">
        <w:rPr>
          <w:rFonts w:ascii="Tw Cen MT" w:hAnsi="Tw Cen MT" w:cs="Times New Roman"/>
          <w:noProof/>
          <w:szCs w:val="24"/>
        </w:rPr>
        <w:t>(5)</w:t>
      </w:r>
      <w:r w:rsidR="004C4ED4" w:rsidRPr="00CF5DF9">
        <w:rPr>
          <w:rFonts w:ascii="Tw Cen MT" w:hAnsi="Tw Cen MT" w:cs="Times New Roman"/>
          <w:szCs w:val="24"/>
        </w:rPr>
        <w:fldChar w:fldCharType="end"/>
      </w:r>
    </w:p>
    <w:p w14:paraId="6BE8EF0E" w14:textId="77777777" w:rsidR="00B135A4" w:rsidRPr="00CF5DF9" w:rsidRDefault="00B135A4" w:rsidP="00CB089F">
      <w:pPr>
        <w:pStyle w:val="ListParagraph"/>
        <w:spacing w:after="0" w:line="240" w:lineRule="auto"/>
        <w:ind w:left="0" w:firstLine="709"/>
        <w:jc w:val="both"/>
        <w:rPr>
          <w:rFonts w:ascii="Tw Cen MT" w:hAnsi="Tw Cen MT" w:cs="Times New Roman"/>
          <w:szCs w:val="24"/>
        </w:rPr>
      </w:pPr>
      <w:r w:rsidRPr="00CF5DF9">
        <w:rPr>
          <w:rFonts w:ascii="Tw Cen MT" w:hAnsi="Tw Cen MT" w:cs="Times New Roman"/>
          <w:szCs w:val="24"/>
        </w:rPr>
        <w:t xml:space="preserve">Penurunan asupan garam dan karbohidrat (nasi,kentang, roti) dapat mencegah </w:t>
      </w:r>
      <w:r w:rsidR="00537E14" w:rsidRPr="00CF5DF9">
        <w:rPr>
          <w:rFonts w:ascii="Tw Cen MT" w:hAnsi="Tw Cen MT" w:cs="Times New Roman"/>
          <w:szCs w:val="24"/>
        </w:rPr>
        <w:t xml:space="preserve">oedema (bengkak) pada beberapa wanita. Penurunan konsumsi kafein (kopi) juga dapat menurunkan ketegangan, kecemasan dan insomnia (sulit tidur).Pola makan disarankan lebih sering namun dalam porsi kecil karena berdasarkan bukti bahwa selama periode </w:t>
      </w:r>
      <w:r w:rsidR="00537E14" w:rsidRPr="00CF5DF9">
        <w:rPr>
          <w:rFonts w:ascii="Tw Cen MT" w:hAnsi="Tw Cen MT" w:cs="Times New Roman"/>
          <w:i/>
          <w:szCs w:val="24"/>
        </w:rPr>
        <w:t xml:space="preserve">PMS, </w:t>
      </w:r>
      <w:r w:rsidR="00537E14" w:rsidRPr="00CF5DF9">
        <w:rPr>
          <w:rFonts w:ascii="Tw Cen MT" w:hAnsi="Tw Cen MT" w:cs="Times New Roman"/>
          <w:szCs w:val="24"/>
        </w:rPr>
        <w:t xml:space="preserve">terdapat gangguan pengambilan glukosa untuk energi. Menjaga berat badan, karena berat badan yang berlebihan dapat meningkatkan risiko menderita </w:t>
      </w:r>
      <w:r w:rsidR="00537E14" w:rsidRPr="00CF5DF9">
        <w:rPr>
          <w:rFonts w:ascii="Tw Cen MT" w:hAnsi="Tw Cen MT" w:cs="Times New Roman"/>
          <w:i/>
          <w:szCs w:val="24"/>
        </w:rPr>
        <w:t>PMS.</w:t>
      </w:r>
      <w:r w:rsidR="004C4ED4" w:rsidRPr="00CF5DF9">
        <w:rPr>
          <w:rFonts w:ascii="Tw Cen MT" w:hAnsi="Tw Cen MT" w:cs="Times New Roman"/>
          <w:i/>
          <w:szCs w:val="24"/>
        </w:rPr>
        <w:fldChar w:fldCharType="begin" w:fldLock="1"/>
      </w:r>
      <w:r w:rsidR="00C17C36" w:rsidRPr="00CF5DF9">
        <w:rPr>
          <w:rFonts w:ascii="Tw Cen MT" w:hAnsi="Tw Cen MT" w:cs="Times New Roman"/>
          <w:i/>
          <w:szCs w:val="24"/>
        </w:rPr>
        <w:instrText>ADDIN CSL_CITATION { "citationItems" : [ { "id" : "ITEM-1", "itemData" : { "author" : [ { "dropping-particle" : "", "family" : "Mirna erna dewi", "given" : "", "non-dropping-particle" : "", "parse-names" : false, "suffix" : "" } ], "id" : "ITEM-1", "issued" : { "date-parts" : [ [ "2018" ] ] }, "title" : "Faktor Yang Berhubungan Dengan Premenstruasi Syndrome Pada Remaja Putri Di SMP Negeri 3 Pulau Rakyat Kecamatan Pulau Rakyat Kabupaten Asahan Title", "type" : "article-journal" }, "uris" : [ "http://www.mendeley.com/documents/?uuid=f7d0a965-9f61-4d0a-aeb1-36ad4a6aaf02", "http://www.mendeley.com/documents/?uuid=025a6b01-beac-4f31-9cab-da4dcbc996dd" ] } ], "mendeley" : { "formattedCitation" : "(5)", "plainTextFormattedCitation" : "(5)", "previouslyFormattedCitation" : "(5)" }, "properties" : { "noteIndex" : 0 }, "schema" : "https://github.com/citation-style-language/schema/raw/master/csl-citation.json" }</w:instrText>
      </w:r>
      <w:r w:rsidR="004C4ED4" w:rsidRPr="00CF5DF9">
        <w:rPr>
          <w:rFonts w:ascii="Tw Cen MT" w:hAnsi="Tw Cen MT" w:cs="Times New Roman"/>
          <w:i/>
          <w:szCs w:val="24"/>
        </w:rPr>
        <w:fldChar w:fldCharType="separate"/>
      </w:r>
      <w:r w:rsidR="005B1B2A" w:rsidRPr="00CF5DF9">
        <w:rPr>
          <w:rFonts w:ascii="Tw Cen MT" w:hAnsi="Tw Cen MT" w:cs="Times New Roman"/>
          <w:noProof/>
          <w:szCs w:val="24"/>
        </w:rPr>
        <w:t>(5)</w:t>
      </w:r>
      <w:r w:rsidR="004C4ED4" w:rsidRPr="00CF5DF9">
        <w:rPr>
          <w:rFonts w:ascii="Tw Cen MT" w:hAnsi="Tw Cen MT" w:cs="Times New Roman"/>
          <w:i/>
          <w:szCs w:val="24"/>
        </w:rPr>
        <w:fldChar w:fldCharType="end"/>
      </w:r>
    </w:p>
    <w:p w14:paraId="6227E70B" w14:textId="77777777" w:rsidR="002854D7" w:rsidRPr="00CF5DF9" w:rsidRDefault="002854D7" w:rsidP="00CB089F">
      <w:pPr>
        <w:pStyle w:val="ListParagraph"/>
        <w:spacing w:after="0" w:line="240" w:lineRule="auto"/>
        <w:ind w:left="0" w:firstLine="709"/>
        <w:jc w:val="both"/>
        <w:rPr>
          <w:rFonts w:ascii="Tw Cen MT" w:hAnsi="Tw Cen MT" w:cs="Times New Roman"/>
          <w:szCs w:val="24"/>
        </w:rPr>
      </w:pPr>
      <w:r w:rsidRPr="00CF5DF9">
        <w:rPr>
          <w:rFonts w:ascii="Tw Cen MT" w:hAnsi="Tw Cen MT" w:cs="Times New Roman"/>
          <w:szCs w:val="24"/>
        </w:rPr>
        <w:t xml:space="preserve">Pencegahan </w:t>
      </w:r>
      <w:r w:rsidRPr="00CF5DF9">
        <w:rPr>
          <w:rFonts w:ascii="Tw Cen MT" w:hAnsi="Tw Cen MT" w:cs="Times New Roman"/>
          <w:i/>
          <w:szCs w:val="24"/>
        </w:rPr>
        <w:t>PMS</w:t>
      </w:r>
      <w:r w:rsidR="00617991">
        <w:rPr>
          <w:rFonts w:ascii="Tw Cen MT" w:hAnsi="Tw Cen MT" w:cs="Times New Roman"/>
          <w:i/>
          <w:szCs w:val="24"/>
        </w:rPr>
        <w:t xml:space="preserve"> </w:t>
      </w:r>
      <w:r w:rsidR="00617991">
        <w:rPr>
          <w:rFonts w:ascii="Tw Cen MT" w:hAnsi="Tw Cen MT" w:cs="Times New Roman"/>
          <w:szCs w:val="24"/>
        </w:rPr>
        <w:t>dapat di</w:t>
      </w:r>
      <w:r w:rsidRPr="00CF5DF9">
        <w:rPr>
          <w:rFonts w:ascii="Tw Cen MT" w:hAnsi="Tw Cen MT" w:cs="Times New Roman"/>
          <w:szCs w:val="24"/>
        </w:rPr>
        <w:t>lakukan modifikasi gaya hidup yaitu mengurangi kafein, berhenti merokok, memperbanyak istirahat, mengurangi stres, mengu</w:t>
      </w:r>
      <w:r w:rsidR="00DA203A" w:rsidRPr="00CF5DF9">
        <w:rPr>
          <w:rFonts w:ascii="Tw Cen MT" w:hAnsi="Tw Cen MT" w:cs="Times New Roman"/>
          <w:szCs w:val="24"/>
        </w:rPr>
        <w:t>r</w:t>
      </w:r>
      <w:r w:rsidRPr="00CF5DF9">
        <w:rPr>
          <w:rFonts w:ascii="Tw Cen MT" w:hAnsi="Tw Cen MT" w:cs="Times New Roman"/>
          <w:szCs w:val="24"/>
        </w:rPr>
        <w:t>angi konsumsi garam, gula dan lemak, memperbanyak konsumsi karbohidrat dan serat, rajin olahraga, melakukan relaksasi dan meditasi serta mengonsumsi vitamin B6, kalsium dan magnesium</w:t>
      </w:r>
    </w:p>
    <w:p w14:paraId="2FD76DAF" w14:textId="77777777" w:rsidR="0001521F" w:rsidRPr="00CF5DF9" w:rsidRDefault="008F3BF5" w:rsidP="00CB089F">
      <w:pPr>
        <w:pStyle w:val="ListParagraph"/>
        <w:spacing w:after="0" w:line="240" w:lineRule="auto"/>
        <w:ind w:left="0" w:firstLine="709"/>
        <w:jc w:val="both"/>
        <w:rPr>
          <w:rFonts w:ascii="Tw Cen MT" w:hAnsi="Tw Cen MT" w:cs="Times New Roman"/>
          <w:szCs w:val="24"/>
        </w:rPr>
      </w:pPr>
      <w:r w:rsidRPr="00CF5DF9">
        <w:rPr>
          <w:rFonts w:ascii="Tw Cen MT" w:hAnsi="Tw Cen MT" w:cs="Times New Roman"/>
          <w:szCs w:val="24"/>
        </w:rPr>
        <w:t xml:space="preserve">Membiasakan olahraga dan aktivitas fisik secara teratur. Dapat berupa jalan sehat, berlari, bersepeda atau berenang. Beberapa wanita mengatakan bahwa berolahraga ketika mereka mengalami </w:t>
      </w:r>
      <w:r w:rsidR="00472DD3" w:rsidRPr="00CF5DF9">
        <w:rPr>
          <w:rFonts w:ascii="Tw Cen MT" w:hAnsi="Tw Cen MT" w:cs="Times New Roman"/>
          <w:i/>
          <w:szCs w:val="24"/>
        </w:rPr>
        <w:t>Prem</w:t>
      </w:r>
      <w:r w:rsidRPr="00CF5DF9">
        <w:rPr>
          <w:rFonts w:ascii="Tw Cen MT" w:hAnsi="Tw Cen MT" w:cs="Times New Roman"/>
          <w:i/>
          <w:szCs w:val="24"/>
        </w:rPr>
        <w:t>enstrual Syndrome (PMS)</w:t>
      </w:r>
      <w:r w:rsidRPr="00CF5DF9">
        <w:rPr>
          <w:rFonts w:ascii="Tw Cen MT" w:hAnsi="Tw Cen MT" w:cs="Times New Roman"/>
          <w:szCs w:val="24"/>
        </w:rPr>
        <w:t xml:space="preserve"> dapat membantu relaksasi dan tidur di malam hari.</w:t>
      </w:r>
      <w:r w:rsidR="004C4ED4" w:rsidRPr="00CF5DF9">
        <w:rPr>
          <w:rFonts w:ascii="Tw Cen MT" w:hAnsi="Tw Cen MT" w:cs="Times New Roman"/>
          <w:szCs w:val="24"/>
        </w:rPr>
        <w:fldChar w:fldCharType="begin" w:fldLock="1"/>
      </w:r>
      <w:r w:rsidR="00C17C36" w:rsidRPr="00CF5DF9">
        <w:rPr>
          <w:rFonts w:ascii="Tw Cen MT" w:hAnsi="Tw Cen MT" w:cs="Times New Roman"/>
          <w:szCs w:val="24"/>
        </w:rPr>
        <w:instrText>ADDIN CSL_CITATION { "citationItems" : [ { "id" : "ITEM-1", "itemData" : { "author" : [ { "dropping-particle" : "", "family" : "FISKALIA", "given" : "RISKY", "non-dropping-particle" : "", "parse-names" : false, "suffix" : "" } ], "id" : "ITEM-1", "issued" : { "date-parts" : [ [ "2018" ] ] }, "title" : "Hubungan Aktivitas Fisik Dengan Premenstrual Syndrome (Pms) Pada Remaja Putri Di Sman 8 Kendari", "type" : "article-journal" }, "uris" : [ "http://www.mendeley.com/documents/?uuid=f98b643f-4adc-4c4e-bef4-593ecc7b004c" ] } ], "mendeley" : { "formattedCitation" : "(6)", "plainTextFormattedCitation" : "(6)", "previouslyFormattedCitation" : "(6)" }, "properties" : { "noteIndex" : 0 }, "schema" : "https://github.com/citation-style-language/schema/raw/master/csl-citation.json" }</w:instrText>
      </w:r>
      <w:r w:rsidR="004C4ED4" w:rsidRPr="00CF5DF9">
        <w:rPr>
          <w:rFonts w:ascii="Tw Cen MT" w:hAnsi="Tw Cen MT" w:cs="Times New Roman"/>
          <w:szCs w:val="24"/>
        </w:rPr>
        <w:fldChar w:fldCharType="separate"/>
      </w:r>
      <w:r w:rsidR="005B1B2A" w:rsidRPr="00CF5DF9">
        <w:rPr>
          <w:rFonts w:ascii="Tw Cen MT" w:hAnsi="Tw Cen MT" w:cs="Times New Roman"/>
          <w:noProof/>
          <w:szCs w:val="24"/>
        </w:rPr>
        <w:t>(6)</w:t>
      </w:r>
      <w:r w:rsidR="004C4ED4" w:rsidRPr="00CF5DF9">
        <w:rPr>
          <w:rFonts w:ascii="Tw Cen MT" w:hAnsi="Tw Cen MT" w:cs="Times New Roman"/>
          <w:szCs w:val="24"/>
        </w:rPr>
        <w:fldChar w:fldCharType="end"/>
      </w:r>
    </w:p>
    <w:p w14:paraId="7697A07F" w14:textId="77777777" w:rsidR="00980CF6" w:rsidRPr="00CF5DF9" w:rsidRDefault="00F52AFA" w:rsidP="00CB089F">
      <w:pPr>
        <w:pStyle w:val="ListParagraph"/>
        <w:spacing w:after="0" w:line="240" w:lineRule="auto"/>
        <w:ind w:left="0" w:firstLine="709"/>
        <w:jc w:val="both"/>
        <w:rPr>
          <w:rFonts w:ascii="Tw Cen MT" w:hAnsi="Tw Cen MT" w:cs="Times New Roman"/>
          <w:szCs w:val="24"/>
        </w:rPr>
      </w:pPr>
      <w:r w:rsidRPr="00CF5DF9">
        <w:rPr>
          <w:rFonts w:ascii="Tw Cen MT" w:hAnsi="Tw Cen MT" w:cs="Times New Roman"/>
          <w:szCs w:val="24"/>
        </w:rPr>
        <w:t xml:space="preserve">Olahraga memiliki pengaruh terhadap terjadinya </w:t>
      </w:r>
      <w:r w:rsidRPr="00CF5DF9">
        <w:rPr>
          <w:rFonts w:ascii="Tw Cen MT" w:hAnsi="Tw Cen MT" w:cs="Times New Roman"/>
          <w:i/>
          <w:szCs w:val="24"/>
        </w:rPr>
        <w:t>PMS,</w:t>
      </w:r>
      <w:r w:rsidRPr="00CF5DF9">
        <w:rPr>
          <w:rFonts w:ascii="Tw Cen MT" w:hAnsi="Tw Cen MT" w:cs="Times New Roman"/>
          <w:szCs w:val="24"/>
        </w:rPr>
        <w:t xml:space="preserve"> karena olahraga merupakan </w:t>
      </w:r>
      <w:r w:rsidRPr="00CF5DF9">
        <w:rPr>
          <w:rFonts w:ascii="Tw Cen MT" w:hAnsi="Tw Cen MT" w:cs="Times New Roman"/>
          <w:szCs w:val="24"/>
        </w:rPr>
        <w:lastRenderedPageBreak/>
        <w:t xml:space="preserve">aktivitas fisik yang dapat memperbaiki aliran darah dan pelepasan </w:t>
      </w:r>
      <w:r w:rsidR="00A433DC" w:rsidRPr="00CF5DF9">
        <w:rPr>
          <w:rFonts w:ascii="Tw Cen MT" w:hAnsi="Tw Cen MT" w:cs="Times New Roman"/>
          <w:szCs w:val="24"/>
        </w:rPr>
        <w:t xml:space="preserve">hormon </w:t>
      </w:r>
      <w:r w:rsidRPr="00CF5DF9">
        <w:rPr>
          <w:rFonts w:ascii="Tw Cen MT" w:hAnsi="Tw Cen MT" w:cs="Times New Roman"/>
          <w:szCs w:val="24"/>
        </w:rPr>
        <w:t xml:space="preserve">endhorpin, apabila seseorang tidak melakukan olahraga dapat berpengaruh terhadap tingkat gejala </w:t>
      </w:r>
      <w:r w:rsidRPr="00CF5DF9">
        <w:rPr>
          <w:rFonts w:ascii="Tw Cen MT" w:hAnsi="Tw Cen MT" w:cs="Times New Roman"/>
          <w:i/>
          <w:szCs w:val="24"/>
        </w:rPr>
        <w:t>PMS</w:t>
      </w:r>
      <w:r w:rsidRPr="00CF5DF9">
        <w:rPr>
          <w:rFonts w:ascii="Tw Cen MT" w:hAnsi="Tw Cen MT" w:cs="Times New Roman"/>
          <w:szCs w:val="24"/>
        </w:rPr>
        <w:t>.</w:t>
      </w:r>
      <w:r w:rsidR="004C4ED4" w:rsidRPr="00CF5DF9">
        <w:rPr>
          <w:rFonts w:ascii="Tw Cen MT" w:hAnsi="Tw Cen MT" w:cs="Times New Roman"/>
          <w:szCs w:val="24"/>
        </w:rPr>
        <w:fldChar w:fldCharType="begin" w:fldLock="1"/>
      </w:r>
      <w:r w:rsidR="00C17C36" w:rsidRPr="00CF5DF9">
        <w:rPr>
          <w:rFonts w:ascii="Tw Cen MT" w:hAnsi="Tw Cen MT" w:cs="Times New Roman"/>
          <w:szCs w:val="24"/>
        </w:rPr>
        <w:instrText>ADDIN CSL_CITATION { "citationItems" : [ { "id" : "ITEM-1", "itemData" : { "author" : [ { "dropping-particle" : "", "family" : "FISKALIA", "given" : "RISKY", "non-dropping-particle" : "", "parse-names" : false, "suffix" : "" } ], "id" : "ITEM-1", "issued" : { "date-parts" : [ [ "2018" ] ] }, "title" : "Hubungan Aktivitas Fisik Dengan Premenstrual Syndrome (Pms) Pada Remaja Putri Di Sman 8 Kendari", "type" : "article-journal" }, "uris" : [ "http://www.mendeley.com/documents/?uuid=f98b643f-4adc-4c4e-bef4-593ecc7b004c" ] } ], "mendeley" : { "formattedCitation" : "(6)", "plainTextFormattedCitation" : "(6)", "previouslyFormattedCitation" : "(6)" }, "properties" : { "noteIndex" : 0 }, "schema" : "https://github.com/citation-style-language/schema/raw/master/csl-citation.json" }</w:instrText>
      </w:r>
      <w:r w:rsidR="004C4ED4" w:rsidRPr="00CF5DF9">
        <w:rPr>
          <w:rFonts w:ascii="Tw Cen MT" w:hAnsi="Tw Cen MT" w:cs="Times New Roman"/>
          <w:szCs w:val="24"/>
        </w:rPr>
        <w:fldChar w:fldCharType="separate"/>
      </w:r>
      <w:r w:rsidR="00980CF6" w:rsidRPr="00CF5DF9">
        <w:rPr>
          <w:rFonts w:ascii="Tw Cen MT" w:hAnsi="Tw Cen MT" w:cs="Times New Roman"/>
          <w:noProof/>
          <w:szCs w:val="24"/>
        </w:rPr>
        <w:t>(6)</w:t>
      </w:r>
      <w:r w:rsidR="004C4ED4" w:rsidRPr="00CF5DF9">
        <w:rPr>
          <w:rFonts w:ascii="Tw Cen MT" w:hAnsi="Tw Cen MT" w:cs="Times New Roman"/>
          <w:szCs w:val="24"/>
        </w:rPr>
        <w:fldChar w:fldCharType="end"/>
      </w:r>
    </w:p>
    <w:p w14:paraId="31F524BE" w14:textId="77777777" w:rsidR="00010B28" w:rsidRPr="00CF5DF9" w:rsidRDefault="00010B28" w:rsidP="00CB089F">
      <w:pPr>
        <w:pStyle w:val="ListParagraph"/>
        <w:spacing w:after="0" w:line="240" w:lineRule="auto"/>
        <w:ind w:left="0" w:firstLine="709"/>
        <w:jc w:val="both"/>
        <w:rPr>
          <w:rFonts w:ascii="Tw Cen MT" w:hAnsi="Tw Cen MT" w:cs="Times New Roman"/>
          <w:szCs w:val="24"/>
        </w:rPr>
      </w:pPr>
      <w:r w:rsidRPr="00CF5DF9">
        <w:rPr>
          <w:rFonts w:ascii="Tw Cen MT" w:hAnsi="Tw Cen MT" w:cs="Times New Roman"/>
          <w:szCs w:val="24"/>
        </w:rPr>
        <w:t xml:space="preserve">Menurut </w:t>
      </w:r>
      <w:r w:rsidRPr="00CF5DF9">
        <w:rPr>
          <w:rFonts w:ascii="Tw Cen MT" w:hAnsi="Tw Cen MT" w:cs="Times New Roman"/>
          <w:i/>
          <w:szCs w:val="24"/>
        </w:rPr>
        <w:t xml:space="preserve">WHO </w:t>
      </w:r>
      <w:r w:rsidR="00A631C7" w:rsidRPr="00CF5DF9">
        <w:rPr>
          <w:rFonts w:ascii="Tw Cen MT" w:hAnsi="Tw Cen MT" w:cs="Times New Roman"/>
          <w:i/>
          <w:szCs w:val="24"/>
        </w:rPr>
        <w:t>(World Health Organization)</w:t>
      </w:r>
      <w:r w:rsidR="00514F68" w:rsidRPr="00CF5DF9">
        <w:rPr>
          <w:rFonts w:ascii="Tw Cen MT" w:hAnsi="Tw Cen MT" w:cs="Times New Roman"/>
          <w:szCs w:val="24"/>
        </w:rPr>
        <w:t>, p</w:t>
      </w:r>
      <w:r w:rsidR="00A631C7" w:rsidRPr="00CF5DF9">
        <w:rPr>
          <w:rFonts w:ascii="Tw Cen MT" w:hAnsi="Tw Cen MT" w:cs="Times New Roman"/>
          <w:szCs w:val="24"/>
        </w:rPr>
        <w:t xml:space="preserve">ada tahun 2016 </w:t>
      </w:r>
      <w:r w:rsidRPr="00CF5DF9">
        <w:rPr>
          <w:rFonts w:ascii="Tw Cen MT" w:hAnsi="Tw Cen MT" w:cs="Times New Roman"/>
          <w:i/>
          <w:szCs w:val="24"/>
        </w:rPr>
        <w:t>PMS</w:t>
      </w:r>
      <w:r w:rsidRPr="00CF5DF9">
        <w:rPr>
          <w:rFonts w:ascii="Tw Cen MT" w:hAnsi="Tw Cen MT" w:cs="Times New Roman"/>
          <w:szCs w:val="24"/>
        </w:rPr>
        <w:t xml:space="preserve"> memiliki prevalensi lebih tinggi dinegara-negara Asia dibandingkan dengan negara-negara Barat. Hasil penelitian </w:t>
      </w:r>
      <w:r w:rsidRPr="00CF5DF9">
        <w:rPr>
          <w:rFonts w:ascii="Tw Cen MT" w:hAnsi="Tw Cen MT" w:cs="Times New Roman"/>
          <w:i/>
          <w:szCs w:val="24"/>
        </w:rPr>
        <w:t>American College ObstetriciansandGynecologists(ACOG)</w:t>
      </w:r>
      <w:r w:rsidRPr="00CF5DF9">
        <w:rPr>
          <w:rFonts w:ascii="Tw Cen MT" w:hAnsi="Tw Cen MT" w:cs="Times New Roman"/>
          <w:szCs w:val="24"/>
        </w:rPr>
        <w:t xml:space="preserve"> di Sri Lanka tahun 2012, melaporkan bahwa gejala </w:t>
      </w:r>
      <w:r w:rsidRPr="00CF5DF9">
        <w:rPr>
          <w:rFonts w:ascii="Tw Cen MT" w:hAnsi="Tw Cen MT" w:cs="Times New Roman"/>
          <w:i/>
          <w:szCs w:val="24"/>
        </w:rPr>
        <w:t>PMS</w:t>
      </w:r>
      <w:r w:rsidRPr="00CF5DF9">
        <w:rPr>
          <w:rFonts w:ascii="Tw Cen MT" w:hAnsi="Tw Cen MT" w:cs="Times New Roman"/>
          <w:szCs w:val="24"/>
        </w:rPr>
        <w:t xml:space="preserve"> dialami sekitar 65,7% remaja</w:t>
      </w:r>
      <w:r w:rsidR="00514F68" w:rsidRPr="00CF5DF9">
        <w:rPr>
          <w:rFonts w:ascii="Tw Cen MT" w:hAnsi="Tw Cen MT" w:cs="Times New Roman"/>
          <w:szCs w:val="24"/>
        </w:rPr>
        <w:t>putri.</w:t>
      </w:r>
      <w:r w:rsidRPr="00CF5DF9">
        <w:rPr>
          <w:rFonts w:ascii="Tw Cen MT" w:hAnsi="Tw Cen MT" w:cs="Times New Roman"/>
          <w:szCs w:val="24"/>
        </w:rPr>
        <w:t xml:space="preserve">Hasil studi Mahin Delara di Iran tahun 2012, ditemukan sekitar 98,2% perempuan yang berumur 18-27 tahun mengalami paling sedikit 1 gejala </w:t>
      </w:r>
      <w:r w:rsidRPr="00CF5DF9">
        <w:rPr>
          <w:rFonts w:ascii="Tw Cen MT" w:hAnsi="Tw Cen MT" w:cs="Times New Roman"/>
          <w:i/>
          <w:szCs w:val="24"/>
        </w:rPr>
        <w:t>PMS</w:t>
      </w:r>
      <w:r w:rsidRPr="00CF5DF9">
        <w:rPr>
          <w:rFonts w:ascii="Tw Cen MT" w:hAnsi="Tw Cen MT" w:cs="Times New Roman"/>
          <w:szCs w:val="24"/>
        </w:rPr>
        <w:t xml:space="preserve"> derajat ringan atau sedang</w:t>
      </w:r>
      <w:r w:rsidR="00A631C7" w:rsidRPr="00CF5DF9">
        <w:rPr>
          <w:rFonts w:ascii="Tw Cen MT" w:hAnsi="Tw Cen MT" w:cs="Times New Roman"/>
          <w:szCs w:val="24"/>
        </w:rPr>
        <w:t xml:space="preserve">. </w:t>
      </w:r>
      <w:r w:rsidRPr="00CF5DF9">
        <w:rPr>
          <w:rFonts w:ascii="Tw Cen MT" w:hAnsi="Tw Cen MT" w:cs="Times New Roman"/>
          <w:szCs w:val="24"/>
        </w:rPr>
        <w:t xml:space="preserve">Prevalensi </w:t>
      </w:r>
      <w:r w:rsidRPr="00CF5DF9">
        <w:rPr>
          <w:rFonts w:ascii="Tw Cen MT" w:hAnsi="Tw Cen MT" w:cs="Times New Roman"/>
          <w:i/>
          <w:szCs w:val="24"/>
        </w:rPr>
        <w:t>PMS</w:t>
      </w:r>
      <w:r w:rsidR="00472DD3" w:rsidRPr="00CF5DF9">
        <w:rPr>
          <w:rFonts w:ascii="Tw Cen MT" w:hAnsi="Tw Cen MT" w:cs="Times New Roman"/>
          <w:szCs w:val="24"/>
        </w:rPr>
        <w:t xml:space="preserve"> di Brazil menunjukan angka</w:t>
      </w:r>
      <w:r w:rsidRPr="00CF5DF9">
        <w:rPr>
          <w:rFonts w:ascii="Tw Cen MT" w:hAnsi="Tw Cen MT" w:cs="Times New Roman"/>
          <w:szCs w:val="24"/>
        </w:rPr>
        <w:t xml:space="preserve">39%, dan di Amerika 34% wanita mengalami </w:t>
      </w:r>
      <w:r w:rsidRPr="00CF5DF9">
        <w:rPr>
          <w:rFonts w:ascii="Tw Cen MT" w:hAnsi="Tw Cen MT" w:cs="Times New Roman"/>
          <w:i/>
          <w:szCs w:val="24"/>
        </w:rPr>
        <w:t>PMS</w:t>
      </w:r>
      <w:r w:rsidRPr="00CF5DF9">
        <w:rPr>
          <w:rFonts w:ascii="Tw Cen MT" w:hAnsi="Tw Cen MT" w:cs="Times New Roman"/>
          <w:szCs w:val="24"/>
        </w:rPr>
        <w:t xml:space="preserve">. Prevalensi </w:t>
      </w:r>
      <w:r w:rsidRPr="00CF5DF9">
        <w:rPr>
          <w:rFonts w:ascii="Tw Cen MT" w:hAnsi="Tw Cen MT" w:cs="Times New Roman"/>
          <w:i/>
          <w:szCs w:val="24"/>
        </w:rPr>
        <w:t>PMS</w:t>
      </w:r>
      <w:r w:rsidR="00A631C7" w:rsidRPr="00CF5DF9">
        <w:rPr>
          <w:rFonts w:ascii="Tw Cen MT" w:hAnsi="Tw Cen MT" w:cs="Times New Roman"/>
          <w:szCs w:val="24"/>
        </w:rPr>
        <w:t xml:space="preserve"> di Asia Pasifik, di</w:t>
      </w:r>
      <w:r w:rsidRPr="00CF5DF9">
        <w:rPr>
          <w:rFonts w:ascii="Tw Cen MT" w:hAnsi="Tw Cen MT" w:cs="Times New Roman"/>
          <w:szCs w:val="24"/>
        </w:rPr>
        <w:t xml:space="preserve">ketahui bahwadi Jepang </w:t>
      </w:r>
      <w:r w:rsidRPr="00CF5DF9">
        <w:rPr>
          <w:rFonts w:ascii="Tw Cen MT" w:hAnsi="Tw Cen MT" w:cs="Times New Roman"/>
          <w:i/>
          <w:szCs w:val="24"/>
        </w:rPr>
        <w:t>PMS</w:t>
      </w:r>
      <w:r w:rsidRPr="00CF5DF9">
        <w:rPr>
          <w:rFonts w:ascii="Tw Cen MT" w:hAnsi="Tw Cen MT" w:cs="Times New Roman"/>
          <w:szCs w:val="24"/>
        </w:rPr>
        <w:t xml:space="preserve"> dialami ole</w:t>
      </w:r>
      <w:r w:rsidR="00A631C7" w:rsidRPr="00CF5DF9">
        <w:rPr>
          <w:rFonts w:ascii="Tw Cen MT" w:hAnsi="Tw Cen MT" w:cs="Times New Roman"/>
          <w:szCs w:val="24"/>
        </w:rPr>
        <w:t xml:space="preserve">h </w:t>
      </w:r>
      <w:r w:rsidR="00514F68" w:rsidRPr="00CF5DF9">
        <w:rPr>
          <w:rFonts w:ascii="Tw Cen MT" w:hAnsi="Tw Cen MT" w:cs="Times New Roman"/>
          <w:szCs w:val="24"/>
        </w:rPr>
        <w:t>34% populasi perempuan dewasa, d</w:t>
      </w:r>
      <w:r w:rsidR="00A631C7" w:rsidRPr="00CF5DF9">
        <w:rPr>
          <w:rFonts w:ascii="Tw Cen MT" w:hAnsi="Tw Cen MT" w:cs="Times New Roman"/>
          <w:szCs w:val="24"/>
        </w:rPr>
        <w:t xml:space="preserve">i Hongkong PMS dialami oleh 17% populasi perempuan dewasa, </w:t>
      </w:r>
      <w:r w:rsidR="00514F68" w:rsidRPr="00CF5DF9">
        <w:rPr>
          <w:rFonts w:ascii="Tw Cen MT" w:hAnsi="Tw Cen MT" w:cs="Times New Roman"/>
          <w:szCs w:val="24"/>
        </w:rPr>
        <w:t>d</w:t>
      </w:r>
      <w:r w:rsidR="00A631C7" w:rsidRPr="00CF5DF9">
        <w:rPr>
          <w:rFonts w:ascii="Tw Cen MT" w:hAnsi="Tw Cen MT" w:cs="Times New Roman"/>
          <w:szCs w:val="24"/>
        </w:rPr>
        <w:t xml:space="preserve">i Pakistan PMS dialami oleh </w:t>
      </w:r>
      <w:r w:rsidR="00514F68" w:rsidRPr="00CF5DF9">
        <w:rPr>
          <w:rFonts w:ascii="Tw Cen MT" w:hAnsi="Tw Cen MT" w:cs="Times New Roman"/>
          <w:szCs w:val="24"/>
        </w:rPr>
        <w:t>13% populasi perempuan dewasa, d</w:t>
      </w:r>
      <w:r w:rsidR="00A631C7" w:rsidRPr="00CF5DF9">
        <w:rPr>
          <w:rFonts w:ascii="Tw Cen MT" w:hAnsi="Tw Cen MT" w:cs="Times New Roman"/>
          <w:szCs w:val="24"/>
        </w:rPr>
        <w:t>i Australia dialami oleh 44% perempuan dewasa.</w:t>
      </w:r>
      <w:r w:rsidR="004C4ED4" w:rsidRPr="00CF5DF9">
        <w:rPr>
          <w:rFonts w:ascii="Tw Cen MT" w:hAnsi="Tw Cen MT" w:cs="Times New Roman"/>
          <w:szCs w:val="24"/>
        </w:rPr>
        <w:fldChar w:fldCharType="begin" w:fldLock="1"/>
      </w:r>
      <w:r w:rsidR="00C17C36" w:rsidRPr="00CF5DF9">
        <w:rPr>
          <w:rFonts w:ascii="Tw Cen MT" w:hAnsi="Tw Cen MT" w:cs="Times New Roman"/>
          <w:szCs w:val="24"/>
        </w:rPr>
        <w:instrText>ADDIN CSL_CITATION { "citationItems" : [ { "id" : "ITEM-1", "itemData" : { "author" : [ { "dropping-particle" : "", "family" : "Saputri", "given" : "Tiara Reviana", "non-dropping-particle" : "", "parse-names" : false, "suffix" : "" } ], "id" : "ITEM-1", "issued" : { "date-parts" : [ [ "2016" ] ] }, "page" : "1-13", "title" : "Gambaran Kejadian Premenstruasi Syndrome Pada Siswi Kelas X dan XI Di SMA N I Gamping Kabupaten Sleman Yogyakarta", "type" : "article-journal" }, "uris" : [ "http://www.mendeley.com/documents/?uuid=a6e65045-c2e6-44fc-be51-ddd02ef6f964", "http://www.mendeley.com/documents/?uuid=db985f1b-4f5f-4245-960c-84d724e2d8a5" ] } ], "mendeley" : { "formattedCitation" : "(7)", "plainTextFormattedCitation" : "(7)", "previouslyFormattedCitation" : "(7)" }, "properties" : { "noteIndex" : 0 }, "schema" : "https://github.com/citation-style-language/schema/raw/master/csl-citation.json" }</w:instrText>
      </w:r>
      <w:r w:rsidR="004C4ED4" w:rsidRPr="00CF5DF9">
        <w:rPr>
          <w:rFonts w:ascii="Tw Cen MT" w:hAnsi="Tw Cen MT" w:cs="Times New Roman"/>
          <w:szCs w:val="24"/>
        </w:rPr>
        <w:fldChar w:fldCharType="separate"/>
      </w:r>
      <w:r w:rsidR="008F4254" w:rsidRPr="00CF5DF9">
        <w:rPr>
          <w:rFonts w:ascii="Tw Cen MT" w:hAnsi="Tw Cen MT" w:cs="Times New Roman"/>
          <w:noProof/>
          <w:szCs w:val="24"/>
        </w:rPr>
        <w:t>(7)</w:t>
      </w:r>
      <w:r w:rsidR="004C4ED4" w:rsidRPr="00CF5DF9">
        <w:rPr>
          <w:rFonts w:ascii="Tw Cen MT" w:hAnsi="Tw Cen MT" w:cs="Times New Roman"/>
          <w:szCs w:val="24"/>
        </w:rPr>
        <w:fldChar w:fldCharType="end"/>
      </w:r>
    </w:p>
    <w:p w14:paraId="248F6990" w14:textId="77777777" w:rsidR="00B828A6" w:rsidRPr="00CF5DF9" w:rsidRDefault="00BE7073" w:rsidP="00CB089F">
      <w:pPr>
        <w:pStyle w:val="ListParagraph"/>
        <w:tabs>
          <w:tab w:val="left" w:pos="4623"/>
        </w:tabs>
        <w:spacing w:after="0" w:line="240" w:lineRule="auto"/>
        <w:ind w:left="0" w:firstLine="709"/>
        <w:jc w:val="both"/>
        <w:rPr>
          <w:rFonts w:ascii="Tw Cen MT" w:hAnsi="Tw Cen MT" w:cs="Times New Roman"/>
          <w:szCs w:val="24"/>
        </w:rPr>
      </w:pPr>
      <w:r w:rsidRPr="00CF5DF9">
        <w:rPr>
          <w:rFonts w:ascii="Tw Cen MT" w:hAnsi="Tw Cen MT" w:cs="Times New Roman"/>
          <w:szCs w:val="24"/>
        </w:rPr>
        <w:t xml:space="preserve">Penelitian yang dilakukan </w:t>
      </w:r>
      <w:r w:rsidR="00B828A6" w:rsidRPr="00CF5DF9">
        <w:rPr>
          <w:rFonts w:ascii="Tw Cen MT" w:hAnsi="Tw Cen MT" w:cs="Times New Roman"/>
          <w:szCs w:val="24"/>
        </w:rPr>
        <w:t xml:space="preserve">oleh Nurul Hidayah Bohari dengan judul Hubungan Tingkat Stres Dengan </w:t>
      </w:r>
      <w:r w:rsidR="00B828A6" w:rsidRPr="00CF5DF9">
        <w:rPr>
          <w:rFonts w:ascii="Tw Cen MT" w:hAnsi="Tw Cen MT" w:cs="Times New Roman"/>
          <w:i/>
          <w:szCs w:val="24"/>
        </w:rPr>
        <w:t>Sindrom Premenstruasi</w:t>
      </w:r>
      <w:r w:rsidR="00B828A6" w:rsidRPr="00CF5DF9">
        <w:rPr>
          <w:rFonts w:ascii="Tw Cen MT" w:hAnsi="Tw Cen MT" w:cs="Times New Roman"/>
          <w:szCs w:val="24"/>
        </w:rPr>
        <w:t xml:space="preserve"> Pada Mahasiswi DIII Kebidanan Semester 2 Universitas ‘Aisyiyah Yogyakarta Tahun 2017. Berdasarkan hasil kuesioner tingkat stres yang diberikan kepada mahasiswi DIII Kebidanan semester 2 Universitas  ‘Aisyiyah Yogyakarta penyebab stres terbanyak berasal dari perasaan sehari-hari mahasiswi, seperti yang diketahui bahwa responden penelitian ini adalah perempuan. Perempuan cenderung lebih banyak dikontrol oleh perasaan mereka dalam menghadapi masalah. berdasarkan hasil penelitian didapatkan hasil bahwa dari 103 responden terdapat 78 responden (75,7%) yang mengalami </w:t>
      </w:r>
      <w:r w:rsidR="00B828A6" w:rsidRPr="00CF5DF9">
        <w:rPr>
          <w:rFonts w:ascii="Tw Cen MT" w:hAnsi="Tw Cen MT" w:cs="Times New Roman"/>
          <w:i/>
          <w:szCs w:val="24"/>
        </w:rPr>
        <w:t>sindrom premenstruasi</w:t>
      </w:r>
      <w:r w:rsidR="00B828A6" w:rsidRPr="00CF5DF9">
        <w:rPr>
          <w:rFonts w:ascii="Tw Cen MT" w:hAnsi="Tw Cen MT" w:cs="Times New Roman"/>
          <w:szCs w:val="24"/>
        </w:rPr>
        <w:t xml:space="preserve"> ringan, dan yang paling sedikit terdapat 4 responden (3,9%) yang mengalami </w:t>
      </w:r>
      <w:r w:rsidR="00B828A6" w:rsidRPr="00CF5DF9">
        <w:rPr>
          <w:rFonts w:ascii="Tw Cen MT" w:hAnsi="Tw Cen MT" w:cs="Times New Roman"/>
          <w:i/>
          <w:szCs w:val="24"/>
        </w:rPr>
        <w:t>sindrom premenstruasi</w:t>
      </w:r>
      <w:r w:rsidR="00B828A6" w:rsidRPr="00CF5DF9">
        <w:rPr>
          <w:rFonts w:ascii="Tw Cen MT" w:hAnsi="Tw Cen MT" w:cs="Times New Roman"/>
          <w:szCs w:val="24"/>
        </w:rPr>
        <w:t xml:space="preserve"> berat. Hal ini didukung oleh beberapa fasilitas yang didapatkan di Universitas ‘Aisyiyah Yogyakarta, diantaranya terdapat lapangan yang dapat digunakan untuk berolahraga yaitu lapangan basket serta lapangan voly, terdapat kantin dan minimarket yang menjual m</w:t>
      </w:r>
      <w:r w:rsidR="00514F68" w:rsidRPr="00CF5DF9">
        <w:rPr>
          <w:rFonts w:ascii="Tw Cen MT" w:hAnsi="Tw Cen MT" w:cs="Times New Roman"/>
          <w:szCs w:val="24"/>
        </w:rPr>
        <w:t>akanan dan minuman yang sehat, k</w:t>
      </w:r>
      <w:r w:rsidR="00B828A6" w:rsidRPr="00CF5DF9">
        <w:rPr>
          <w:rFonts w:ascii="Tw Cen MT" w:hAnsi="Tw Cen MT" w:cs="Times New Roman"/>
          <w:szCs w:val="24"/>
        </w:rPr>
        <w:t>emudian terdapat klinik kesehatan yang dimana mahasiswi bisa berkonsultasi mengenai kesehatannya dan terbuka setiap hari senin hingga sabtu dan langsung ditangani oleh seorang dokter.</w:t>
      </w:r>
      <w:r w:rsidR="004C4ED4" w:rsidRPr="00CF5DF9">
        <w:rPr>
          <w:rFonts w:ascii="Tw Cen MT" w:hAnsi="Tw Cen MT" w:cs="Times New Roman"/>
          <w:szCs w:val="24"/>
        </w:rPr>
        <w:fldChar w:fldCharType="begin" w:fldLock="1"/>
      </w:r>
      <w:r w:rsidR="00C17C36" w:rsidRPr="00CF5DF9">
        <w:rPr>
          <w:rFonts w:ascii="Tw Cen MT" w:hAnsi="Tw Cen MT" w:cs="Times New Roman"/>
          <w:szCs w:val="24"/>
        </w:rPr>
        <w:instrText>ADDIN CSL_CITATION { "citationItems" : [ { "id" : "ITEM-1", "itemData" : { "author" : [ { "dropping-particle" : "", "family" : "Bohari", "given" : "Nurul Hidayah", "non-dropping-particle" : "", "parse-names" : false, "suffix" : "" } ], "id" : "ITEM-1", "issued" : { "date-parts" : [ [ "2017" ] ] }, "title" : "Hubungan Tingkat Stres Dengan Sindrom Premenstruasi Pada Mahasisiwi D3 Kebidanan Semester 2 Universitas 'Aisyiyah Premenstruasi Pada Mahasiswi DIII Kebidanan Semester 2 Universitas 'Aisyiyah", "type" : "article-journal" }, "uris" : [ "http://www.mendeley.com/documents/?uuid=30df6ddd-7dc6-445e-8750-932b9ff89205", "http://www.mendeley.com/documents/?uuid=81580b92-b036-44e9-9adb-f831ae51493b" ] } ], "mendeley" : { "formattedCitation" : "(8)", "plainTextFormattedCitation" : "(8)", "previouslyFormattedCitation" : "(8)" }, "properties" : { "noteIndex" : 0 }, "schema" : "https://github.com/citation-style-language/schema/raw/master/csl-citation.json" }</w:instrText>
      </w:r>
      <w:r w:rsidR="004C4ED4" w:rsidRPr="00CF5DF9">
        <w:rPr>
          <w:rFonts w:ascii="Tw Cen MT" w:hAnsi="Tw Cen MT" w:cs="Times New Roman"/>
          <w:szCs w:val="24"/>
        </w:rPr>
        <w:fldChar w:fldCharType="separate"/>
      </w:r>
      <w:r w:rsidR="000A4082" w:rsidRPr="00CF5DF9">
        <w:rPr>
          <w:rFonts w:ascii="Tw Cen MT" w:hAnsi="Tw Cen MT" w:cs="Times New Roman"/>
          <w:noProof/>
          <w:szCs w:val="24"/>
        </w:rPr>
        <w:t>(8)</w:t>
      </w:r>
      <w:r w:rsidR="004C4ED4" w:rsidRPr="00CF5DF9">
        <w:rPr>
          <w:rFonts w:ascii="Tw Cen MT" w:hAnsi="Tw Cen MT" w:cs="Times New Roman"/>
          <w:szCs w:val="24"/>
        </w:rPr>
        <w:fldChar w:fldCharType="end"/>
      </w:r>
    </w:p>
    <w:p w14:paraId="2CD1794E" w14:textId="77777777" w:rsidR="00C55E47" w:rsidRPr="00CF5DF9" w:rsidRDefault="00986722" w:rsidP="00CB089F">
      <w:pPr>
        <w:pStyle w:val="ListParagraph"/>
        <w:tabs>
          <w:tab w:val="left" w:pos="4623"/>
        </w:tabs>
        <w:spacing w:after="0" w:line="240" w:lineRule="auto"/>
        <w:ind w:left="0" w:firstLine="709"/>
        <w:jc w:val="both"/>
        <w:rPr>
          <w:rFonts w:ascii="Tw Cen MT" w:hAnsi="Tw Cen MT" w:cs="Times New Roman"/>
          <w:szCs w:val="24"/>
        </w:rPr>
      </w:pPr>
      <w:r w:rsidRPr="00CF5DF9">
        <w:rPr>
          <w:rFonts w:ascii="Tw Cen MT" w:hAnsi="Tw Cen MT" w:cs="Times New Roman"/>
          <w:szCs w:val="24"/>
        </w:rPr>
        <w:lastRenderedPageBreak/>
        <w:t xml:space="preserve">Berdasarkan penelitian yang dilakukan oleh </w:t>
      </w:r>
      <w:r w:rsidR="00401B53" w:rsidRPr="00CF5DF9">
        <w:rPr>
          <w:rFonts w:ascii="Tw Cen MT" w:hAnsi="Tw Cen MT" w:cs="Times New Roman"/>
          <w:szCs w:val="24"/>
        </w:rPr>
        <w:t>Syajaratuddur Faiqah, Rita Sopiatun</w:t>
      </w:r>
      <w:r w:rsidR="00BE7073" w:rsidRPr="00CF5DF9">
        <w:rPr>
          <w:rFonts w:ascii="Tw Cen MT" w:hAnsi="Tw Cen MT" w:cs="Times New Roman"/>
          <w:szCs w:val="24"/>
        </w:rPr>
        <w:t xml:space="preserve"> melakukan penelitian</w:t>
      </w:r>
      <w:r w:rsidR="00401B53" w:rsidRPr="00CF5DF9">
        <w:rPr>
          <w:rFonts w:ascii="Tw Cen MT" w:hAnsi="Tw Cen MT" w:cs="Times New Roman"/>
          <w:szCs w:val="24"/>
        </w:rPr>
        <w:t xml:space="preserve"> dengan judul faktor-faktor yang berhubungan dengan </w:t>
      </w:r>
      <w:r w:rsidR="00401B53" w:rsidRPr="00CF5DF9">
        <w:rPr>
          <w:rFonts w:ascii="Tw Cen MT" w:hAnsi="Tw Cen MT" w:cs="Times New Roman"/>
          <w:i/>
          <w:szCs w:val="24"/>
        </w:rPr>
        <w:t>Pre Menstrual Syndrome</w:t>
      </w:r>
      <w:r w:rsidR="00401B53" w:rsidRPr="00CF5DF9">
        <w:rPr>
          <w:rFonts w:ascii="Tw Cen MT" w:hAnsi="Tw Cen MT" w:cs="Times New Roman"/>
          <w:szCs w:val="24"/>
        </w:rPr>
        <w:t xml:space="preserve"> pada mahasiswa tk ll semester lll jurusan kebidanan polte</w:t>
      </w:r>
      <w:r w:rsidR="00C55E47" w:rsidRPr="00CF5DF9">
        <w:rPr>
          <w:rFonts w:ascii="Tw Cen MT" w:hAnsi="Tw Cen MT" w:cs="Times New Roman"/>
          <w:szCs w:val="24"/>
        </w:rPr>
        <w:t>kkes kemenkes mataram tahun 2015</w:t>
      </w:r>
      <w:r w:rsidR="00CD4828" w:rsidRPr="00CF5DF9">
        <w:rPr>
          <w:rFonts w:ascii="Tw Cen MT" w:hAnsi="Tw Cen MT" w:cs="Times New Roman"/>
          <w:szCs w:val="24"/>
        </w:rPr>
        <w:t>.</w:t>
      </w:r>
      <w:r w:rsidR="00C55E47" w:rsidRPr="00CF5DF9">
        <w:rPr>
          <w:rFonts w:ascii="Tw Cen MT" w:hAnsi="Tw Cen MT" w:cs="Times New Roman"/>
          <w:szCs w:val="24"/>
        </w:rPr>
        <w:t xml:space="preserve"> Hasil </w:t>
      </w:r>
      <w:r w:rsidR="00C55E47" w:rsidRPr="00617991">
        <w:rPr>
          <w:rFonts w:ascii="Tw Cen MT" w:hAnsi="Tw Cen MT" w:cs="Times New Roman"/>
          <w:color w:val="FF0000"/>
          <w:szCs w:val="24"/>
        </w:rPr>
        <w:t>P</w:t>
      </w:r>
      <w:r w:rsidR="00C55E47" w:rsidRPr="00CF5DF9">
        <w:rPr>
          <w:rFonts w:ascii="Tw Cen MT" w:hAnsi="Tw Cen MT" w:cs="Times New Roman"/>
          <w:szCs w:val="24"/>
        </w:rPr>
        <w:t>enelitian menunjukkan bahwa dari 7</w:t>
      </w:r>
      <w:commentRangeStart w:id="6"/>
      <w:r w:rsidR="00C55E47" w:rsidRPr="00CF5DF9">
        <w:rPr>
          <w:rFonts w:ascii="Tw Cen MT" w:hAnsi="Tw Cen MT" w:cs="Times New Roman"/>
          <w:szCs w:val="24"/>
        </w:rPr>
        <w:t>0r</w:t>
      </w:r>
      <w:commentRangeEnd w:id="6"/>
      <w:r w:rsidR="00617991">
        <w:rPr>
          <w:rStyle w:val="CommentReference"/>
        </w:rPr>
        <w:commentReference w:id="6"/>
      </w:r>
      <w:r w:rsidR="00C55E47" w:rsidRPr="00CF5DF9">
        <w:rPr>
          <w:rFonts w:ascii="Tw Cen MT" w:hAnsi="Tw Cen MT" w:cs="Times New Roman"/>
          <w:szCs w:val="24"/>
        </w:rPr>
        <w:t xml:space="preserve">esponden, yang tidak stres lebih banyak dari pada yang mengalami stres menjelang menstruasi yaitu sebanyak 54 orang (77,1%). Pola </w:t>
      </w:r>
      <w:r w:rsidR="00C55E47" w:rsidRPr="00617991">
        <w:rPr>
          <w:rFonts w:ascii="Tw Cen MT" w:hAnsi="Tw Cen MT" w:cs="Times New Roman"/>
          <w:color w:val="FF0000"/>
          <w:szCs w:val="24"/>
        </w:rPr>
        <w:t>M</w:t>
      </w:r>
      <w:r w:rsidR="00C55E47" w:rsidRPr="00CF5DF9">
        <w:rPr>
          <w:rFonts w:ascii="Tw Cen MT" w:hAnsi="Tw Cen MT" w:cs="Times New Roman"/>
          <w:szCs w:val="24"/>
        </w:rPr>
        <w:t xml:space="preserve">akan yang terbanyak adalah dengan Pola Makan Baik sebanyak 56 Orang (80%). Olah Raga yang terbanyak adalah yang Rutin berolah raga sebanyak 41 orang (58,6).Ada hubungan yang bermakna antara stres dengan </w:t>
      </w:r>
      <w:r w:rsidR="00C55E47" w:rsidRPr="00CF5DF9">
        <w:rPr>
          <w:rFonts w:ascii="Tw Cen MT" w:hAnsi="Tw Cen MT" w:cs="Times New Roman"/>
          <w:i/>
          <w:szCs w:val="24"/>
        </w:rPr>
        <w:t>PMS</w:t>
      </w:r>
      <w:r w:rsidR="00C55E47" w:rsidRPr="00CF5DF9">
        <w:rPr>
          <w:rFonts w:ascii="Tw Cen MT" w:hAnsi="Tw Cen MT" w:cs="Times New Roman"/>
          <w:szCs w:val="24"/>
        </w:rPr>
        <w:t xml:space="preserve"> (p = 0,036 &lt;</w:t>
      </w:r>
      <w:r w:rsidR="00514F68" w:rsidRPr="00CF5DF9">
        <w:rPr>
          <w:rFonts w:ascii="Tw Cen MT" w:hAnsi="Tw Cen MT" w:cs="Times New Roman"/>
          <w:szCs w:val="24"/>
        </w:rPr>
        <w:t>dari 0,05), t</w:t>
      </w:r>
      <w:r w:rsidR="00C55E47" w:rsidRPr="00CF5DF9">
        <w:rPr>
          <w:rFonts w:ascii="Tw Cen MT" w:hAnsi="Tw Cen MT" w:cs="Times New Roman"/>
          <w:szCs w:val="24"/>
        </w:rPr>
        <w:t xml:space="preserve">idak ada Hubungan antara Pola Makan dengan </w:t>
      </w:r>
      <w:r w:rsidR="00C55E47" w:rsidRPr="00CF5DF9">
        <w:rPr>
          <w:rFonts w:ascii="Tw Cen MT" w:hAnsi="Tw Cen MT" w:cs="Times New Roman"/>
          <w:i/>
          <w:szCs w:val="24"/>
        </w:rPr>
        <w:t>PMS</w:t>
      </w:r>
      <w:r w:rsidR="00C55E47" w:rsidRPr="00CF5DF9">
        <w:rPr>
          <w:rFonts w:ascii="Tw Cen MT" w:hAnsi="Tw Cen MT" w:cs="Times New Roman"/>
          <w:szCs w:val="24"/>
        </w:rPr>
        <w:t xml:space="preserve"> (p = 0,627), serta tidak ada hubungan yang bermakna antara Pola Olah Raga dengan </w:t>
      </w:r>
      <w:r w:rsidR="00C55E47" w:rsidRPr="00CF5DF9">
        <w:rPr>
          <w:rFonts w:ascii="Tw Cen MT" w:hAnsi="Tw Cen MT" w:cs="Times New Roman"/>
          <w:i/>
          <w:szCs w:val="24"/>
        </w:rPr>
        <w:t>PMS</w:t>
      </w:r>
      <w:r w:rsidR="00C55E47" w:rsidRPr="00CF5DF9">
        <w:rPr>
          <w:rFonts w:ascii="Tw Cen MT" w:hAnsi="Tw Cen MT" w:cs="Times New Roman"/>
          <w:szCs w:val="24"/>
        </w:rPr>
        <w:t xml:space="preserve"> (p=0,627).</w:t>
      </w:r>
      <w:r w:rsidR="004C4ED4" w:rsidRPr="00CF5DF9">
        <w:rPr>
          <w:rFonts w:ascii="Tw Cen MT" w:hAnsi="Tw Cen MT" w:cs="Times New Roman"/>
          <w:szCs w:val="24"/>
        </w:rPr>
        <w:fldChar w:fldCharType="begin" w:fldLock="1"/>
      </w:r>
      <w:r w:rsidR="00C17C36" w:rsidRPr="00CF5DF9">
        <w:rPr>
          <w:rFonts w:ascii="Tw Cen MT" w:hAnsi="Tw Cen MT" w:cs="Times New Roman"/>
          <w:szCs w:val="24"/>
        </w:rPr>
        <w:instrText>ADDIN CSL_CITATION { "citationItems" : [ { "id" : "ITEM-1", "itemData" : { "author" : [ { "dropping-particle" : "", "family" : "Syajaratuddur Faiqah", "given" : "", "non-dropping-particle" : "", "parse-names" : false, "suffix" : "" }, { "dropping-particle" : "", "family" : "Sopiatun", "given" : "Rita", "non-dropping-particle" : "", "parse-names" : false, "suffix" : "" } ], "id" : "ITEM-1", "issue" : "2", "issued" : { "date-parts" : [ [ "2015" ] ] }, "page" : "1486-1494", "title" : "Faktor-faktor Yang Berhubungan Dengan Premenstruasi Syndrome Pada Mahasiswa Tk II Semester III Jurusan Kebidanan Poltekkes Kemenkes Mataram", "type" : "article-journal", "volume" : "I" }, "uris" : [ "http://www.mendeley.com/documents/?uuid=65f30fad-cab5-4fa1-b360-bada0147459c", "http://www.mendeley.com/documents/?uuid=9c911313-1934-49d6-a9b5-ed315f63c456" ] } ], "mendeley" : { "formattedCitation" : "(4)", "plainTextFormattedCitation" : "(4)", "previouslyFormattedCitation" : "(4)" }, "properties" : { "noteIndex" : 0 }, "schema" : "https://github.com/citation-style-language/schema/raw/master/csl-citation.json" }</w:instrText>
      </w:r>
      <w:r w:rsidR="004C4ED4" w:rsidRPr="00CF5DF9">
        <w:rPr>
          <w:rFonts w:ascii="Tw Cen MT" w:hAnsi="Tw Cen MT" w:cs="Times New Roman"/>
          <w:szCs w:val="24"/>
        </w:rPr>
        <w:fldChar w:fldCharType="separate"/>
      </w:r>
      <w:r w:rsidR="000A4082" w:rsidRPr="00CF5DF9">
        <w:rPr>
          <w:rFonts w:ascii="Tw Cen MT" w:hAnsi="Tw Cen MT" w:cs="Times New Roman"/>
          <w:noProof/>
          <w:szCs w:val="24"/>
        </w:rPr>
        <w:t>(4)</w:t>
      </w:r>
      <w:r w:rsidR="004C4ED4" w:rsidRPr="00CF5DF9">
        <w:rPr>
          <w:rFonts w:ascii="Tw Cen MT" w:hAnsi="Tw Cen MT" w:cs="Times New Roman"/>
          <w:szCs w:val="24"/>
        </w:rPr>
        <w:fldChar w:fldCharType="end"/>
      </w:r>
    </w:p>
    <w:p w14:paraId="7B275D74" w14:textId="77777777" w:rsidR="00893648" w:rsidRPr="00CF5DF9" w:rsidRDefault="008C6DE8" w:rsidP="00CB089F">
      <w:pPr>
        <w:pStyle w:val="ListParagraph"/>
        <w:spacing w:after="0" w:line="240" w:lineRule="auto"/>
        <w:ind w:left="0" w:firstLine="709"/>
        <w:jc w:val="both"/>
        <w:rPr>
          <w:rFonts w:ascii="Tw Cen MT" w:hAnsi="Tw Cen MT" w:cs="Times New Roman"/>
          <w:szCs w:val="24"/>
        </w:rPr>
      </w:pPr>
      <w:r w:rsidRPr="00CF5DF9">
        <w:rPr>
          <w:rFonts w:ascii="Tw Cen MT" w:hAnsi="Tw Cen MT" w:cs="Times New Roman"/>
          <w:szCs w:val="24"/>
        </w:rPr>
        <w:t>H</w:t>
      </w:r>
      <w:r w:rsidR="00E455C2" w:rsidRPr="00CF5DF9">
        <w:rPr>
          <w:rFonts w:ascii="Tw Cen MT" w:hAnsi="Tw Cen MT" w:cs="Times New Roman"/>
          <w:szCs w:val="24"/>
        </w:rPr>
        <w:t>asil survey</w:t>
      </w:r>
      <w:r w:rsidR="00893648" w:rsidRPr="00CF5DF9">
        <w:rPr>
          <w:rFonts w:ascii="Tw Cen MT" w:hAnsi="Tw Cen MT" w:cs="Times New Roman"/>
          <w:szCs w:val="24"/>
        </w:rPr>
        <w:t xml:space="preserve"> pendahulua</w:t>
      </w:r>
      <w:r w:rsidR="00C76E33" w:rsidRPr="00CF5DF9">
        <w:rPr>
          <w:rFonts w:ascii="Tw Cen MT" w:hAnsi="Tw Cen MT" w:cs="Times New Roman"/>
          <w:szCs w:val="24"/>
        </w:rPr>
        <w:t>n yang dilakukan pada bulan</w:t>
      </w:r>
      <w:r w:rsidR="00893648" w:rsidRPr="00CF5DF9">
        <w:rPr>
          <w:rFonts w:ascii="Tw Cen MT" w:hAnsi="Tw Cen MT" w:cs="Times New Roman"/>
          <w:szCs w:val="24"/>
        </w:rPr>
        <w:t xml:space="preserve"> februari 2019 di</w:t>
      </w:r>
      <w:r w:rsidR="00331C03" w:rsidRPr="00CF5DF9">
        <w:rPr>
          <w:rFonts w:ascii="Tw Cen MT" w:eastAsia="Times New Roman" w:hAnsi="Tw Cen MT" w:cs="Times New Roman"/>
          <w:szCs w:val="24"/>
          <w:lang w:eastAsia="id-ID"/>
        </w:rPr>
        <w:t xml:space="preserve"> SMP IT Yayasan Hj. Fauziah Binjai</w:t>
      </w:r>
      <w:r w:rsidR="00893648" w:rsidRPr="00CF5DF9">
        <w:rPr>
          <w:rFonts w:ascii="Tw Cen MT" w:hAnsi="Tw Cen MT" w:cs="Times New Roman"/>
          <w:szCs w:val="24"/>
        </w:rPr>
        <w:t xml:space="preserve"> Tahun 2019, dengan diwawan</w:t>
      </w:r>
      <w:r w:rsidR="000B53C0" w:rsidRPr="00CF5DF9">
        <w:rPr>
          <w:rFonts w:ascii="Tw Cen MT" w:hAnsi="Tw Cen MT" w:cs="Times New Roman"/>
          <w:szCs w:val="24"/>
        </w:rPr>
        <w:t>carai secara langsung sekitar 10</w:t>
      </w:r>
      <w:r w:rsidR="00FB1FCD" w:rsidRPr="00CF5DF9">
        <w:rPr>
          <w:rFonts w:ascii="Tw Cen MT" w:hAnsi="Tw Cen MT" w:cs="Times New Roman"/>
          <w:szCs w:val="24"/>
        </w:rPr>
        <w:t xml:space="preserve"> </w:t>
      </w:r>
      <w:r w:rsidR="00FB1FCD" w:rsidRPr="006D63D1">
        <w:rPr>
          <w:rFonts w:ascii="Tw Cen MT" w:hAnsi="Tw Cen MT" w:cs="Times New Roman"/>
          <w:color w:val="FF0000"/>
          <w:szCs w:val="24"/>
        </w:rPr>
        <w:t>orang.</w:t>
      </w:r>
      <w:r w:rsidR="000B53C0" w:rsidRPr="006D63D1">
        <w:rPr>
          <w:rFonts w:ascii="Tw Cen MT" w:hAnsi="Tw Cen MT" w:cs="Times New Roman"/>
          <w:color w:val="FF0000"/>
          <w:szCs w:val="24"/>
        </w:rPr>
        <w:t>6</w:t>
      </w:r>
      <w:r w:rsidR="004A3029" w:rsidRPr="006D63D1">
        <w:rPr>
          <w:rFonts w:ascii="Tw Cen MT" w:hAnsi="Tw Cen MT" w:cs="Times New Roman"/>
          <w:color w:val="FF0000"/>
          <w:szCs w:val="24"/>
        </w:rPr>
        <w:t xml:space="preserve"> orang</w:t>
      </w:r>
      <w:r w:rsidR="00893648" w:rsidRPr="006D63D1">
        <w:rPr>
          <w:rFonts w:ascii="Tw Cen MT" w:hAnsi="Tw Cen MT" w:cs="Times New Roman"/>
          <w:color w:val="FF0000"/>
          <w:szCs w:val="24"/>
        </w:rPr>
        <w:t xml:space="preserve">remaja </w:t>
      </w:r>
      <w:r w:rsidR="00893648" w:rsidRPr="00CF5DF9">
        <w:rPr>
          <w:rFonts w:ascii="Tw Cen MT" w:hAnsi="Tw Cen MT" w:cs="Times New Roman"/>
          <w:szCs w:val="24"/>
        </w:rPr>
        <w:t>putri yang tidak</w:t>
      </w:r>
      <w:r w:rsidR="000B53C0" w:rsidRPr="00CF5DF9">
        <w:rPr>
          <w:rFonts w:ascii="Tw Cen MT" w:hAnsi="Tw Cen MT" w:cs="Times New Roman"/>
          <w:szCs w:val="24"/>
        </w:rPr>
        <w:t xml:space="preserve"> mengetahui dan 4 </w:t>
      </w:r>
      <w:r w:rsidR="00893648" w:rsidRPr="00CF5DF9">
        <w:rPr>
          <w:rFonts w:ascii="Tw Cen MT" w:hAnsi="Tw Cen MT" w:cs="Times New Roman"/>
          <w:szCs w:val="24"/>
        </w:rPr>
        <w:t>orang remaj</w:t>
      </w:r>
      <w:r w:rsidR="00D62C2A" w:rsidRPr="00CF5DF9">
        <w:rPr>
          <w:rFonts w:ascii="Tw Cen MT" w:hAnsi="Tw Cen MT" w:cs="Times New Roman"/>
          <w:szCs w:val="24"/>
        </w:rPr>
        <w:t xml:space="preserve">a putri yang sudah mengetahui tentang </w:t>
      </w:r>
      <w:r w:rsidR="00C553B5" w:rsidRPr="00CF5DF9">
        <w:rPr>
          <w:rFonts w:ascii="Tw Cen MT" w:hAnsi="Tw Cen MT" w:cs="Times New Roman"/>
          <w:i/>
          <w:szCs w:val="24"/>
        </w:rPr>
        <w:t>premenstruasi syndrome</w:t>
      </w:r>
      <w:r w:rsidR="00C67C48" w:rsidRPr="00CF5DF9">
        <w:rPr>
          <w:rFonts w:ascii="Tw Cen MT" w:hAnsi="Tw Cen MT" w:cs="Times New Roman"/>
          <w:i/>
          <w:szCs w:val="24"/>
        </w:rPr>
        <w:t>,</w:t>
      </w:r>
      <w:r w:rsidR="00C67C48" w:rsidRPr="006D63D1">
        <w:rPr>
          <w:rFonts w:ascii="Tw Cen MT" w:hAnsi="Tw Cen MT" w:cs="Times New Roman"/>
          <w:i/>
          <w:color w:val="FF0000"/>
          <w:szCs w:val="24"/>
        </w:rPr>
        <w:t xml:space="preserve"> </w:t>
      </w:r>
      <w:r w:rsidR="00FB1FCD" w:rsidRPr="006D63D1">
        <w:rPr>
          <w:rFonts w:ascii="Tw Cen MT" w:hAnsi="Tw Cen MT" w:cs="Times New Roman"/>
          <w:color w:val="FF0000"/>
          <w:szCs w:val="24"/>
        </w:rPr>
        <w:t>6</w:t>
      </w:r>
      <w:r w:rsidR="00D62C2A" w:rsidRPr="006D63D1">
        <w:rPr>
          <w:rFonts w:ascii="Tw Cen MT" w:hAnsi="Tw Cen MT" w:cs="Times New Roman"/>
          <w:color w:val="FF0000"/>
          <w:szCs w:val="24"/>
        </w:rPr>
        <w:t xml:space="preserve">orang </w:t>
      </w:r>
      <w:r w:rsidR="00FB1FCD" w:rsidRPr="00CF5DF9">
        <w:rPr>
          <w:rFonts w:ascii="Tw Cen MT" w:hAnsi="Tw Cen MT" w:cs="Times New Roman"/>
          <w:szCs w:val="24"/>
        </w:rPr>
        <w:t>remaja putri yan</w:t>
      </w:r>
      <w:r w:rsidR="00FB1FCD" w:rsidRPr="006D63D1">
        <w:rPr>
          <w:rFonts w:ascii="Tw Cen MT" w:hAnsi="Tw Cen MT" w:cs="Times New Roman"/>
          <w:color w:val="FF0000"/>
          <w:szCs w:val="24"/>
        </w:rPr>
        <w:t>g</w:t>
      </w:r>
      <w:r w:rsidR="00C76E33" w:rsidRPr="006D63D1">
        <w:rPr>
          <w:rFonts w:ascii="Tw Cen MT" w:hAnsi="Tw Cen MT" w:cs="Times New Roman"/>
          <w:color w:val="FF0000"/>
          <w:szCs w:val="24"/>
        </w:rPr>
        <w:t>meng</w:t>
      </w:r>
      <w:r w:rsidR="00C76E33" w:rsidRPr="00CF5DF9">
        <w:rPr>
          <w:rFonts w:ascii="Tw Cen MT" w:hAnsi="Tw Cen MT" w:cs="Times New Roman"/>
          <w:szCs w:val="24"/>
        </w:rPr>
        <w:t>alami</w:t>
      </w:r>
      <w:r w:rsidR="00C67C48" w:rsidRPr="00CF5DF9">
        <w:rPr>
          <w:rFonts w:ascii="Tw Cen MT" w:hAnsi="Tw Cen MT" w:cs="Times New Roman"/>
          <w:szCs w:val="24"/>
        </w:rPr>
        <w:t xml:space="preserve"> stres</w:t>
      </w:r>
      <w:r w:rsidR="00D62C2A" w:rsidRPr="00CF5DF9">
        <w:rPr>
          <w:rFonts w:ascii="Tw Cen MT" w:hAnsi="Tw Cen MT" w:cs="Times New Roman"/>
          <w:szCs w:val="24"/>
        </w:rPr>
        <w:t xml:space="preserve"> dan </w:t>
      </w:r>
      <w:r w:rsidR="00FB1FCD" w:rsidRPr="00CF5DF9">
        <w:rPr>
          <w:rFonts w:ascii="Tw Cen MT" w:hAnsi="Tw Cen MT" w:cs="Times New Roman"/>
          <w:szCs w:val="24"/>
        </w:rPr>
        <w:t>4</w:t>
      </w:r>
      <w:r w:rsidR="00D62C2A" w:rsidRPr="00CF5DF9">
        <w:rPr>
          <w:rFonts w:ascii="Tw Cen MT" w:hAnsi="Tw Cen MT" w:cs="Times New Roman"/>
          <w:szCs w:val="24"/>
        </w:rPr>
        <w:t>orang re</w:t>
      </w:r>
      <w:r w:rsidR="00C76E33" w:rsidRPr="00CF5DF9">
        <w:rPr>
          <w:rFonts w:ascii="Tw Cen MT" w:hAnsi="Tw Cen MT" w:cs="Times New Roman"/>
          <w:szCs w:val="24"/>
        </w:rPr>
        <w:t xml:space="preserve">maja putri yang </w:t>
      </w:r>
      <w:r w:rsidR="00FB1FCD" w:rsidRPr="00CF5DF9">
        <w:rPr>
          <w:rFonts w:ascii="Tw Cen MT" w:hAnsi="Tw Cen MT" w:cs="Times New Roman"/>
          <w:szCs w:val="24"/>
        </w:rPr>
        <w:t xml:space="preserve">tidak </w:t>
      </w:r>
      <w:r w:rsidR="00C76E33" w:rsidRPr="00CF5DF9">
        <w:rPr>
          <w:rFonts w:ascii="Tw Cen MT" w:hAnsi="Tw Cen MT" w:cs="Times New Roman"/>
          <w:szCs w:val="24"/>
        </w:rPr>
        <w:t>mengalami stres pada saat</w:t>
      </w:r>
      <w:r w:rsidR="00331C03" w:rsidRPr="00CF5DF9">
        <w:rPr>
          <w:rFonts w:ascii="Tw Cen MT" w:hAnsi="Tw Cen MT" w:cs="Times New Roman"/>
          <w:szCs w:val="24"/>
        </w:rPr>
        <w:t xml:space="preserve"> </w:t>
      </w:r>
      <w:r w:rsidR="00384C9C" w:rsidRPr="00CF5DF9">
        <w:rPr>
          <w:rFonts w:ascii="Tw Cen MT" w:hAnsi="Tw Cen MT" w:cs="Times New Roman"/>
          <w:i/>
          <w:szCs w:val="24"/>
        </w:rPr>
        <w:t>Premenstruasi S</w:t>
      </w:r>
      <w:r w:rsidR="00D62C2A" w:rsidRPr="00CF5DF9">
        <w:rPr>
          <w:rFonts w:ascii="Tw Cen MT" w:hAnsi="Tw Cen MT" w:cs="Times New Roman"/>
          <w:i/>
          <w:szCs w:val="24"/>
        </w:rPr>
        <w:t>yndrome</w:t>
      </w:r>
      <w:r w:rsidR="00D62C2A" w:rsidRPr="00CF5DF9">
        <w:rPr>
          <w:rFonts w:ascii="Tw Cen MT" w:hAnsi="Tw Cen MT" w:cs="Times New Roman"/>
          <w:szCs w:val="24"/>
        </w:rPr>
        <w:t xml:space="preserve">, </w:t>
      </w:r>
      <w:r w:rsidR="00C67C48" w:rsidRPr="006D63D1">
        <w:rPr>
          <w:rFonts w:ascii="Tw Cen MT" w:hAnsi="Tw Cen MT" w:cs="Times New Roman"/>
          <w:color w:val="FF0000"/>
          <w:szCs w:val="24"/>
        </w:rPr>
        <w:t>3</w:t>
      </w:r>
      <w:r w:rsidR="00D62C2A" w:rsidRPr="006D63D1">
        <w:rPr>
          <w:rFonts w:ascii="Tw Cen MT" w:hAnsi="Tw Cen MT" w:cs="Times New Roman"/>
          <w:color w:val="FF0000"/>
          <w:szCs w:val="24"/>
        </w:rPr>
        <w:t>r</w:t>
      </w:r>
      <w:r w:rsidR="00C553B5" w:rsidRPr="006D63D1">
        <w:rPr>
          <w:rFonts w:ascii="Tw Cen MT" w:hAnsi="Tw Cen MT" w:cs="Times New Roman"/>
          <w:color w:val="FF0000"/>
          <w:szCs w:val="24"/>
        </w:rPr>
        <w:t>e</w:t>
      </w:r>
      <w:r w:rsidR="00C553B5" w:rsidRPr="00CF5DF9">
        <w:rPr>
          <w:rFonts w:ascii="Tw Cen MT" w:hAnsi="Tw Cen MT" w:cs="Times New Roman"/>
          <w:szCs w:val="24"/>
        </w:rPr>
        <w:t xml:space="preserve">maja putri </w:t>
      </w:r>
      <w:r w:rsidR="00C67C48" w:rsidRPr="00CF5DF9">
        <w:rPr>
          <w:rFonts w:ascii="Tw Cen MT" w:hAnsi="Tw Cen MT" w:cs="Times New Roman"/>
          <w:szCs w:val="24"/>
        </w:rPr>
        <w:t xml:space="preserve">yang </w:t>
      </w:r>
      <w:r w:rsidR="00FB1FCD" w:rsidRPr="00CF5DF9">
        <w:rPr>
          <w:rFonts w:ascii="Tw Cen MT" w:hAnsi="Tw Cen MT" w:cs="Times New Roman"/>
          <w:szCs w:val="24"/>
        </w:rPr>
        <w:t xml:space="preserve">pola </w:t>
      </w:r>
      <w:r w:rsidR="00C67C48" w:rsidRPr="00CF5DF9">
        <w:rPr>
          <w:rFonts w:ascii="Tw Cen MT" w:hAnsi="Tw Cen MT" w:cs="Times New Roman"/>
          <w:szCs w:val="24"/>
        </w:rPr>
        <w:t xml:space="preserve">konsumsinya baik </w:t>
      </w:r>
      <w:r w:rsidR="00D62C2A" w:rsidRPr="00CF5DF9">
        <w:rPr>
          <w:rFonts w:ascii="Tw Cen MT" w:hAnsi="Tw Cen MT" w:cs="Times New Roman"/>
          <w:szCs w:val="24"/>
        </w:rPr>
        <w:t xml:space="preserve">dan </w:t>
      </w:r>
      <w:r w:rsidR="00C67C48" w:rsidRPr="006D63D1">
        <w:rPr>
          <w:rFonts w:ascii="Tw Cen MT" w:hAnsi="Tw Cen MT" w:cs="Times New Roman"/>
          <w:color w:val="FF0000"/>
          <w:szCs w:val="24"/>
        </w:rPr>
        <w:t>7</w:t>
      </w:r>
      <w:r w:rsidR="00D62C2A" w:rsidRPr="006D63D1">
        <w:rPr>
          <w:rFonts w:ascii="Tw Cen MT" w:hAnsi="Tw Cen MT" w:cs="Times New Roman"/>
          <w:color w:val="FF0000"/>
          <w:szCs w:val="24"/>
        </w:rPr>
        <w:t>r</w:t>
      </w:r>
      <w:r w:rsidR="00C67C48" w:rsidRPr="00CF5DF9">
        <w:rPr>
          <w:rFonts w:ascii="Tw Cen MT" w:hAnsi="Tw Cen MT" w:cs="Times New Roman"/>
          <w:szCs w:val="24"/>
        </w:rPr>
        <w:t xml:space="preserve">emaja putri yang </w:t>
      </w:r>
      <w:r w:rsidR="00D62C2A" w:rsidRPr="00CF5DF9">
        <w:rPr>
          <w:rFonts w:ascii="Tw Cen MT" w:hAnsi="Tw Cen MT" w:cs="Times New Roman"/>
          <w:szCs w:val="24"/>
        </w:rPr>
        <w:t>pola konsumsi</w:t>
      </w:r>
      <w:r w:rsidR="00C67C48" w:rsidRPr="00CF5DF9">
        <w:rPr>
          <w:rFonts w:ascii="Tw Cen MT" w:hAnsi="Tw Cen MT" w:cs="Times New Roman"/>
          <w:szCs w:val="24"/>
        </w:rPr>
        <w:t>nya</w:t>
      </w:r>
      <w:r w:rsidR="00D62C2A" w:rsidRPr="00CF5DF9">
        <w:rPr>
          <w:rFonts w:ascii="Tw Cen MT" w:hAnsi="Tw Cen MT" w:cs="Times New Roman"/>
          <w:szCs w:val="24"/>
        </w:rPr>
        <w:t xml:space="preserve"> dapat menyebabkan </w:t>
      </w:r>
      <w:r w:rsidR="00D62C2A" w:rsidRPr="00CF5DF9">
        <w:rPr>
          <w:rFonts w:ascii="Tw Cen MT" w:hAnsi="Tw Cen MT" w:cs="Times New Roman"/>
          <w:i/>
          <w:szCs w:val="24"/>
        </w:rPr>
        <w:t>premenstruasi syndrome</w:t>
      </w:r>
      <w:r w:rsidR="00D62C2A" w:rsidRPr="00CF5DF9">
        <w:rPr>
          <w:rFonts w:ascii="Tw Cen MT" w:hAnsi="Tw Cen MT" w:cs="Times New Roman"/>
          <w:szCs w:val="24"/>
        </w:rPr>
        <w:t xml:space="preserve"> dan </w:t>
      </w:r>
      <w:r w:rsidR="00FB1FCD" w:rsidRPr="00CF5DF9">
        <w:rPr>
          <w:rFonts w:ascii="Tw Cen MT" w:hAnsi="Tw Cen MT" w:cs="Times New Roman"/>
          <w:szCs w:val="24"/>
        </w:rPr>
        <w:t>3</w:t>
      </w:r>
      <w:r w:rsidR="00331C03" w:rsidRPr="00CF5DF9">
        <w:rPr>
          <w:rFonts w:ascii="Tw Cen MT" w:hAnsi="Tw Cen MT" w:cs="Times New Roman"/>
          <w:szCs w:val="24"/>
        </w:rPr>
        <w:t xml:space="preserve"> </w:t>
      </w:r>
      <w:r w:rsidR="00FB1FCD" w:rsidRPr="00CF5DF9">
        <w:rPr>
          <w:rFonts w:ascii="Tw Cen MT" w:hAnsi="Tw Cen MT" w:cs="Times New Roman"/>
          <w:szCs w:val="24"/>
        </w:rPr>
        <w:t xml:space="preserve">remaja putri melakukan olahraga rutin </w:t>
      </w:r>
      <w:r w:rsidR="00147ED1" w:rsidRPr="00CF5DF9">
        <w:rPr>
          <w:rFonts w:ascii="Tw Cen MT" w:hAnsi="Tw Cen MT" w:cs="Times New Roman"/>
          <w:szCs w:val="24"/>
        </w:rPr>
        <w:t xml:space="preserve">dan </w:t>
      </w:r>
      <w:r w:rsidR="00FB1FCD" w:rsidRPr="00CF5DF9">
        <w:rPr>
          <w:rFonts w:ascii="Tw Cen MT" w:hAnsi="Tw Cen MT" w:cs="Times New Roman"/>
          <w:szCs w:val="24"/>
        </w:rPr>
        <w:t>7</w:t>
      </w:r>
      <w:r w:rsidR="00D62C2A" w:rsidRPr="00CF5DF9">
        <w:rPr>
          <w:rFonts w:ascii="Tw Cen MT" w:hAnsi="Tw Cen MT" w:cs="Times New Roman"/>
          <w:szCs w:val="24"/>
        </w:rPr>
        <w:t>remaja putri yan</w:t>
      </w:r>
      <w:r w:rsidR="00147ED1" w:rsidRPr="00CF5DF9">
        <w:rPr>
          <w:rFonts w:ascii="Tw Cen MT" w:hAnsi="Tw Cen MT" w:cs="Times New Roman"/>
          <w:szCs w:val="24"/>
        </w:rPr>
        <w:t>g</w:t>
      </w:r>
      <w:r w:rsidR="00D62C2A" w:rsidRPr="00CF5DF9">
        <w:rPr>
          <w:rFonts w:ascii="Tw Cen MT" w:hAnsi="Tw Cen MT" w:cs="Times New Roman"/>
          <w:szCs w:val="24"/>
        </w:rPr>
        <w:t>olahraga</w:t>
      </w:r>
      <w:r w:rsidR="00FB1FCD" w:rsidRPr="00CF5DF9">
        <w:rPr>
          <w:rFonts w:ascii="Tw Cen MT" w:hAnsi="Tw Cen MT" w:cs="Times New Roman"/>
          <w:szCs w:val="24"/>
        </w:rPr>
        <w:t>nya tidak rutin</w:t>
      </w:r>
      <w:r w:rsidR="00D62C2A" w:rsidRPr="00CF5DF9">
        <w:rPr>
          <w:rFonts w:ascii="Tw Cen MT" w:hAnsi="Tw Cen MT" w:cs="Times New Roman"/>
          <w:i/>
          <w:szCs w:val="24"/>
        </w:rPr>
        <w:t>.</w:t>
      </w:r>
      <w:r w:rsidR="00D62C2A" w:rsidRPr="00CF5DF9">
        <w:rPr>
          <w:rFonts w:ascii="Tw Cen MT" w:hAnsi="Tw Cen MT" w:cs="Times New Roman"/>
          <w:szCs w:val="24"/>
        </w:rPr>
        <w:t xml:space="preserve"> Dari hasil yang didapatkan di atas dapat diketahui bahwa masih banyak remaja yang belum mengetahui dan belum mengerti tentang faktor yang berhubungan dengan </w:t>
      </w:r>
      <w:r w:rsidR="00384C9C" w:rsidRPr="00CF5DF9">
        <w:rPr>
          <w:rFonts w:ascii="Tw Cen MT" w:hAnsi="Tw Cen MT" w:cs="Times New Roman"/>
          <w:i/>
          <w:szCs w:val="24"/>
        </w:rPr>
        <w:t>Premenstruasi S</w:t>
      </w:r>
      <w:r w:rsidR="00D62C2A" w:rsidRPr="00CF5DF9">
        <w:rPr>
          <w:rFonts w:ascii="Tw Cen MT" w:hAnsi="Tw Cen MT" w:cs="Times New Roman"/>
          <w:i/>
          <w:szCs w:val="24"/>
        </w:rPr>
        <w:t>yndrome</w:t>
      </w:r>
      <w:r w:rsidR="00D62C2A" w:rsidRPr="00CF5DF9">
        <w:rPr>
          <w:rFonts w:ascii="Tw Cen MT" w:hAnsi="Tw Cen MT" w:cs="Times New Roman"/>
          <w:szCs w:val="24"/>
        </w:rPr>
        <w:t>.</w:t>
      </w:r>
    </w:p>
    <w:p w14:paraId="30392D38" w14:textId="77777777" w:rsidR="00E455C2" w:rsidRPr="00CF5DF9" w:rsidRDefault="00CB089F" w:rsidP="00FF3D7A">
      <w:pPr>
        <w:spacing w:after="0" w:line="240" w:lineRule="auto"/>
        <w:jc w:val="both"/>
        <w:rPr>
          <w:rFonts w:ascii="Tw Cen MT" w:hAnsi="Tw Cen MT" w:cs="Times New Roman"/>
          <w:szCs w:val="24"/>
        </w:rPr>
      </w:pPr>
      <w:r w:rsidRPr="00CF5DF9">
        <w:rPr>
          <w:rFonts w:ascii="Tw Cen MT" w:hAnsi="Tw Cen MT" w:cs="Times New Roman"/>
          <w:szCs w:val="24"/>
        </w:rPr>
        <w:t xml:space="preserve">Tujuan Penelitian ini adalah untuk mengetahui </w:t>
      </w:r>
      <w:r w:rsidR="00A67888" w:rsidRPr="00CF5DF9">
        <w:rPr>
          <w:rFonts w:ascii="Tw Cen MT" w:hAnsi="Tw Cen MT" w:cs="Times New Roman"/>
          <w:szCs w:val="24"/>
        </w:rPr>
        <w:t>“</w:t>
      </w:r>
      <w:r w:rsidR="00FF3D7A" w:rsidRPr="00FF3D7A">
        <w:rPr>
          <w:rFonts w:ascii="Tw Cen MT" w:hAnsi="Tw Cen MT" w:cs="Times New Roman"/>
          <w:szCs w:val="24"/>
        </w:rPr>
        <w:t>hubungan pengeta</w:t>
      </w:r>
      <w:r w:rsidR="00FF3D7A" w:rsidRPr="006D63D1">
        <w:rPr>
          <w:rFonts w:ascii="Tw Cen MT" w:hAnsi="Tw Cen MT" w:cs="Times New Roman"/>
          <w:color w:val="FF0000"/>
          <w:szCs w:val="24"/>
        </w:rPr>
        <w:t>huans</w:t>
      </w:r>
      <w:r w:rsidR="00FF3D7A" w:rsidRPr="00FF3D7A">
        <w:rPr>
          <w:rFonts w:ascii="Tw Cen MT" w:hAnsi="Tw Cen MT" w:cs="Times New Roman"/>
          <w:szCs w:val="24"/>
        </w:rPr>
        <w:t xml:space="preserve">tress, pola konsumsi dan pola olahraga dengan terjadinya </w:t>
      </w:r>
      <w:commentRangeStart w:id="7"/>
      <w:r w:rsidR="00FF3D7A" w:rsidRPr="00FF3D7A">
        <w:rPr>
          <w:rFonts w:ascii="Tw Cen MT" w:hAnsi="Tw Cen MT" w:cs="Times New Roman"/>
          <w:i/>
          <w:szCs w:val="24"/>
        </w:rPr>
        <w:t>pms</w:t>
      </w:r>
      <w:commentRangeEnd w:id="7"/>
      <w:r w:rsidR="006D63D1">
        <w:rPr>
          <w:rStyle w:val="CommentReference"/>
        </w:rPr>
        <w:commentReference w:id="7"/>
      </w:r>
      <w:r w:rsidR="00FF3D7A" w:rsidRPr="00FF3D7A">
        <w:rPr>
          <w:rFonts w:ascii="Tw Cen MT" w:hAnsi="Tw Cen MT" w:cs="Times New Roman"/>
          <w:i/>
          <w:szCs w:val="24"/>
        </w:rPr>
        <w:t xml:space="preserve"> (premenstrual syndrome)</w:t>
      </w:r>
      <w:r w:rsidR="00FF3D7A" w:rsidRPr="00FF3D7A">
        <w:rPr>
          <w:rFonts w:ascii="Tw Cen MT" w:hAnsi="Tw Cen MT" w:cs="Times New Roman"/>
          <w:szCs w:val="24"/>
        </w:rPr>
        <w:t xml:space="preserve"> pada remaja putri di SMP </w:t>
      </w:r>
      <w:r w:rsidR="00FF3D7A" w:rsidRPr="00FF3D7A">
        <w:rPr>
          <w:rFonts w:ascii="Tw Cen MT" w:hAnsi="Tw Cen MT" w:cs="Times New Roman"/>
          <w:sz w:val="24"/>
          <w:szCs w:val="24"/>
        </w:rPr>
        <w:t>IT Yayasan Hj. Fauziah Binjai</w:t>
      </w:r>
      <w:r w:rsidR="00FF3D7A" w:rsidRPr="00CF5DF9">
        <w:rPr>
          <w:rFonts w:ascii="Tw Cen MT" w:hAnsi="Tw Cen MT" w:cs="Times New Roman"/>
          <w:szCs w:val="24"/>
        </w:rPr>
        <w:t xml:space="preserve"> </w:t>
      </w:r>
      <w:r w:rsidR="00A67888" w:rsidRPr="00CF5DF9">
        <w:rPr>
          <w:rFonts w:ascii="Tw Cen MT" w:hAnsi="Tw Cen MT" w:cs="Times New Roman"/>
          <w:szCs w:val="24"/>
        </w:rPr>
        <w:t>Tahun 2019”.</w:t>
      </w:r>
    </w:p>
    <w:p w14:paraId="1C887D69" w14:textId="77777777" w:rsidR="00CB089F" w:rsidRPr="00CF5DF9" w:rsidRDefault="00CB089F" w:rsidP="00CB089F">
      <w:pPr>
        <w:spacing w:after="0" w:line="240" w:lineRule="auto"/>
        <w:jc w:val="center"/>
        <w:rPr>
          <w:rFonts w:ascii="Tw Cen MT" w:hAnsi="Tw Cen MT" w:cs="Times New Roman"/>
          <w:b/>
          <w:szCs w:val="24"/>
        </w:rPr>
      </w:pPr>
    </w:p>
    <w:p w14:paraId="3B3FE43C" w14:textId="77777777" w:rsidR="00065834" w:rsidRPr="00CF5DF9" w:rsidRDefault="00FF3D7A" w:rsidP="00CF5DF9">
      <w:pPr>
        <w:spacing w:after="0" w:line="240" w:lineRule="auto"/>
        <w:rPr>
          <w:rFonts w:ascii="Tw Cen MT" w:hAnsi="Tw Cen MT" w:cs="Times New Roman"/>
          <w:b/>
          <w:szCs w:val="24"/>
        </w:rPr>
      </w:pPr>
      <w:r>
        <w:rPr>
          <w:rFonts w:ascii="Tw Cen MT" w:hAnsi="Tw Cen MT" w:cs="Times New Roman"/>
          <w:b/>
          <w:szCs w:val="24"/>
        </w:rPr>
        <w:t>METODE</w:t>
      </w:r>
    </w:p>
    <w:p w14:paraId="1D23A964" w14:textId="77777777" w:rsidR="00D21452" w:rsidRPr="00CF5DF9" w:rsidRDefault="00A574ED" w:rsidP="00CB089F">
      <w:pPr>
        <w:spacing w:after="0" w:line="240" w:lineRule="auto"/>
        <w:ind w:firstLine="720"/>
        <w:jc w:val="both"/>
        <w:rPr>
          <w:rFonts w:ascii="Tw Cen MT" w:hAnsi="Tw Cen MT" w:cs="Times New Roman"/>
          <w:szCs w:val="24"/>
        </w:rPr>
      </w:pPr>
      <w:r w:rsidRPr="00CF5DF9">
        <w:rPr>
          <w:rFonts w:ascii="Tw Cen MT" w:hAnsi="Tw Cen MT" w:cs="Times New Roman"/>
          <w:szCs w:val="24"/>
        </w:rPr>
        <w:t xml:space="preserve">Desain penelitian merupakan bagian penelitian yang berisi uraian-uraian tentang </w:t>
      </w:r>
      <w:r w:rsidRPr="00CF5DF9">
        <w:rPr>
          <w:rFonts w:ascii="Tw Cen MT" w:hAnsi="Tw Cen MT" w:cs="Times New Roman"/>
          <w:szCs w:val="24"/>
        </w:rPr>
        <w:lastRenderedPageBreak/>
        <w:t xml:space="preserve">gambaran alur penelitian yang menggambarkan pola pikir peneliti dalam melakukan penelitian yang lazim disebut paradigma penelitian. Penelitian ini menggunakan metode penelitian survey analitik dengan pendekatan </w:t>
      </w:r>
      <w:r w:rsidRPr="00CF5DF9">
        <w:rPr>
          <w:rFonts w:ascii="Tw Cen MT" w:hAnsi="Tw Cen MT" w:cs="Times New Roman"/>
          <w:i/>
          <w:szCs w:val="24"/>
        </w:rPr>
        <w:t xml:space="preserve">cross sectional. </w:t>
      </w:r>
      <w:r w:rsidRPr="00CF5DF9">
        <w:rPr>
          <w:rFonts w:ascii="Tw Cen MT" w:hAnsi="Tw Cen MT" w:cs="Times New Roman"/>
          <w:szCs w:val="24"/>
        </w:rPr>
        <w:t>Survei analitik adalah penelitian yang mencoba menggali bagaimana dan mengapa fenomena itu terjadi kemudian melakukan analisis dinamika kolerasi antara fenomena, baik antara faktor risiko (independen) dan faktor efek (dependen).</w:t>
      </w:r>
      <w:r w:rsidR="004C4ED4" w:rsidRPr="00CF5DF9">
        <w:rPr>
          <w:rFonts w:ascii="Tw Cen MT" w:hAnsi="Tw Cen MT" w:cs="Times New Roman"/>
          <w:szCs w:val="24"/>
        </w:rPr>
        <w:fldChar w:fldCharType="begin" w:fldLock="1"/>
      </w:r>
      <w:r w:rsidR="00C17C36" w:rsidRPr="00CF5DF9">
        <w:rPr>
          <w:rFonts w:ascii="Tw Cen MT" w:hAnsi="Tw Cen MT" w:cs="Times New Roman"/>
          <w:szCs w:val="24"/>
        </w:rPr>
        <w:instrText>ADDIN CSL_CITATION { "citationItems" : [ { "id" : "ITEM-1", "itemData" : { "author" : [ { "dropping-particle" : "", "family" : "Muhammad", "given" : "Iman", "non-dropping-particle" : "", "parse-names" : false, "suffix" : "" } ], "id" : "ITEM-1", "issued" : { "date-parts" : [ [ "2016" ] ] }, "title" : "Panduan Penyusunan Karya Tulis Ilmiah Bidang Kesehatan Menggunakan Metode Penelitian Ilmiah", "type" : "book" }, "uris" : [ "http://www.mendeley.com/documents/?uuid=94ef0666-bf65-4b95-9e71-210278ef414a", "http://www.mendeley.com/documents/?uuid=cb6c0ab3-433d-4df0-b655-df0755e515fc" ] } ], "mendeley" : { "formattedCitation" : "(22)", "plainTextFormattedCitation" : "(22)", "previouslyFormattedCitation" : "(22)" }, "properties" : { "noteIndex" : 0 }, "schema" : "https://github.com/citation-style-language/schema/raw/master/csl-citation.json" }</w:instrText>
      </w:r>
      <w:r w:rsidR="004C4ED4" w:rsidRPr="00CF5DF9">
        <w:rPr>
          <w:rFonts w:ascii="Tw Cen MT" w:hAnsi="Tw Cen MT" w:cs="Times New Roman"/>
          <w:szCs w:val="24"/>
        </w:rPr>
        <w:fldChar w:fldCharType="separate"/>
      </w:r>
      <w:r w:rsidR="008C2622" w:rsidRPr="00CF5DF9">
        <w:rPr>
          <w:rFonts w:ascii="Tw Cen MT" w:hAnsi="Tw Cen MT" w:cs="Times New Roman"/>
          <w:noProof/>
          <w:szCs w:val="24"/>
        </w:rPr>
        <w:t>(22)</w:t>
      </w:r>
      <w:r w:rsidR="004C4ED4" w:rsidRPr="00CF5DF9">
        <w:rPr>
          <w:rFonts w:ascii="Tw Cen MT" w:hAnsi="Tw Cen MT" w:cs="Times New Roman"/>
          <w:szCs w:val="24"/>
        </w:rPr>
        <w:fldChar w:fldCharType="end"/>
      </w:r>
    </w:p>
    <w:p w14:paraId="7C2621C3" w14:textId="77777777" w:rsidR="00B728D1" w:rsidRPr="00CF5DF9" w:rsidRDefault="00D21452" w:rsidP="00DC3F50">
      <w:pPr>
        <w:spacing w:after="0" w:line="240" w:lineRule="auto"/>
        <w:jc w:val="both"/>
        <w:rPr>
          <w:rFonts w:ascii="Tw Cen MT" w:hAnsi="Tw Cen MT" w:cs="Times New Roman"/>
          <w:szCs w:val="24"/>
        </w:rPr>
      </w:pPr>
      <w:r w:rsidRPr="00CF5DF9">
        <w:rPr>
          <w:rFonts w:ascii="Tw Cen MT" w:hAnsi="Tw Cen MT" w:cs="Times New Roman"/>
          <w:szCs w:val="24"/>
        </w:rPr>
        <w:tab/>
      </w:r>
      <w:r w:rsidR="001F351E" w:rsidRPr="00CF5DF9">
        <w:rPr>
          <w:rFonts w:ascii="Tw Cen MT" w:hAnsi="Tw Cen MT" w:cs="Times New Roman"/>
          <w:szCs w:val="24"/>
        </w:rPr>
        <w:t xml:space="preserve">Adapun </w:t>
      </w:r>
      <w:r w:rsidRPr="00CF5DF9">
        <w:rPr>
          <w:rFonts w:ascii="Tw Cen MT" w:hAnsi="Tw Cen MT" w:cs="Times New Roman"/>
          <w:szCs w:val="24"/>
        </w:rPr>
        <w:t xml:space="preserve">Lokasi penelitian </w:t>
      </w:r>
      <w:r w:rsidR="001F351E" w:rsidRPr="00CF5DF9">
        <w:rPr>
          <w:rFonts w:ascii="Tw Cen MT" w:hAnsi="Tw Cen MT" w:cs="Times New Roman"/>
          <w:szCs w:val="24"/>
        </w:rPr>
        <w:t xml:space="preserve">yang di pilih oleh penulis untuk meneliti di </w:t>
      </w:r>
      <w:r w:rsidR="00331C03" w:rsidRPr="00CF5DF9">
        <w:rPr>
          <w:rFonts w:ascii="Tw Cen MT" w:eastAsia="Times New Roman" w:hAnsi="Tw Cen MT" w:cs="Times New Roman"/>
          <w:szCs w:val="24"/>
          <w:lang w:eastAsia="id-ID"/>
        </w:rPr>
        <w:t>SMP IT Yayasan Hj. Fauziah Binjai</w:t>
      </w:r>
      <w:r w:rsidR="00F90871" w:rsidRPr="00CF5DF9">
        <w:rPr>
          <w:rFonts w:ascii="Tw Cen MT" w:hAnsi="Tw Cen MT" w:cs="Times New Roman"/>
          <w:szCs w:val="24"/>
        </w:rPr>
        <w:t xml:space="preserve">, menurut penelitian ini dipilih karena banyaknya remaja putri yang tidak mengetahui faktor yang berhubungan dengan </w:t>
      </w:r>
      <w:r w:rsidR="00F90871" w:rsidRPr="00CF5DF9">
        <w:rPr>
          <w:rFonts w:ascii="Tw Cen MT" w:hAnsi="Tw Cen MT" w:cs="Times New Roman"/>
          <w:i/>
          <w:szCs w:val="24"/>
        </w:rPr>
        <w:t>premenstruasi syndrome</w:t>
      </w:r>
      <w:r w:rsidR="00F90871" w:rsidRPr="00CF5DF9">
        <w:rPr>
          <w:rFonts w:ascii="Tw Cen MT" w:hAnsi="Tw Cen MT" w:cs="Times New Roman"/>
          <w:szCs w:val="24"/>
        </w:rPr>
        <w:t>.</w:t>
      </w:r>
      <w:r w:rsidR="00DC3F50" w:rsidRPr="00CF5DF9">
        <w:rPr>
          <w:rFonts w:ascii="Tw Cen MT" w:hAnsi="Tw Cen MT" w:cs="Times New Roman"/>
          <w:szCs w:val="24"/>
        </w:rPr>
        <w:t xml:space="preserve"> </w:t>
      </w:r>
      <w:r w:rsidR="001F351E" w:rsidRPr="00CF5DF9">
        <w:rPr>
          <w:rFonts w:ascii="Tw Cen MT" w:hAnsi="Tw Cen MT" w:cs="Times New Roman"/>
          <w:szCs w:val="24"/>
        </w:rPr>
        <w:t xml:space="preserve">Penelitian ini mulai dilakukan </w:t>
      </w:r>
      <w:r w:rsidRPr="00CF5DF9">
        <w:rPr>
          <w:rFonts w:ascii="Tw Cen MT" w:hAnsi="Tw Cen MT" w:cs="Times New Roman"/>
          <w:szCs w:val="24"/>
        </w:rPr>
        <w:t xml:space="preserve">pada bulan </w:t>
      </w:r>
      <w:r w:rsidR="005870EA" w:rsidRPr="00CF5DF9">
        <w:rPr>
          <w:rFonts w:ascii="Tw Cen MT" w:hAnsi="Tw Cen MT" w:cs="Times New Roman"/>
          <w:szCs w:val="24"/>
        </w:rPr>
        <w:t>Februari sampai Agustus</w:t>
      </w:r>
      <w:r w:rsidR="001F351E" w:rsidRPr="00CF5DF9">
        <w:rPr>
          <w:rFonts w:ascii="Tw Cen MT" w:hAnsi="Tw Cen MT" w:cs="Times New Roman"/>
          <w:szCs w:val="24"/>
        </w:rPr>
        <w:t xml:space="preserve"> Tahun 2019, dimulai dari pengkajian judul, penelusuran dengan pembimbing, persiapan peneliti, pelaksanaan peneliti, hingga hasil peneliti.</w:t>
      </w:r>
    </w:p>
    <w:p w14:paraId="5DEA3E22" w14:textId="77777777" w:rsidR="00DC3F50" w:rsidRPr="00CF5DF9" w:rsidRDefault="00DC3F50" w:rsidP="00DC3F50">
      <w:pPr>
        <w:spacing w:after="0" w:line="240" w:lineRule="auto"/>
        <w:jc w:val="both"/>
        <w:rPr>
          <w:rFonts w:ascii="Tw Cen MT" w:hAnsi="Tw Cen MT" w:cs="Times New Roman"/>
          <w:b/>
          <w:szCs w:val="24"/>
        </w:rPr>
      </w:pPr>
    </w:p>
    <w:p w14:paraId="7E5E87C6" w14:textId="77777777" w:rsidR="00A50371" w:rsidRPr="00CF5DF9" w:rsidRDefault="00DC3F50" w:rsidP="00DC3F50">
      <w:pPr>
        <w:autoSpaceDE w:val="0"/>
        <w:autoSpaceDN w:val="0"/>
        <w:adjustRightInd w:val="0"/>
        <w:spacing w:after="0" w:line="240" w:lineRule="auto"/>
        <w:jc w:val="both"/>
        <w:rPr>
          <w:rFonts w:ascii="Tw Cen MT" w:hAnsi="Tw Cen MT"/>
          <w:b/>
          <w:szCs w:val="24"/>
        </w:rPr>
      </w:pPr>
      <w:r w:rsidRPr="00CF5DF9">
        <w:rPr>
          <w:rFonts w:ascii="Tw Cen MT" w:hAnsi="Tw Cen MT"/>
          <w:b/>
          <w:szCs w:val="24"/>
        </w:rPr>
        <w:t xml:space="preserve">HASIL </w:t>
      </w:r>
      <w:r w:rsidR="00FF3D7A">
        <w:rPr>
          <w:rFonts w:ascii="Tw Cen MT" w:hAnsi="Tw Cen MT"/>
          <w:b/>
          <w:szCs w:val="24"/>
        </w:rPr>
        <w:t>DAN PEMBAHASAN</w:t>
      </w:r>
    </w:p>
    <w:p w14:paraId="0B8BA694" w14:textId="77777777" w:rsidR="00A50371" w:rsidRPr="00CF5DF9" w:rsidRDefault="00A50371" w:rsidP="00DC3F50">
      <w:pPr>
        <w:autoSpaceDE w:val="0"/>
        <w:autoSpaceDN w:val="0"/>
        <w:adjustRightInd w:val="0"/>
        <w:spacing w:after="0" w:line="240" w:lineRule="auto"/>
        <w:jc w:val="both"/>
        <w:rPr>
          <w:rFonts w:ascii="Tw Cen MT" w:hAnsi="Tw Cen MT"/>
          <w:b/>
          <w:szCs w:val="24"/>
        </w:rPr>
      </w:pPr>
      <w:r w:rsidRPr="00CF5DF9">
        <w:rPr>
          <w:rFonts w:ascii="Tw Cen MT" w:hAnsi="Tw Cen MT"/>
          <w:b/>
          <w:szCs w:val="24"/>
        </w:rPr>
        <w:t>Analisis Univariat</w:t>
      </w:r>
    </w:p>
    <w:p w14:paraId="078221C2" w14:textId="77777777" w:rsidR="00DC3F50" w:rsidRPr="00CF5DF9" w:rsidRDefault="00DC3F50" w:rsidP="00DC3F50">
      <w:pPr>
        <w:pStyle w:val="ListParagraph"/>
        <w:spacing w:after="0" w:line="240" w:lineRule="auto"/>
        <w:ind w:left="0" w:firstLine="709"/>
        <w:jc w:val="both"/>
        <w:rPr>
          <w:rFonts w:ascii="Tw Cen MT" w:hAnsi="Tw Cen MT" w:cs="Times New Roman"/>
          <w:szCs w:val="24"/>
        </w:rPr>
      </w:pPr>
      <w:r w:rsidRPr="00CF5DF9">
        <w:rPr>
          <w:rFonts w:ascii="Tw Cen MT" w:hAnsi="Tw Cen MT" w:cs="Times New Roman"/>
          <w:szCs w:val="24"/>
        </w:rPr>
        <w:t xml:space="preserve">Analisis univariat digunakan untuk mendeskripsikan data yang dilakukan pada tiap variabel dari hasil penelitian. Data disajikan dalam tabel distribusi frekuensi. </w:t>
      </w:r>
    </w:p>
    <w:p w14:paraId="2655C67A" w14:textId="77777777" w:rsidR="00DC3F50" w:rsidRPr="00CF5DF9" w:rsidRDefault="00331C03" w:rsidP="00DC3F50">
      <w:pPr>
        <w:widowControl w:val="0"/>
        <w:autoSpaceDE w:val="0"/>
        <w:autoSpaceDN w:val="0"/>
        <w:adjustRightInd w:val="0"/>
        <w:spacing w:after="0" w:line="240" w:lineRule="auto"/>
        <w:ind w:firstLine="720"/>
        <w:jc w:val="both"/>
        <w:rPr>
          <w:rFonts w:ascii="Tw Cen MT" w:hAnsi="Tw Cen MT"/>
          <w:szCs w:val="24"/>
        </w:rPr>
      </w:pPr>
      <w:r w:rsidRPr="00CF5DF9">
        <w:rPr>
          <w:rFonts w:ascii="Tw Cen MT" w:hAnsi="Tw Cen MT"/>
          <w:szCs w:val="24"/>
        </w:rPr>
        <w:t xml:space="preserve">Berdasakan hasil penelitian </w:t>
      </w:r>
      <w:r w:rsidR="00DC3F50" w:rsidRPr="00CF5DF9">
        <w:rPr>
          <w:rFonts w:ascii="Tw Cen MT" w:hAnsi="Tw Cen MT"/>
          <w:szCs w:val="24"/>
        </w:rPr>
        <w:t>dapat dilihat bahwa distribusi frekuensi pengetahuan responden berjumlah sama antara kategori baik dan kurang berjumlah 30 responden (</w:t>
      </w:r>
      <w:r w:rsidR="00DC3F50" w:rsidRPr="00CF5DF9">
        <w:rPr>
          <w:rFonts w:ascii="Tw Cen MT" w:hAnsi="Tw Cen MT" w:cs="Times New Roman"/>
          <w:color w:val="000000"/>
          <w:szCs w:val="24"/>
        </w:rPr>
        <w:t>50.0</w:t>
      </w:r>
      <w:r w:rsidR="00DC3F50" w:rsidRPr="00CF5DF9">
        <w:rPr>
          <w:rFonts w:ascii="Tw Cen MT" w:hAnsi="Tw Cen MT"/>
          <w:szCs w:val="24"/>
        </w:rPr>
        <w:t xml:space="preserve">%). Distribusi frekuensi stress responden mayoritas kategori ringan </w:t>
      </w:r>
      <w:r w:rsidR="00DC3F50" w:rsidRPr="00CF5DF9">
        <w:rPr>
          <w:rFonts w:ascii="Tw Cen MT" w:hAnsi="Tw Cen MT"/>
          <w:szCs w:val="24"/>
          <w:lang w:val="en-ID"/>
        </w:rPr>
        <w:t xml:space="preserve">berjumlah 32 responden </w:t>
      </w:r>
      <w:r w:rsidR="00DC3F50" w:rsidRPr="00CF5DF9">
        <w:rPr>
          <w:rFonts w:ascii="Tw Cen MT" w:hAnsi="Tw Cen MT"/>
          <w:szCs w:val="24"/>
        </w:rPr>
        <w:t>(</w:t>
      </w:r>
      <w:r w:rsidR="00DC3F50" w:rsidRPr="00CF5DF9">
        <w:rPr>
          <w:rFonts w:ascii="Tw Cen MT" w:hAnsi="Tw Cen MT" w:cs="Times New Roman"/>
          <w:color w:val="000000"/>
          <w:szCs w:val="24"/>
        </w:rPr>
        <w:t>53.3</w:t>
      </w:r>
      <w:r w:rsidR="00DC3F50" w:rsidRPr="00CF5DF9">
        <w:rPr>
          <w:rFonts w:ascii="Tw Cen MT" w:hAnsi="Tw Cen MT"/>
          <w:szCs w:val="24"/>
        </w:rPr>
        <w:t xml:space="preserve">%), dan minoritas kategori sedang </w:t>
      </w:r>
      <w:r w:rsidR="00DC3F50" w:rsidRPr="00CF5DF9">
        <w:rPr>
          <w:rFonts w:ascii="Tw Cen MT" w:hAnsi="Tw Cen MT"/>
          <w:szCs w:val="24"/>
          <w:lang w:val="en-ID"/>
        </w:rPr>
        <w:t>berjumlah 12 responden</w:t>
      </w:r>
      <w:r w:rsidR="00DC3F50" w:rsidRPr="00CF5DF9">
        <w:rPr>
          <w:rFonts w:ascii="Tw Cen MT" w:hAnsi="Tw Cen MT"/>
          <w:szCs w:val="24"/>
        </w:rPr>
        <w:t xml:space="preserve"> (</w:t>
      </w:r>
      <w:r w:rsidR="00DC3F50" w:rsidRPr="00CF5DF9">
        <w:rPr>
          <w:rFonts w:ascii="Tw Cen MT" w:hAnsi="Tw Cen MT" w:cs="Times New Roman"/>
          <w:color w:val="000000"/>
          <w:szCs w:val="24"/>
        </w:rPr>
        <w:t>20,0</w:t>
      </w:r>
      <w:r w:rsidR="00DC3F50" w:rsidRPr="00CF5DF9">
        <w:rPr>
          <w:rFonts w:ascii="Tw Cen MT" w:hAnsi="Tw Cen MT"/>
          <w:szCs w:val="24"/>
        </w:rPr>
        <w:t xml:space="preserve">%). Distribusi frekuensi pola konsumsi responden mayoritas kategori baik </w:t>
      </w:r>
      <w:r w:rsidR="00DC3F50" w:rsidRPr="00CF5DF9">
        <w:rPr>
          <w:rFonts w:ascii="Tw Cen MT" w:hAnsi="Tw Cen MT"/>
          <w:szCs w:val="24"/>
          <w:lang w:val="en-ID"/>
        </w:rPr>
        <w:t xml:space="preserve">berjumlah 34 responden </w:t>
      </w:r>
      <w:r w:rsidR="00DC3F50" w:rsidRPr="00CF5DF9">
        <w:rPr>
          <w:rFonts w:ascii="Tw Cen MT" w:hAnsi="Tw Cen MT"/>
          <w:szCs w:val="24"/>
        </w:rPr>
        <w:t>(</w:t>
      </w:r>
      <w:r w:rsidR="00DC3F50" w:rsidRPr="00CF5DF9">
        <w:rPr>
          <w:rFonts w:ascii="Tw Cen MT" w:hAnsi="Tw Cen MT" w:cs="Times New Roman"/>
          <w:color w:val="000000"/>
          <w:szCs w:val="24"/>
        </w:rPr>
        <w:t>56.7</w:t>
      </w:r>
      <w:r w:rsidR="00DC3F50" w:rsidRPr="00CF5DF9">
        <w:rPr>
          <w:rFonts w:ascii="Tw Cen MT" w:hAnsi="Tw Cen MT"/>
          <w:szCs w:val="24"/>
        </w:rPr>
        <w:t xml:space="preserve">%), dan minoritas kategori tidak baik </w:t>
      </w:r>
      <w:r w:rsidR="00DC3F50" w:rsidRPr="00CF5DF9">
        <w:rPr>
          <w:rFonts w:ascii="Tw Cen MT" w:hAnsi="Tw Cen MT"/>
          <w:szCs w:val="24"/>
          <w:lang w:val="en-ID"/>
        </w:rPr>
        <w:t>berjumlah 26 responden</w:t>
      </w:r>
      <w:r w:rsidR="00DC3F50" w:rsidRPr="00CF5DF9">
        <w:rPr>
          <w:rFonts w:ascii="Tw Cen MT" w:hAnsi="Tw Cen MT"/>
          <w:szCs w:val="24"/>
        </w:rPr>
        <w:t xml:space="preserve"> (</w:t>
      </w:r>
      <w:r w:rsidR="00DC3F50" w:rsidRPr="00CF5DF9">
        <w:rPr>
          <w:rFonts w:ascii="Tw Cen MT" w:hAnsi="Tw Cen MT" w:cs="Times New Roman"/>
          <w:color w:val="000000"/>
          <w:szCs w:val="24"/>
        </w:rPr>
        <w:t>43.3</w:t>
      </w:r>
      <w:r w:rsidR="00DC3F50" w:rsidRPr="00CF5DF9">
        <w:rPr>
          <w:rFonts w:ascii="Tw Cen MT" w:hAnsi="Tw Cen MT"/>
          <w:szCs w:val="24"/>
        </w:rPr>
        <w:t xml:space="preserve">%). distribusi frekuensi pola olahraga responden mayoritas kategori tidak rutin </w:t>
      </w:r>
      <w:r w:rsidR="00DC3F50" w:rsidRPr="00CF5DF9">
        <w:rPr>
          <w:rFonts w:ascii="Tw Cen MT" w:hAnsi="Tw Cen MT"/>
          <w:szCs w:val="24"/>
          <w:lang w:val="en-ID"/>
        </w:rPr>
        <w:t xml:space="preserve">berjumlah 33 responden </w:t>
      </w:r>
      <w:r w:rsidR="00DC3F50" w:rsidRPr="00CF5DF9">
        <w:rPr>
          <w:rFonts w:ascii="Tw Cen MT" w:hAnsi="Tw Cen MT"/>
          <w:szCs w:val="24"/>
        </w:rPr>
        <w:t>(</w:t>
      </w:r>
      <w:r w:rsidR="00DC3F50" w:rsidRPr="00CF5DF9">
        <w:rPr>
          <w:rFonts w:ascii="Tw Cen MT" w:hAnsi="Tw Cen MT" w:cs="Times New Roman"/>
          <w:color w:val="000000"/>
          <w:szCs w:val="24"/>
        </w:rPr>
        <w:t>55.0</w:t>
      </w:r>
      <w:r w:rsidR="00DC3F50" w:rsidRPr="00CF5DF9">
        <w:rPr>
          <w:rFonts w:ascii="Tw Cen MT" w:hAnsi="Tw Cen MT"/>
          <w:szCs w:val="24"/>
        </w:rPr>
        <w:t>%), dan minoritas kategori ruti</w:t>
      </w:r>
      <w:r w:rsidR="00DC3F50" w:rsidRPr="006D63D1">
        <w:rPr>
          <w:rFonts w:ascii="Tw Cen MT" w:hAnsi="Tw Cen MT"/>
          <w:color w:val="FF0000"/>
          <w:szCs w:val="24"/>
        </w:rPr>
        <w:t>n</w:t>
      </w:r>
      <w:r w:rsidR="00DC3F50" w:rsidRPr="006D63D1">
        <w:rPr>
          <w:rFonts w:ascii="Tw Cen MT" w:hAnsi="Tw Cen MT"/>
          <w:color w:val="FF0000"/>
          <w:szCs w:val="24"/>
          <w:lang w:val="en-ID"/>
        </w:rPr>
        <w:t>b</w:t>
      </w:r>
      <w:r w:rsidR="00DC3F50" w:rsidRPr="00CF5DF9">
        <w:rPr>
          <w:rFonts w:ascii="Tw Cen MT" w:hAnsi="Tw Cen MT"/>
          <w:szCs w:val="24"/>
          <w:lang w:val="en-ID"/>
        </w:rPr>
        <w:t>erjumlah 27 responden</w:t>
      </w:r>
      <w:r w:rsidR="00DC3F50" w:rsidRPr="00CF5DF9">
        <w:rPr>
          <w:rFonts w:ascii="Tw Cen MT" w:hAnsi="Tw Cen MT"/>
          <w:szCs w:val="24"/>
        </w:rPr>
        <w:t xml:space="preserve"> (</w:t>
      </w:r>
      <w:r w:rsidR="00DC3F50" w:rsidRPr="00CF5DF9">
        <w:rPr>
          <w:rFonts w:ascii="Tw Cen MT" w:hAnsi="Tw Cen MT" w:cs="Times New Roman"/>
          <w:color w:val="000000"/>
          <w:szCs w:val="24"/>
        </w:rPr>
        <w:t>45.0</w:t>
      </w:r>
      <w:r w:rsidR="00DC3F50" w:rsidRPr="00CF5DF9">
        <w:rPr>
          <w:rFonts w:ascii="Tw Cen MT" w:hAnsi="Tw Cen MT"/>
          <w:szCs w:val="24"/>
        </w:rPr>
        <w:t xml:space="preserve">%). Distribusi frekuensi </w:t>
      </w:r>
      <w:r w:rsidR="00DC3F50" w:rsidRPr="00CF5DF9">
        <w:rPr>
          <w:rFonts w:ascii="Tw Cen MT" w:hAnsi="Tw Cen MT" w:cs="Times New Roman"/>
          <w:bCs/>
          <w:i/>
          <w:color w:val="000000"/>
          <w:szCs w:val="24"/>
        </w:rPr>
        <w:t>Premenstrual Syndrome</w:t>
      </w:r>
      <w:r w:rsidR="00DC3F50" w:rsidRPr="00CF5DF9">
        <w:rPr>
          <w:rFonts w:ascii="Tw Cen MT" w:hAnsi="Tw Cen MT"/>
          <w:szCs w:val="24"/>
        </w:rPr>
        <w:t xml:space="preserve"> responden mayoritas kategori tidak </w:t>
      </w:r>
      <w:r w:rsidR="00DC3F50" w:rsidRPr="00CF5DF9">
        <w:rPr>
          <w:rFonts w:ascii="Tw Cen MT" w:hAnsi="Tw Cen MT"/>
          <w:i/>
          <w:szCs w:val="24"/>
        </w:rPr>
        <w:t xml:space="preserve">PMS </w:t>
      </w:r>
      <w:r w:rsidR="00DC3F50" w:rsidRPr="00CF5DF9">
        <w:rPr>
          <w:rFonts w:ascii="Tw Cen MT" w:hAnsi="Tw Cen MT"/>
          <w:szCs w:val="24"/>
          <w:lang w:val="en-ID"/>
        </w:rPr>
        <w:t xml:space="preserve">berjumlah 35 responden </w:t>
      </w:r>
      <w:r w:rsidR="00DC3F50" w:rsidRPr="00CF5DF9">
        <w:rPr>
          <w:rFonts w:ascii="Tw Cen MT" w:hAnsi="Tw Cen MT"/>
          <w:szCs w:val="24"/>
        </w:rPr>
        <w:t>(</w:t>
      </w:r>
      <w:r w:rsidR="00DC3F50" w:rsidRPr="00CF5DF9">
        <w:rPr>
          <w:rFonts w:ascii="Tw Cen MT" w:hAnsi="Tw Cen MT" w:cs="Times New Roman"/>
          <w:color w:val="000000"/>
          <w:szCs w:val="24"/>
        </w:rPr>
        <w:t>58.3</w:t>
      </w:r>
      <w:r w:rsidR="00DC3F50" w:rsidRPr="00CF5DF9">
        <w:rPr>
          <w:rFonts w:ascii="Tw Cen MT" w:hAnsi="Tw Cen MT"/>
          <w:szCs w:val="24"/>
        </w:rPr>
        <w:t xml:space="preserve">%), dan minoritas kategori </w:t>
      </w:r>
      <w:r w:rsidR="00DC3F50" w:rsidRPr="00CF5DF9">
        <w:rPr>
          <w:rFonts w:ascii="Tw Cen MT" w:hAnsi="Tw Cen MT"/>
          <w:i/>
          <w:szCs w:val="24"/>
        </w:rPr>
        <w:t xml:space="preserve">PMS </w:t>
      </w:r>
      <w:r w:rsidR="00DC3F50" w:rsidRPr="00CF5DF9">
        <w:rPr>
          <w:rFonts w:ascii="Tw Cen MT" w:hAnsi="Tw Cen MT"/>
          <w:szCs w:val="24"/>
          <w:lang w:val="en-ID"/>
        </w:rPr>
        <w:t>berjumlah 25 responden</w:t>
      </w:r>
      <w:r w:rsidR="00DC3F50" w:rsidRPr="00CF5DF9">
        <w:rPr>
          <w:rFonts w:ascii="Tw Cen MT" w:hAnsi="Tw Cen MT"/>
          <w:szCs w:val="24"/>
        </w:rPr>
        <w:t xml:space="preserve"> (</w:t>
      </w:r>
      <w:r w:rsidR="00DC3F50" w:rsidRPr="00CF5DF9">
        <w:rPr>
          <w:rFonts w:ascii="Tw Cen MT" w:hAnsi="Tw Cen MT" w:cs="Times New Roman"/>
          <w:color w:val="000000"/>
          <w:szCs w:val="24"/>
        </w:rPr>
        <w:t>41.7</w:t>
      </w:r>
      <w:r w:rsidR="00DC3F50" w:rsidRPr="00CF5DF9">
        <w:rPr>
          <w:rFonts w:ascii="Tw Cen MT" w:hAnsi="Tw Cen MT"/>
          <w:szCs w:val="24"/>
        </w:rPr>
        <w:t>%).</w:t>
      </w:r>
    </w:p>
    <w:p w14:paraId="43ABF63C" w14:textId="77777777" w:rsidR="003806B7" w:rsidRPr="00CF5DF9" w:rsidRDefault="003806B7" w:rsidP="00DC3F50">
      <w:pPr>
        <w:widowControl w:val="0"/>
        <w:autoSpaceDE w:val="0"/>
        <w:autoSpaceDN w:val="0"/>
        <w:adjustRightInd w:val="0"/>
        <w:spacing w:after="0" w:line="240" w:lineRule="auto"/>
        <w:jc w:val="both"/>
        <w:rPr>
          <w:rFonts w:ascii="Tw Cen MT" w:hAnsi="Tw Cen MT"/>
          <w:b/>
          <w:szCs w:val="24"/>
        </w:rPr>
        <w:sectPr w:rsidR="003806B7" w:rsidRPr="00CF5DF9" w:rsidSect="00B73BB8">
          <w:type w:val="continuous"/>
          <w:pgSz w:w="11906" w:h="16838"/>
          <w:pgMar w:top="1418" w:right="1418" w:bottom="1418" w:left="1418" w:header="709" w:footer="709" w:gutter="0"/>
          <w:pgNumType w:start="2"/>
          <w:cols w:num="2" w:space="708"/>
          <w:docGrid w:linePitch="360"/>
        </w:sectPr>
      </w:pPr>
    </w:p>
    <w:p w14:paraId="37123350" w14:textId="77777777" w:rsidR="00DC3F50" w:rsidRPr="00CF5DF9" w:rsidRDefault="00DC3F50" w:rsidP="00DC3F50">
      <w:pPr>
        <w:widowControl w:val="0"/>
        <w:autoSpaceDE w:val="0"/>
        <w:autoSpaceDN w:val="0"/>
        <w:adjustRightInd w:val="0"/>
        <w:spacing w:after="0" w:line="240" w:lineRule="auto"/>
        <w:jc w:val="both"/>
        <w:rPr>
          <w:rFonts w:ascii="Tw Cen MT" w:hAnsi="Tw Cen MT"/>
          <w:b/>
          <w:szCs w:val="24"/>
        </w:rPr>
      </w:pPr>
    </w:p>
    <w:p w14:paraId="504763E5" w14:textId="77777777" w:rsidR="00636474" w:rsidRPr="00CF5DF9" w:rsidRDefault="00EE1AE6" w:rsidP="00331C03">
      <w:pPr>
        <w:widowControl w:val="0"/>
        <w:autoSpaceDE w:val="0"/>
        <w:autoSpaceDN w:val="0"/>
        <w:adjustRightInd w:val="0"/>
        <w:spacing w:after="0" w:line="240" w:lineRule="auto"/>
        <w:jc w:val="center"/>
        <w:rPr>
          <w:rFonts w:ascii="Tw Cen MT" w:hAnsi="Tw Cen MT" w:cs="Times New Roman"/>
          <w:szCs w:val="24"/>
        </w:rPr>
      </w:pPr>
      <w:commentRangeStart w:id="8"/>
      <w:r w:rsidRPr="00CF5DF9">
        <w:rPr>
          <w:rFonts w:ascii="Tw Cen MT" w:hAnsi="Tw Cen MT"/>
          <w:szCs w:val="24"/>
        </w:rPr>
        <w:t>Tabel</w:t>
      </w:r>
      <w:r w:rsidR="002617D0" w:rsidRPr="00CF5DF9">
        <w:rPr>
          <w:rFonts w:ascii="Tw Cen MT" w:hAnsi="Tw Cen MT"/>
          <w:szCs w:val="24"/>
        </w:rPr>
        <w:t xml:space="preserve"> </w:t>
      </w:r>
      <w:r w:rsidR="00DC3F50" w:rsidRPr="00CF5DF9">
        <w:rPr>
          <w:rFonts w:ascii="Tw Cen MT" w:hAnsi="Tw Cen MT"/>
          <w:szCs w:val="24"/>
        </w:rPr>
        <w:t xml:space="preserve">1. </w:t>
      </w:r>
      <w:r w:rsidR="00A50371" w:rsidRPr="00CF5DF9">
        <w:rPr>
          <w:rFonts w:ascii="Tw Cen MT" w:hAnsi="Tw Cen MT"/>
          <w:szCs w:val="24"/>
        </w:rPr>
        <w:t>Distribusi Frekuensi Berdasarkan Pengetahuan</w:t>
      </w:r>
      <w:r w:rsidR="00DC3F50" w:rsidRPr="00CF5DF9">
        <w:rPr>
          <w:rFonts w:ascii="Tw Cen MT" w:hAnsi="Tw Cen MT"/>
          <w:szCs w:val="24"/>
        </w:rPr>
        <w:t xml:space="preserve">, Stres, Pola Konsumsi, Pola Olahraga dan Premenstrual Syndrom </w:t>
      </w:r>
      <w:r w:rsidR="00D90770" w:rsidRPr="00CF5DF9">
        <w:rPr>
          <w:rFonts w:ascii="Tw Cen MT" w:hAnsi="Tw Cen MT" w:cs="Times New Roman"/>
          <w:szCs w:val="24"/>
        </w:rPr>
        <w:t xml:space="preserve">di </w:t>
      </w:r>
      <w:r w:rsidR="00331C03" w:rsidRPr="00CF5DF9">
        <w:rPr>
          <w:rFonts w:ascii="Tw Cen MT" w:eastAsia="Times New Roman" w:hAnsi="Tw Cen MT" w:cs="Times New Roman"/>
          <w:szCs w:val="24"/>
          <w:lang w:eastAsia="id-ID"/>
        </w:rPr>
        <w:t>SMP IT Yayasan Hj. Fauziah Binjai</w:t>
      </w:r>
      <w:r w:rsidR="00D90770" w:rsidRPr="00CF5DF9">
        <w:rPr>
          <w:rFonts w:ascii="Tw Cen MT" w:hAnsi="Tw Cen MT" w:cs="Times New Roman"/>
          <w:szCs w:val="24"/>
        </w:rPr>
        <w:t xml:space="preserve"> Tahun 2019</w:t>
      </w:r>
      <w:commentRangeEnd w:id="8"/>
      <w:r w:rsidR="006D63D1">
        <w:rPr>
          <w:rStyle w:val="CommentReference"/>
        </w:rPr>
        <w:commentReference w:id="8"/>
      </w:r>
    </w:p>
    <w:p w14:paraId="5DD02E3E" w14:textId="77777777" w:rsidR="008B7501" w:rsidRPr="00CF5DF9" w:rsidRDefault="008B7501" w:rsidP="00DC3F50">
      <w:pPr>
        <w:widowControl w:val="0"/>
        <w:autoSpaceDE w:val="0"/>
        <w:autoSpaceDN w:val="0"/>
        <w:adjustRightInd w:val="0"/>
        <w:spacing w:after="0" w:line="240" w:lineRule="auto"/>
        <w:jc w:val="both"/>
        <w:rPr>
          <w:rFonts w:ascii="Tw Cen MT" w:hAnsi="Tw Cen MT" w:cs="Times New Roman"/>
          <w:szCs w:val="24"/>
        </w:rPr>
      </w:pPr>
    </w:p>
    <w:tbl>
      <w:tblPr>
        <w:tblW w:w="5000" w:type="pct"/>
        <w:tblBorders>
          <w:top w:val="single" w:sz="4" w:space="0" w:color="000000"/>
          <w:bottom w:val="single" w:sz="4" w:space="0" w:color="000000"/>
          <w:insideH w:val="single" w:sz="4" w:space="0" w:color="000000"/>
        </w:tblBorders>
        <w:tblLook w:val="04A0" w:firstRow="1" w:lastRow="0" w:firstColumn="1" w:lastColumn="0" w:noHBand="0" w:noVBand="1"/>
      </w:tblPr>
      <w:tblGrid>
        <w:gridCol w:w="3616"/>
        <w:gridCol w:w="2548"/>
        <w:gridCol w:w="3122"/>
      </w:tblGrid>
      <w:tr w:rsidR="00DC3F50" w:rsidRPr="00CF5DF9" w14:paraId="4C0336CF" w14:textId="77777777" w:rsidTr="00DC3F50">
        <w:trPr>
          <w:trHeight w:val="185"/>
        </w:trPr>
        <w:tc>
          <w:tcPr>
            <w:tcW w:w="1947" w:type="pct"/>
            <w:vMerge w:val="restart"/>
            <w:tcBorders>
              <w:top w:val="single" w:sz="4" w:space="0" w:color="000000"/>
              <w:left w:val="nil"/>
              <w:bottom w:val="single" w:sz="4" w:space="0" w:color="000000"/>
              <w:right w:val="nil"/>
            </w:tcBorders>
            <w:vAlign w:val="center"/>
            <w:hideMark/>
          </w:tcPr>
          <w:p w14:paraId="168AE980" w14:textId="77777777" w:rsidR="00DC3F50" w:rsidRPr="00CF5DF9" w:rsidRDefault="00DC3F50" w:rsidP="00CB089F">
            <w:pPr>
              <w:widowControl w:val="0"/>
              <w:autoSpaceDE w:val="0"/>
              <w:autoSpaceDN w:val="0"/>
              <w:adjustRightInd w:val="0"/>
              <w:spacing w:after="0" w:line="240" w:lineRule="auto"/>
              <w:jc w:val="center"/>
              <w:rPr>
                <w:rFonts w:ascii="Tw Cen MT" w:hAnsi="Tw Cen MT"/>
                <w:b/>
                <w:szCs w:val="24"/>
              </w:rPr>
            </w:pPr>
            <w:r w:rsidRPr="00CF5DF9">
              <w:rPr>
                <w:rFonts w:ascii="Tw Cen MT" w:hAnsi="Tw Cen MT"/>
                <w:b/>
                <w:szCs w:val="24"/>
              </w:rPr>
              <w:t>Variabel</w:t>
            </w:r>
          </w:p>
        </w:tc>
        <w:tc>
          <w:tcPr>
            <w:tcW w:w="3053" w:type="pct"/>
            <w:gridSpan w:val="2"/>
            <w:tcBorders>
              <w:top w:val="single" w:sz="4" w:space="0" w:color="000000"/>
              <w:left w:val="nil"/>
              <w:bottom w:val="single" w:sz="4" w:space="0" w:color="000000"/>
              <w:right w:val="nil"/>
            </w:tcBorders>
            <w:hideMark/>
          </w:tcPr>
          <w:p w14:paraId="6A2C9955" w14:textId="77777777" w:rsidR="00DC3F50" w:rsidRPr="00CF5DF9" w:rsidRDefault="00DC3F50" w:rsidP="00CB089F">
            <w:pPr>
              <w:widowControl w:val="0"/>
              <w:autoSpaceDE w:val="0"/>
              <w:autoSpaceDN w:val="0"/>
              <w:adjustRightInd w:val="0"/>
              <w:spacing w:after="0" w:line="240" w:lineRule="auto"/>
              <w:jc w:val="center"/>
              <w:rPr>
                <w:rFonts w:ascii="Tw Cen MT" w:hAnsi="Tw Cen MT"/>
                <w:b/>
                <w:szCs w:val="24"/>
                <w:lang w:val="en-ID"/>
              </w:rPr>
            </w:pPr>
            <w:r w:rsidRPr="00CF5DF9">
              <w:rPr>
                <w:rFonts w:ascii="Tw Cen MT" w:hAnsi="Tw Cen MT"/>
                <w:b/>
                <w:szCs w:val="24"/>
                <w:lang w:val="en-ID"/>
              </w:rPr>
              <w:t>Jumlah</w:t>
            </w:r>
          </w:p>
        </w:tc>
      </w:tr>
      <w:tr w:rsidR="00DC3F50" w:rsidRPr="00CF5DF9" w14:paraId="5D7E8A87" w14:textId="77777777" w:rsidTr="00DC3F50">
        <w:tc>
          <w:tcPr>
            <w:tcW w:w="1947" w:type="pct"/>
            <w:vMerge/>
            <w:tcBorders>
              <w:top w:val="single" w:sz="4" w:space="0" w:color="000000"/>
              <w:left w:val="nil"/>
              <w:bottom w:val="single" w:sz="4" w:space="0" w:color="000000"/>
              <w:right w:val="nil"/>
            </w:tcBorders>
            <w:vAlign w:val="center"/>
            <w:hideMark/>
          </w:tcPr>
          <w:p w14:paraId="325A7060" w14:textId="77777777" w:rsidR="00DC3F50" w:rsidRPr="00CF5DF9" w:rsidRDefault="00DC3F50" w:rsidP="00CB089F">
            <w:pPr>
              <w:spacing w:after="0" w:line="240" w:lineRule="auto"/>
              <w:rPr>
                <w:rFonts w:ascii="Tw Cen MT" w:hAnsi="Tw Cen MT"/>
                <w:b/>
                <w:szCs w:val="24"/>
              </w:rPr>
            </w:pPr>
          </w:p>
        </w:tc>
        <w:tc>
          <w:tcPr>
            <w:tcW w:w="1372" w:type="pct"/>
            <w:tcBorders>
              <w:top w:val="single" w:sz="4" w:space="0" w:color="000000"/>
              <w:left w:val="nil"/>
              <w:bottom w:val="single" w:sz="4" w:space="0" w:color="000000"/>
              <w:right w:val="nil"/>
            </w:tcBorders>
            <w:hideMark/>
          </w:tcPr>
          <w:p w14:paraId="5295F029" w14:textId="77777777" w:rsidR="00DC3F50" w:rsidRPr="00CF5DF9" w:rsidRDefault="005B3E2F" w:rsidP="00CB089F">
            <w:pPr>
              <w:widowControl w:val="0"/>
              <w:autoSpaceDE w:val="0"/>
              <w:autoSpaceDN w:val="0"/>
              <w:adjustRightInd w:val="0"/>
              <w:spacing w:after="0" w:line="240" w:lineRule="auto"/>
              <w:jc w:val="center"/>
              <w:rPr>
                <w:rFonts w:ascii="Tw Cen MT" w:hAnsi="Tw Cen MT"/>
                <w:b/>
                <w:szCs w:val="24"/>
                <w:lang w:val="en-ID"/>
              </w:rPr>
            </w:pPr>
            <w:r w:rsidRPr="00CF5DF9">
              <w:rPr>
                <w:rFonts w:ascii="Tw Cen MT" w:hAnsi="Tw Cen MT"/>
                <w:b/>
                <w:szCs w:val="24"/>
                <w:lang w:val="en-ID"/>
              </w:rPr>
              <w:t>F</w:t>
            </w:r>
          </w:p>
        </w:tc>
        <w:tc>
          <w:tcPr>
            <w:tcW w:w="1681" w:type="pct"/>
            <w:tcBorders>
              <w:top w:val="single" w:sz="4" w:space="0" w:color="000000"/>
              <w:left w:val="nil"/>
              <w:bottom w:val="single" w:sz="4" w:space="0" w:color="000000"/>
              <w:right w:val="nil"/>
            </w:tcBorders>
            <w:hideMark/>
          </w:tcPr>
          <w:p w14:paraId="5D2B3434" w14:textId="77777777" w:rsidR="00DC3F50" w:rsidRPr="00CF5DF9" w:rsidRDefault="00DC3F50" w:rsidP="00CB089F">
            <w:pPr>
              <w:widowControl w:val="0"/>
              <w:autoSpaceDE w:val="0"/>
              <w:autoSpaceDN w:val="0"/>
              <w:adjustRightInd w:val="0"/>
              <w:spacing w:after="0" w:line="240" w:lineRule="auto"/>
              <w:jc w:val="center"/>
              <w:rPr>
                <w:rFonts w:ascii="Tw Cen MT" w:hAnsi="Tw Cen MT"/>
                <w:b/>
                <w:szCs w:val="24"/>
                <w:lang w:val="en-ID"/>
              </w:rPr>
            </w:pPr>
            <w:r w:rsidRPr="00CF5DF9">
              <w:rPr>
                <w:rFonts w:ascii="Tw Cen MT" w:hAnsi="Tw Cen MT"/>
                <w:b/>
                <w:szCs w:val="24"/>
                <w:lang w:val="en-ID"/>
              </w:rPr>
              <w:t>%</w:t>
            </w:r>
          </w:p>
        </w:tc>
      </w:tr>
      <w:tr w:rsidR="00DC3F50" w:rsidRPr="00CF5DF9" w14:paraId="79995D38" w14:textId="77777777" w:rsidTr="00DC3F50">
        <w:tc>
          <w:tcPr>
            <w:tcW w:w="1947" w:type="pct"/>
            <w:tcBorders>
              <w:top w:val="single" w:sz="4" w:space="0" w:color="000000"/>
              <w:left w:val="nil"/>
              <w:bottom w:val="nil"/>
              <w:right w:val="nil"/>
            </w:tcBorders>
            <w:hideMark/>
          </w:tcPr>
          <w:p w14:paraId="5A953C80" w14:textId="77777777" w:rsidR="00DC3F50" w:rsidRPr="00CF5DF9" w:rsidRDefault="00DC3F50" w:rsidP="00CB089F">
            <w:pPr>
              <w:autoSpaceDE w:val="0"/>
              <w:autoSpaceDN w:val="0"/>
              <w:adjustRightInd w:val="0"/>
              <w:spacing w:after="0" w:line="240" w:lineRule="auto"/>
              <w:rPr>
                <w:rFonts w:ascii="Tw Cen MT" w:hAnsi="Tw Cen MT" w:cs="Times New Roman"/>
                <w:color w:val="000000"/>
                <w:szCs w:val="24"/>
              </w:rPr>
            </w:pPr>
            <w:r w:rsidRPr="00CF5DF9">
              <w:rPr>
                <w:rFonts w:ascii="Tw Cen MT" w:hAnsi="Tw Cen MT" w:cs="Times New Roman"/>
                <w:color w:val="000000"/>
                <w:szCs w:val="24"/>
              </w:rPr>
              <w:t>Pengetahuan</w:t>
            </w:r>
          </w:p>
        </w:tc>
        <w:tc>
          <w:tcPr>
            <w:tcW w:w="1372" w:type="pct"/>
            <w:tcBorders>
              <w:top w:val="single" w:sz="4" w:space="0" w:color="000000"/>
              <w:left w:val="nil"/>
              <w:bottom w:val="nil"/>
              <w:right w:val="nil"/>
            </w:tcBorders>
            <w:hideMark/>
          </w:tcPr>
          <w:p w14:paraId="2A3EE413" w14:textId="77777777" w:rsidR="00DC3F50" w:rsidRPr="00CF5DF9" w:rsidRDefault="00DC3F50" w:rsidP="00CB089F">
            <w:pPr>
              <w:autoSpaceDE w:val="0"/>
              <w:autoSpaceDN w:val="0"/>
              <w:adjustRightInd w:val="0"/>
              <w:spacing w:after="0" w:line="240" w:lineRule="auto"/>
              <w:jc w:val="center"/>
              <w:rPr>
                <w:rFonts w:ascii="Tw Cen MT" w:hAnsi="Tw Cen MT" w:cs="Times New Roman"/>
                <w:color w:val="000000"/>
                <w:szCs w:val="24"/>
              </w:rPr>
            </w:pPr>
          </w:p>
        </w:tc>
        <w:tc>
          <w:tcPr>
            <w:tcW w:w="1681" w:type="pct"/>
            <w:tcBorders>
              <w:top w:val="single" w:sz="4" w:space="0" w:color="000000"/>
              <w:left w:val="nil"/>
              <w:bottom w:val="nil"/>
              <w:right w:val="nil"/>
            </w:tcBorders>
            <w:hideMark/>
          </w:tcPr>
          <w:p w14:paraId="49C0841E" w14:textId="77777777" w:rsidR="00DC3F50" w:rsidRPr="00CF5DF9" w:rsidRDefault="00DC3F50" w:rsidP="00CB089F">
            <w:pPr>
              <w:autoSpaceDE w:val="0"/>
              <w:autoSpaceDN w:val="0"/>
              <w:adjustRightInd w:val="0"/>
              <w:spacing w:after="0" w:line="240" w:lineRule="auto"/>
              <w:jc w:val="center"/>
              <w:rPr>
                <w:rFonts w:ascii="Tw Cen MT" w:hAnsi="Tw Cen MT" w:cs="Times New Roman"/>
                <w:color w:val="000000"/>
                <w:szCs w:val="24"/>
              </w:rPr>
            </w:pPr>
          </w:p>
        </w:tc>
      </w:tr>
      <w:tr w:rsidR="00DC3F50" w:rsidRPr="00CF5DF9" w14:paraId="5141E8F5" w14:textId="77777777" w:rsidTr="00DC3F50">
        <w:tc>
          <w:tcPr>
            <w:tcW w:w="1947" w:type="pct"/>
            <w:tcBorders>
              <w:top w:val="nil"/>
              <w:left w:val="nil"/>
              <w:bottom w:val="nil"/>
              <w:right w:val="nil"/>
            </w:tcBorders>
            <w:hideMark/>
          </w:tcPr>
          <w:p w14:paraId="0B9A23E2" w14:textId="77777777" w:rsidR="00DC3F50" w:rsidRPr="00CF5DF9" w:rsidRDefault="00DC3F50" w:rsidP="00CB089F">
            <w:pPr>
              <w:autoSpaceDE w:val="0"/>
              <w:autoSpaceDN w:val="0"/>
              <w:adjustRightInd w:val="0"/>
              <w:spacing w:after="0" w:line="240" w:lineRule="auto"/>
              <w:rPr>
                <w:rFonts w:ascii="Tw Cen MT" w:hAnsi="Tw Cen MT" w:cs="Times New Roman"/>
                <w:color w:val="000000"/>
                <w:szCs w:val="24"/>
              </w:rPr>
            </w:pPr>
            <w:r w:rsidRPr="00CF5DF9">
              <w:rPr>
                <w:rFonts w:ascii="Tw Cen MT" w:hAnsi="Tw Cen MT" w:cs="Times New Roman"/>
                <w:color w:val="000000"/>
                <w:szCs w:val="24"/>
              </w:rPr>
              <w:lastRenderedPageBreak/>
              <w:t>Baik</w:t>
            </w:r>
          </w:p>
        </w:tc>
        <w:tc>
          <w:tcPr>
            <w:tcW w:w="1372" w:type="pct"/>
            <w:tcBorders>
              <w:top w:val="nil"/>
              <w:left w:val="nil"/>
              <w:bottom w:val="nil"/>
              <w:right w:val="nil"/>
            </w:tcBorders>
            <w:hideMark/>
          </w:tcPr>
          <w:p w14:paraId="335F565D" w14:textId="77777777" w:rsidR="00DC3F50" w:rsidRPr="00CF5DF9" w:rsidRDefault="00DC3F50" w:rsidP="00CB089F">
            <w:pPr>
              <w:autoSpaceDE w:val="0"/>
              <w:autoSpaceDN w:val="0"/>
              <w:adjustRightInd w:val="0"/>
              <w:spacing w:after="0" w:line="240" w:lineRule="auto"/>
              <w:jc w:val="center"/>
              <w:rPr>
                <w:rFonts w:ascii="Tw Cen MT" w:hAnsi="Tw Cen MT" w:cs="Times New Roman"/>
                <w:color w:val="000000"/>
                <w:szCs w:val="24"/>
              </w:rPr>
            </w:pPr>
            <w:r w:rsidRPr="00CF5DF9">
              <w:rPr>
                <w:rFonts w:ascii="Tw Cen MT" w:hAnsi="Tw Cen MT" w:cs="Times New Roman"/>
                <w:color w:val="000000"/>
                <w:szCs w:val="24"/>
              </w:rPr>
              <w:t>30</w:t>
            </w:r>
          </w:p>
        </w:tc>
        <w:tc>
          <w:tcPr>
            <w:tcW w:w="1681" w:type="pct"/>
            <w:tcBorders>
              <w:top w:val="nil"/>
              <w:left w:val="nil"/>
              <w:bottom w:val="nil"/>
              <w:right w:val="nil"/>
            </w:tcBorders>
            <w:hideMark/>
          </w:tcPr>
          <w:p w14:paraId="6B810FA4" w14:textId="77777777" w:rsidR="00DC3F50" w:rsidRPr="00CF5DF9" w:rsidRDefault="00DC3F50" w:rsidP="00CB089F">
            <w:pPr>
              <w:autoSpaceDE w:val="0"/>
              <w:autoSpaceDN w:val="0"/>
              <w:adjustRightInd w:val="0"/>
              <w:spacing w:after="0" w:line="240" w:lineRule="auto"/>
              <w:jc w:val="center"/>
              <w:rPr>
                <w:rFonts w:ascii="Tw Cen MT" w:hAnsi="Tw Cen MT" w:cs="Times New Roman"/>
                <w:color w:val="000000"/>
                <w:szCs w:val="24"/>
              </w:rPr>
            </w:pPr>
            <w:r w:rsidRPr="00CF5DF9">
              <w:rPr>
                <w:rFonts w:ascii="Tw Cen MT" w:hAnsi="Tw Cen MT" w:cs="Times New Roman"/>
                <w:color w:val="000000"/>
                <w:szCs w:val="24"/>
              </w:rPr>
              <w:t>50.0</w:t>
            </w:r>
          </w:p>
        </w:tc>
      </w:tr>
      <w:tr w:rsidR="00DC3F50" w:rsidRPr="00CF5DF9" w14:paraId="3A33CB52" w14:textId="77777777" w:rsidTr="00DC3F50">
        <w:tc>
          <w:tcPr>
            <w:tcW w:w="1947" w:type="pct"/>
            <w:tcBorders>
              <w:top w:val="nil"/>
              <w:left w:val="nil"/>
              <w:bottom w:val="single" w:sz="4" w:space="0" w:color="auto"/>
              <w:right w:val="nil"/>
            </w:tcBorders>
            <w:hideMark/>
          </w:tcPr>
          <w:p w14:paraId="6892EBDF" w14:textId="77777777" w:rsidR="00DC3F50" w:rsidRPr="00CF5DF9" w:rsidRDefault="00DC3F50" w:rsidP="00CB089F">
            <w:pPr>
              <w:autoSpaceDE w:val="0"/>
              <w:autoSpaceDN w:val="0"/>
              <w:adjustRightInd w:val="0"/>
              <w:spacing w:after="0" w:line="240" w:lineRule="auto"/>
              <w:rPr>
                <w:rFonts w:ascii="Tw Cen MT" w:hAnsi="Tw Cen MT" w:cs="Times New Roman"/>
                <w:color w:val="000000"/>
                <w:szCs w:val="24"/>
              </w:rPr>
            </w:pPr>
            <w:r w:rsidRPr="00CF5DF9">
              <w:rPr>
                <w:rFonts w:ascii="Tw Cen MT" w:hAnsi="Tw Cen MT" w:cs="Times New Roman"/>
                <w:color w:val="000000"/>
                <w:szCs w:val="24"/>
              </w:rPr>
              <w:t>Kurang</w:t>
            </w:r>
          </w:p>
        </w:tc>
        <w:tc>
          <w:tcPr>
            <w:tcW w:w="1372" w:type="pct"/>
            <w:tcBorders>
              <w:top w:val="nil"/>
              <w:left w:val="nil"/>
              <w:bottom w:val="single" w:sz="4" w:space="0" w:color="auto"/>
              <w:right w:val="nil"/>
            </w:tcBorders>
            <w:hideMark/>
          </w:tcPr>
          <w:p w14:paraId="676FC74A" w14:textId="77777777" w:rsidR="00DC3F50" w:rsidRPr="00CF5DF9" w:rsidRDefault="00DC3F50" w:rsidP="00CB089F">
            <w:pPr>
              <w:autoSpaceDE w:val="0"/>
              <w:autoSpaceDN w:val="0"/>
              <w:adjustRightInd w:val="0"/>
              <w:spacing w:after="0" w:line="240" w:lineRule="auto"/>
              <w:jc w:val="center"/>
              <w:rPr>
                <w:rFonts w:ascii="Tw Cen MT" w:hAnsi="Tw Cen MT" w:cs="Times New Roman"/>
                <w:color w:val="000000"/>
                <w:szCs w:val="24"/>
              </w:rPr>
            </w:pPr>
            <w:r w:rsidRPr="00CF5DF9">
              <w:rPr>
                <w:rFonts w:ascii="Tw Cen MT" w:hAnsi="Tw Cen MT" w:cs="Times New Roman"/>
                <w:color w:val="000000"/>
                <w:szCs w:val="24"/>
              </w:rPr>
              <w:t>30</w:t>
            </w:r>
          </w:p>
        </w:tc>
        <w:tc>
          <w:tcPr>
            <w:tcW w:w="1681" w:type="pct"/>
            <w:tcBorders>
              <w:top w:val="nil"/>
              <w:left w:val="nil"/>
              <w:bottom w:val="single" w:sz="4" w:space="0" w:color="auto"/>
              <w:right w:val="nil"/>
            </w:tcBorders>
            <w:hideMark/>
          </w:tcPr>
          <w:p w14:paraId="463D56B2" w14:textId="77777777" w:rsidR="00DC3F50" w:rsidRPr="00CF5DF9" w:rsidRDefault="00DC3F50" w:rsidP="00CB089F">
            <w:pPr>
              <w:autoSpaceDE w:val="0"/>
              <w:autoSpaceDN w:val="0"/>
              <w:adjustRightInd w:val="0"/>
              <w:spacing w:after="0" w:line="240" w:lineRule="auto"/>
              <w:jc w:val="center"/>
              <w:rPr>
                <w:rFonts w:ascii="Tw Cen MT" w:hAnsi="Tw Cen MT" w:cs="Times New Roman"/>
                <w:color w:val="000000"/>
                <w:szCs w:val="24"/>
              </w:rPr>
            </w:pPr>
            <w:r w:rsidRPr="00CF5DF9">
              <w:rPr>
                <w:rFonts w:ascii="Tw Cen MT" w:hAnsi="Tw Cen MT" w:cs="Times New Roman"/>
                <w:color w:val="000000"/>
                <w:szCs w:val="24"/>
              </w:rPr>
              <w:t>50.0</w:t>
            </w:r>
          </w:p>
        </w:tc>
      </w:tr>
      <w:tr w:rsidR="00DC3F50" w:rsidRPr="00CF5DF9" w14:paraId="3C743198" w14:textId="77777777" w:rsidTr="00DC3F50">
        <w:tc>
          <w:tcPr>
            <w:tcW w:w="1947" w:type="pct"/>
            <w:tcBorders>
              <w:top w:val="single" w:sz="4" w:space="0" w:color="auto"/>
              <w:left w:val="nil"/>
              <w:bottom w:val="nil"/>
              <w:right w:val="nil"/>
            </w:tcBorders>
            <w:hideMark/>
          </w:tcPr>
          <w:p w14:paraId="700BEEC4" w14:textId="77777777" w:rsidR="00DC3F50" w:rsidRPr="00CF5DF9" w:rsidRDefault="00DC3F50" w:rsidP="00CB089F">
            <w:pPr>
              <w:autoSpaceDE w:val="0"/>
              <w:autoSpaceDN w:val="0"/>
              <w:adjustRightInd w:val="0"/>
              <w:spacing w:after="0" w:line="240" w:lineRule="auto"/>
              <w:rPr>
                <w:rFonts w:ascii="Tw Cen MT" w:hAnsi="Tw Cen MT" w:cs="Times New Roman"/>
                <w:color w:val="000000"/>
                <w:szCs w:val="24"/>
              </w:rPr>
            </w:pPr>
            <w:r w:rsidRPr="00CF5DF9">
              <w:rPr>
                <w:rFonts w:ascii="Tw Cen MT" w:hAnsi="Tw Cen MT" w:cs="Times New Roman"/>
                <w:color w:val="000000"/>
                <w:szCs w:val="24"/>
              </w:rPr>
              <w:t>Stress</w:t>
            </w:r>
          </w:p>
        </w:tc>
        <w:tc>
          <w:tcPr>
            <w:tcW w:w="1372" w:type="pct"/>
            <w:tcBorders>
              <w:top w:val="single" w:sz="4" w:space="0" w:color="auto"/>
              <w:left w:val="nil"/>
              <w:bottom w:val="nil"/>
              <w:right w:val="nil"/>
            </w:tcBorders>
            <w:hideMark/>
          </w:tcPr>
          <w:p w14:paraId="14D3B736" w14:textId="77777777" w:rsidR="00DC3F50" w:rsidRPr="00CF5DF9" w:rsidRDefault="00DC3F50" w:rsidP="00CB089F">
            <w:pPr>
              <w:autoSpaceDE w:val="0"/>
              <w:autoSpaceDN w:val="0"/>
              <w:adjustRightInd w:val="0"/>
              <w:spacing w:after="0" w:line="240" w:lineRule="auto"/>
              <w:jc w:val="center"/>
              <w:rPr>
                <w:rFonts w:ascii="Tw Cen MT" w:hAnsi="Tw Cen MT" w:cs="Times New Roman"/>
                <w:color w:val="000000"/>
                <w:szCs w:val="24"/>
              </w:rPr>
            </w:pPr>
          </w:p>
        </w:tc>
        <w:tc>
          <w:tcPr>
            <w:tcW w:w="1681" w:type="pct"/>
            <w:tcBorders>
              <w:top w:val="single" w:sz="4" w:space="0" w:color="auto"/>
              <w:left w:val="nil"/>
              <w:bottom w:val="nil"/>
              <w:right w:val="nil"/>
            </w:tcBorders>
            <w:hideMark/>
          </w:tcPr>
          <w:p w14:paraId="19285C93" w14:textId="77777777" w:rsidR="00DC3F50" w:rsidRPr="00CF5DF9" w:rsidRDefault="00DC3F50" w:rsidP="00CB089F">
            <w:pPr>
              <w:autoSpaceDE w:val="0"/>
              <w:autoSpaceDN w:val="0"/>
              <w:adjustRightInd w:val="0"/>
              <w:spacing w:after="0" w:line="240" w:lineRule="auto"/>
              <w:jc w:val="center"/>
              <w:rPr>
                <w:rFonts w:ascii="Tw Cen MT" w:hAnsi="Tw Cen MT" w:cs="Times New Roman"/>
                <w:color w:val="000000"/>
                <w:szCs w:val="24"/>
              </w:rPr>
            </w:pPr>
          </w:p>
        </w:tc>
      </w:tr>
      <w:tr w:rsidR="00DC3F50" w:rsidRPr="00CF5DF9" w14:paraId="4F44E128" w14:textId="77777777" w:rsidTr="00DC3F50">
        <w:tc>
          <w:tcPr>
            <w:tcW w:w="1947" w:type="pct"/>
            <w:tcBorders>
              <w:top w:val="nil"/>
              <w:left w:val="nil"/>
              <w:bottom w:val="nil"/>
              <w:right w:val="nil"/>
            </w:tcBorders>
            <w:hideMark/>
          </w:tcPr>
          <w:p w14:paraId="509F64EA" w14:textId="77777777" w:rsidR="00DC3F50" w:rsidRPr="00CF5DF9" w:rsidRDefault="00DC3F50" w:rsidP="006E21F9">
            <w:pPr>
              <w:autoSpaceDE w:val="0"/>
              <w:autoSpaceDN w:val="0"/>
              <w:adjustRightInd w:val="0"/>
              <w:spacing w:after="0" w:line="240" w:lineRule="auto"/>
              <w:rPr>
                <w:rFonts w:ascii="Tw Cen MT" w:hAnsi="Tw Cen MT" w:cs="Times New Roman"/>
                <w:color w:val="000000"/>
                <w:szCs w:val="24"/>
              </w:rPr>
            </w:pPr>
            <w:r w:rsidRPr="00CF5DF9">
              <w:rPr>
                <w:rFonts w:ascii="Tw Cen MT" w:hAnsi="Tw Cen MT" w:cs="Times New Roman"/>
                <w:color w:val="000000"/>
                <w:szCs w:val="24"/>
              </w:rPr>
              <w:t>Ringan</w:t>
            </w:r>
          </w:p>
        </w:tc>
        <w:tc>
          <w:tcPr>
            <w:tcW w:w="1372" w:type="pct"/>
            <w:tcBorders>
              <w:top w:val="nil"/>
              <w:left w:val="nil"/>
              <w:bottom w:val="nil"/>
              <w:right w:val="nil"/>
            </w:tcBorders>
            <w:hideMark/>
          </w:tcPr>
          <w:p w14:paraId="0DEF56E7" w14:textId="77777777" w:rsidR="00DC3F50" w:rsidRPr="00CF5DF9" w:rsidRDefault="00DC3F50" w:rsidP="006E21F9">
            <w:pPr>
              <w:autoSpaceDE w:val="0"/>
              <w:autoSpaceDN w:val="0"/>
              <w:adjustRightInd w:val="0"/>
              <w:spacing w:after="0" w:line="240" w:lineRule="auto"/>
              <w:jc w:val="center"/>
              <w:rPr>
                <w:rFonts w:ascii="Tw Cen MT" w:hAnsi="Tw Cen MT" w:cs="Times New Roman"/>
                <w:color w:val="000000"/>
                <w:szCs w:val="24"/>
              </w:rPr>
            </w:pPr>
            <w:r w:rsidRPr="00CF5DF9">
              <w:rPr>
                <w:rFonts w:ascii="Tw Cen MT" w:hAnsi="Tw Cen MT" w:cs="Times New Roman"/>
                <w:color w:val="000000"/>
                <w:szCs w:val="24"/>
              </w:rPr>
              <w:t>32</w:t>
            </w:r>
          </w:p>
        </w:tc>
        <w:tc>
          <w:tcPr>
            <w:tcW w:w="1681" w:type="pct"/>
            <w:tcBorders>
              <w:top w:val="nil"/>
              <w:left w:val="nil"/>
              <w:bottom w:val="nil"/>
              <w:right w:val="nil"/>
            </w:tcBorders>
            <w:hideMark/>
          </w:tcPr>
          <w:p w14:paraId="31E592FE" w14:textId="77777777" w:rsidR="00DC3F50" w:rsidRPr="00CF5DF9" w:rsidRDefault="00DC3F50" w:rsidP="006E21F9">
            <w:pPr>
              <w:autoSpaceDE w:val="0"/>
              <w:autoSpaceDN w:val="0"/>
              <w:adjustRightInd w:val="0"/>
              <w:spacing w:after="0" w:line="240" w:lineRule="auto"/>
              <w:jc w:val="center"/>
              <w:rPr>
                <w:rFonts w:ascii="Tw Cen MT" w:hAnsi="Tw Cen MT" w:cs="Times New Roman"/>
                <w:color w:val="000000"/>
                <w:szCs w:val="24"/>
              </w:rPr>
            </w:pPr>
            <w:r w:rsidRPr="00CF5DF9">
              <w:rPr>
                <w:rFonts w:ascii="Tw Cen MT" w:hAnsi="Tw Cen MT" w:cs="Times New Roman"/>
                <w:color w:val="000000"/>
                <w:szCs w:val="24"/>
              </w:rPr>
              <w:t>53.3</w:t>
            </w:r>
          </w:p>
        </w:tc>
      </w:tr>
      <w:tr w:rsidR="00DC3F50" w:rsidRPr="00CF5DF9" w14:paraId="53026D04" w14:textId="77777777" w:rsidTr="00DC3F50">
        <w:tc>
          <w:tcPr>
            <w:tcW w:w="1947" w:type="pct"/>
            <w:tcBorders>
              <w:top w:val="nil"/>
              <w:left w:val="nil"/>
              <w:bottom w:val="nil"/>
              <w:right w:val="nil"/>
            </w:tcBorders>
          </w:tcPr>
          <w:p w14:paraId="207E8EEE" w14:textId="77777777" w:rsidR="00DC3F50" w:rsidRPr="00CF5DF9" w:rsidRDefault="00DC3F50" w:rsidP="006E21F9">
            <w:pPr>
              <w:autoSpaceDE w:val="0"/>
              <w:autoSpaceDN w:val="0"/>
              <w:adjustRightInd w:val="0"/>
              <w:spacing w:after="0" w:line="240" w:lineRule="auto"/>
              <w:rPr>
                <w:rFonts w:ascii="Tw Cen MT" w:hAnsi="Tw Cen MT" w:cs="Times New Roman"/>
                <w:color w:val="000000"/>
                <w:szCs w:val="24"/>
              </w:rPr>
            </w:pPr>
            <w:r w:rsidRPr="00CF5DF9">
              <w:rPr>
                <w:rFonts w:ascii="Tw Cen MT" w:hAnsi="Tw Cen MT" w:cs="Times New Roman"/>
                <w:color w:val="000000"/>
                <w:szCs w:val="24"/>
              </w:rPr>
              <w:t>Sedang</w:t>
            </w:r>
          </w:p>
        </w:tc>
        <w:tc>
          <w:tcPr>
            <w:tcW w:w="1372" w:type="pct"/>
            <w:tcBorders>
              <w:top w:val="nil"/>
              <w:left w:val="nil"/>
              <w:bottom w:val="nil"/>
              <w:right w:val="nil"/>
            </w:tcBorders>
          </w:tcPr>
          <w:p w14:paraId="323DFA4F" w14:textId="77777777" w:rsidR="00DC3F50" w:rsidRPr="00CF5DF9" w:rsidRDefault="00DC3F50" w:rsidP="006E21F9">
            <w:pPr>
              <w:autoSpaceDE w:val="0"/>
              <w:autoSpaceDN w:val="0"/>
              <w:adjustRightInd w:val="0"/>
              <w:spacing w:after="0" w:line="240" w:lineRule="auto"/>
              <w:jc w:val="center"/>
              <w:rPr>
                <w:rFonts w:ascii="Tw Cen MT" w:hAnsi="Tw Cen MT" w:cs="Times New Roman"/>
                <w:color w:val="000000"/>
                <w:szCs w:val="24"/>
              </w:rPr>
            </w:pPr>
            <w:r w:rsidRPr="00CF5DF9">
              <w:rPr>
                <w:rFonts w:ascii="Tw Cen MT" w:hAnsi="Tw Cen MT" w:cs="Times New Roman"/>
                <w:color w:val="000000"/>
                <w:szCs w:val="24"/>
              </w:rPr>
              <w:t>12</w:t>
            </w:r>
          </w:p>
        </w:tc>
        <w:tc>
          <w:tcPr>
            <w:tcW w:w="1681" w:type="pct"/>
            <w:tcBorders>
              <w:top w:val="nil"/>
              <w:left w:val="nil"/>
              <w:bottom w:val="nil"/>
              <w:right w:val="nil"/>
            </w:tcBorders>
          </w:tcPr>
          <w:p w14:paraId="0EB864DF" w14:textId="77777777" w:rsidR="00DC3F50" w:rsidRPr="00CF5DF9" w:rsidRDefault="00DC3F50" w:rsidP="006E21F9">
            <w:pPr>
              <w:autoSpaceDE w:val="0"/>
              <w:autoSpaceDN w:val="0"/>
              <w:adjustRightInd w:val="0"/>
              <w:spacing w:after="0" w:line="240" w:lineRule="auto"/>
              <w:jc w:val="center"/>
              <w:rPr>
                <w:rFonts w:ascii="Tw Cen MT" w:hAnsi="Tw Cen MT" w:cs="Times New Roman"/>
                <w:color w:val="000000"/>
                <w:szCs w:val="24"/>
              </w:rPr>
            </w:pPr>
            <w:r w:rsidRPr="00CF5DF9">
              <w:rPr>
                <w:rFonts w:ascii="Tw Cen MT" w:hAnsi="Tw Cen MT" w:cs="Times New Roman"/>
                <w:color w:val="000000"/>
                <w:szCs w:val="24"/>
              </w:rPr>
              <w:t>20.0</w:t>
            </w:r>
          </w:p>
        </w:tc>
      </w:tr>
      <w:tr w:rsidR="00DC3F50" w:rsidRPr="00CF5DF9" w14:paraId="43A6A7D0" w14:textId="77777777" w:rsidTr="00DC3F50">
        <w:tc>
          <w:tcPr>
            <w:tcW w:w="1947" w:type="pct"/>
            <w:tcBorders>
              <w:top w:val="nil"/>
              <w:left w:val="nil"/>
              <w:bottom w:val="single" w:sz="4" w:space="0" w:color="auto"/>
              <w:right w:val="nil"/>
            </w:tcBorders>
          </w:tcPr>
          <w:p w14:paraId="1F1D2086" w14:textId="77777777" w:rsidR="00DC3F50" w:rsidRPr="00CF5DF9" w:rsidRDefault="00DC3F50" w:rsidP="006E21F9">
            <w:pPr>
              <w:autoSpaceDE w:val="0"/>
              <w:autoSpaceDN w:val="0"/>
              <w:adjustRightInd w:val="0"/>
              <w:spacing w:after="0" w:line="240" w:lineRule="auto"/>
              <w:rPr>
                <w:rFonts w:ascii="Tw Cen MT" w:hAnsi="Tw Cen MT" w:cs="Times New Roman"/>
                <w:color w:val="000000"/>
                <w:szCs w:val="24"/>
              </w:rPr>
            </w:pPr>
            <w:r w:rsidRPr="00CF5DF9">
              <w:rPr>
                <w:rFonts w:ascii="Tw Cen MT" w:hAnsi="Tw Cen MT" w:cs="Times New Roman"/>
                <w:color w:val="000000"/>
                <w:szCs w:val="24"/>
              </w:rPr>
              <w:t xml:space="preserve"> Berat</w:t>
            </w:r>
          </w:p>
        </w:tc>
        <w:tc>
          <w:tcPr>
            <w:tcW w:w="1372" w:type="pct"/>
            <w:tcBorders>
              <w:top w:val="nil"/>
              <w:left w:val="nil"/>
              <w:bottom w:val="single" w:sz="4" w:space="0" w:color="auto"/>
              <w:right w:val="nil"/>
            </w:tcBorders>
          </w:tcPr>
          <w:p w14:paraId="3B758800" w14:textId="77777777" w:rsidR="00DC3F50" w:rsidRPr="00CF5DF9" w:rsidRDefault="00DC3F50" w:rsidP="006E21F9">
            <w:pPr>
              <w:autoSpaceDE w:val="0"/>
              <w:autoSpaceDN w:val="0"/>
              <w:adjustRightInd w:val="0"/>
              <w:spacing w:after="0" w:line="240" w:lineRule="auto"/>
              <w:jc w:val="center"/>
              <w:rPr>
                <w:rFonts w:ascii="Tw Cen MT" w:hAnsi="Tw Cen MT" w:cs="Times New Roman"/>
                <w:color w:val="000000"/>
                <w:szCs w:val="24"/>
              </w:rPr>
            </w:pPr>
            <w:r w:rsidRPr="00CF5DF9">
              <w:rPr>
                <w:rFonts w:ascii="Tw Cen MT" w:hAnsi="Tw Cen MT" w:cs="Times New Roman"/>
                <w:color w:val="000000"/>
                <w:szCs w:val="24"/>
              </w:rPr>
              <w:t>16</w:t>
            </w:r>
          </w:p>
        </w:tc>
        <w:tc>
          <w:tcPr>
            <w:tcW w:w="1681" w:type="pct"/>
            <w:tcBorders>
              <w:top w:val="nil"/>
              <w:left w:val="nil"/>
              <w:bottom w:val="single" w:sz="4" w:space="0" w:color="auto"/>
              <w:right w:val="nil"/>
            </w:tcBorders>
          </w:tcPr>
          <w:p w14:paraId="26EF413E" w14:textId="77777777" w:rsidR="00DC3F50" w:rsidRPr="00CF5DF9" w:rsidRDefault="00DC3F50" w:rsidP="006E21F9">
            <w:pPr>
              <w:autoSpaceDE w:val="0"/>
              <w:autoSpaceDN w:val="0"/>
              <w:adjustRightInd w:val="0"/>
              <w:spacing w:after="0" w:line="240" w:lineRule="auto"/>
              <w:jc w:val="center"/>
              <w:rPr>
                <w:rFonts w:ascii="Tw Cen MT" w:hAnsi="Tw Cen MT" w:cs="Times New Roman"/>
                <w:color w:val="000000"/>
                <w:szCs w:val="24"/>
              </w:rPr>
            </w:pPr>
            <w:r w:rsidRPr="00CF5DF9">
              <w:rPr>
                <w:rFonts w:ascii="Tw Cen MT" w:hAnsi="Tw Cen MT" w:cs="Times New Roman"/>
                <w:color w:val="000000"/>
                <w:szCs w:val="24"/>
              </w:rPr>
              <w:t>26.7</w:t>
            </w:r>
          </w:p>
        </w:tc>
      </w:tr>
      <w:tr w:rsidR="00DC3F50" w:rsidRPr="00CF5DF9" w14:paraId="3125B5CC" w14:textId="77777777" w:rsidTr="00DC3F50">
        <w:tc>
          <w:tcPr>
            <w:tcW w:w="1947" w:type="pct"/>
            <w:tcBorders>
              <w:top w:val="single" w:sz="4" w:space="0" w:color="auto"/>
              <w:left w:val="nil"/>
              <w:bottom w:val="nil"/>
              <w:right w:val="nil"/>
            </w:tcBorders>
          </w:tcPr>
          <w:p w14:paraId="6B80AA8E" w14:textId="77777777" w:rsidR="00DC3F50" w:rsidRPr="00CF5DF9" w:rsidRDefault="00DC3F50" w:rsidP="006E21F9">
            <w:pPr>
              <w:autoSpaceDE w:val="0"/>
              <w:autoSpaceDN w:val="0"/>
              <w:adjustRightInd w:val="0"/>
              <w:spacing w:after="0" w:line="240" w:lineRule="auto"/>
              <w:rPr>
                <w:rFonts w:ascii="Tw Cen MT" w:hAnsi="Tw Cen MT" w:cs="Times New Roman"/>
                <w:color w:val="000000"/>
                <w:szCs w:val="24"/>
              </w:rPr>
            </w:pPr>
            <w:r w:rsidRPr="00CF5DF9">
              <w:rPr>
                <w:rFonts w:ascii="Tw Cen MT" w:hAnsi="Tw Cen MT" w:cs="Times New Roman"/>
                <w:color w:val="000000"/>
                <w:szCs w:val="24"/>
              </w:rPr>
              <w:t xml:space="preserve">Pola Konsumsi </w:t>
            </w:r>
          </w:p>
        </w:tc>
        <w:tc>
          <w:tcPr>
            <w:tcW w:w="1372" w:type="pct"/>
            <w:tcBorders>
              <w:top w:val="single" w:sz="4" w:space="0" w:color="auto"/>
              <w:left w:val="nil"/>
              <w:bottom w:val="nil"/>
              <w:right w:val="nil"/>
            </w:tcBorders>
          </w:tcPr>
          <w:p w14:paraId="421BFB2D" w14:textId="77777777" w:rsidR="00DC3F50" w:rsidRPr="00CF5DF9" w:rsidRDefault="00DC3F50" w:rsidP="006E21F9">
            <w:pPr>
              <w:autoSpaceDE w:val="0"/>
              <w:autoSpaceDN w:val="0"/>
              <w:adjustRightInd w:val="0"/>
              <w:spacing w:after="0" w:line="240" w:lineRule="auto"/>
              <w:jc w:val="center"/>
              <w:rPr>
                <w:rFonts w:ascii="Tw Cen MT" w:hAnsi="Tw Cen MT" w:cs="Times New Roman"/>
                <w:color w:val="000000"/>
                <w:szCs w:val="24"/>
              </w:rPr>
            </w:pPr>
          </w:p>
        </w:tc>
        <w:tc>
          <w:tcPr>
            <w:tcW w:w="1681" w:type="pct"/>
            <w:tcBorders>
              <w:top w:val="single" w:sz="4" w:space="0" w:color="auto"/>
              <w:left w:val="nil"/>
              <w:bottom w:val="nil"/>
              <w:right w:val="nil"/>
            </w:tcBorders>
          </w:tcPr>
          <w:p w14:paraId="467FD546" w14:textId="77777777" w:rsidR="00DC3F50" w:rsidRPr="00CF5DF9" w:rsidRDefault="00DC3F50" w:rsidP="006E21F9">
            <w:pPr>
              <w:autoSpaceDE w:val="0"/>
              <w:autoSpaceDN w:val="0"/>
              <w:adjustRightInd w:val="0"/>
              <w:spacing w:after="0" w:line="240" w:lineRule="auto"/>
              <w:jc w:val="center"/>
              <w:rPr>
                <w:rFonts w:ascii="Tw Cen MT" w:hAnsi="Tw Cen MT" w:cs="Times New Roman"/>
                <w:color w:val="000000"/>
                <w:szCs w:val="24"/>
              </w:rPr>
            </w:pPr>
          </w:p>
        </w:tc>
      </w:tr>
      <w:tr w:rsidR="00DC3F50" w:rsidRPr="00CF5DF9" w14:paraId="35A7BEDB" w14:textId="77777777" w:rsidTr="00DC3F50">
        <w:tc>
          <w:tcPr>
            <w:tcW w:w="1947" w:type="pct"/>
            <w:tcBorders>
              <w:top w:val="nil"/>
              <w:left w:val="nil"/>
              <w:bottom w:val="nil"/>
              <w:right w:val="nil"/>
            </w:tcBorders>
          </w:tcPr>
          <w:p w14:paraId="0EBC2502" w14:textId="77777777" w:rsidR="00DC3F50" w:rsidRPr="00CF5DF9" w:rsidRDefault="00DC3F50" w:rsidP="006E21F9">
            <w:pPr>
              <w:autoSpaceDE w:val="0"/>
              <w:autoSpaceDN w:val="0"/>
              <w:adjustRightInd w:val="0"/>
              <w:spacing w:after="0" w:line="240" w:lineRule="auto"/>
              <w:rPr>
                <w:rFonts w:ascii="Tw Cen MT" w:hAnsi="Tw Cen MT" w:cs="Times New Roman"/>
                <w:color w:val="000000"/>
                <w:szCs w:val="24"/>
              </w:rPr>
            </w:pPr>
            <w:r w:rsidRPr="00CF5DF9">
              <w:rPr>
                <w:rFonts w:ascii="Tw Cen MT" w:hAnsi="Tw Cen MT" w:cs="Times New Roman"/>
                <w:color w:val="000000"/>
                <w:szCs w:val="24"/>
              </w:rPr>
              <w:t>Baik</w:t>
            </w:r>
          </w:p>
        </w:tc>
        <w:tc>
          <w:tcPr>
            <w:tcW w:w="1372" w:type="pct"/>
            <w:tcBorders>
              <w:top w:val="nil"/>
              <w:left w:val="nil"/>
              <w:bottom w:val="nil"/>
              <w:right w:val="nil"/>
            </w:tcBorders>
          </w:tcPr>
          <w:p w14:paraId="62E485A8" w14:textId="77777777" w:rsidR="00DC3F50" w:rsidRPr="00CF5DF9" w:rsidRDefault="00DC3F50" w:rsidP="006E21F9">
            <w:pPr>
              <w:autoSpaceDE w:val="0"/>
              <w:autoSpaceDN w:val="0"/>
              <w:adjustRightInd w:val="0"/>
              <w:spacing w:after="0" w:line="240" w:lineRule="auto"/>
              <w:jc w:val="center"/>
              <w:rPr>
                <w:rFonts w:ascii="Tw Cen MT" w:hAnsi="Tw Cen MT" w:cs="Times New Roman"/>
                <w:color w:val="000000"/>
                <w:szCs w:val="24"/>
              </w:rPr>
            </w:pPr>
            <w:r w:rsidRPr="00CF5DF9">
              <w:rPr>
                <w:rFonts w:ascii="Tw Cen MT" w:hAnsi="Tw Cen MT" w:cs="Times New Roman"/>
                <w:color w:val="000000"/>
                <w:szCs w:val="24"/>
              </w:rPr>
              <w:t>34</w:t>
            </w:r>
          </w:p>
        </w:tc>
        <w:tc>
          <w:tcPr>
            <w:tcW w:w="1681" w:type="pct"/>
            <w:tcBorders>
              <w:top w:val="nil"/>
              <w:left w:val="nil"/>
              <w:bottom w:val="nil"/>
              <w:right w:val="nil"/>
            </w:tcBorders>
          </w:tcPr>
          <w:p w14:paraId="73E86641" w14:textId="77777777" w:rsidR="00DC3F50" w:rsidRPr="00CF5DF9" w:rsidRDefault="00DC3F50" w:rsidP="006E21F9">
            <w:pPr>
              <w:autoSpaceDE w:val="0"/>
              <w:autoSpaceDN w:val="0"/>
              <w:adjustRightInd w:val="0"/>
              <w:spacing w:after="0" w:line="240" w:lineRule="auto"/>
              <w:jc w:val="center"/>
              <w:rPr>
                <w:rFonts w:ascii="Tw Cen MT" w:hAnsi="Tw Cen MT" w:cs="Times New Roman"/>
                <w:color w:val="000000"/>
                <w:szCs w:val="24"/>
              </w:rPr>
            </w:pPr>
            <w:r w:rsidRPr="00CF5DF9">
              <w:rPr>
                <w:rFonts w:ascii="Tw Cen MT" w:hAnsi="Tw Cen MT" w:cs="Times New Roman"/>
                <w:color w:val="000000"/>
                <w:szCs w:val="24"/>
              </w:rPr>
              <w:t>56.7</w:t>
            </w:r>
          </w:p>
        </w:tc>
      </w:tr>
      <w:tr w:rsidR="00DC3F50" w:rsidRPr="00CF5DF9" w14:paraId="77DFA0B6" w14:textId="77777777" w:rsidTr="00DC3F50">
        <w:tc>
          <w:tcPr>
            <w:tcW w:w="1947" w:type="pct"/>
            <w:tcBorders>
              <w:top w:val="nil"/>
              <w:left w:val="nil"/>
              <w:bottom w:val="single" w:sz="4" w:space="0" w:color="auto"/>
              <w:right w:val="nil"/>
            </w:tcBorders>
          </w:tcPr>
          <w:p w14:paraId="7F51991E" w14:textId="77777777" w:rsidR="00DC3F50" w:rsidRPr="00CF5DF9" w:rsidRDefault="00DC3F50" w:rsidP="006E21F9">
            <w:pPr>
              <w:autoSpaceDE w:val="0"/>
              <w:autoSpaceDN w:val="0"/>
              <w:adjustRightInd w:val="0"/>
              <w:spacing w:after="0" w:line="240" w:lineRule="auto"/>
              <w:rPr>
                <w:rFonts w:ascii="Tw Cen MT" w:hAnsi="Tw Cen MT" w:cs="Times New Roman"/>
                <w:color w:val="000000"/>
                <w:szCs w:val="24"/>
              </w:rPr>
            </w:pPr>
            <w:r w:rsidRPr="00CF5DF9">
              <w:rPr>
                <w:rFonts w:ascii="Tw Cen MT" w:hAnsi="Tw Cen MT" w:cs="Times New Roman"/>
                <w:color w:val="000000"/>
                <w:szCs w:val="24"/>
              </w:rPr>
              <w:t>Tidak Baik</w:t>
            </w:r>
          </w:p>
        </w:tc>
        <w:tc>
          <w:tcPr>
            <w:tcW w:w="1372" w:type="pct"/>
            <w:tcBorders>
              <w:top w:val="nil"/>
              <w:left w:val="nil"/>
              <w:bottom w:val="single" w:sz="4" w:space="0" w:color="auto"/>
              <w:right w:val="nil"/>
            </w:tcBorders>
          </w:tcPr>
          <w:p w14:paraId="786C11A0" w14:textId="77777777" w:rsidR="00DC3F50" w:rsidRPr="00CF5DF9" w:rsidRDefault="00DC3F50" w:rsidP="006E21F9">
            <w:pPr>
              <w:autoSpaceDE w:val="0"/>
              <w:autoSpaceDN w:val="0"/>
              <w:adjustRightInd w:val="0"/>
              <w:spacing w:after="0" w:line="240" w:lineRule="auto"/>
              <w:jc w:val="center"/>
              <w:rPr>
                <w:rFonts w:ascii="Tw Cen MT" w:hAnsi="Tw Cen MT" w:cs="Times New Roman"/>
                <w:color w:val="000000"/>
                <w:szCs w:val="24"/>
              </w:rPr>
            </w:pPr>
            <w:r w:rsidRPr="00CF5DF9">
              <w:rPr>
                <w:rFonts w:ascii="Tw Cen MT" w:hAnsi="Tw Cen MT" w:cs="Times New Roman"/>
                <w:color w:val="000000"/>
                <w:szCs w:val="24"/>
              </w:rPr>
              <w:t>26</w:t>
            </w:r>
          </w:p>
        </w:tc>
        <w:tc>
          <w:tcPr>
            <w:tcW w:w="1681" w:type="pct"/>
            <w:tcBorders>
              <w:top w:val="nil"/>
              <w:left w:val="nil"/>
              <w:bottom w:val="single" w:sz="4" w:space="0" w:color="auto"/>
              <w:right w:val="nil"/>
            </w:tcBorders>
          </w:tcPr>
          <w:p w14:paraId="64ED1F88" w14:textId="77777777" w:rsidR="00DC3F50" w:rsidRPr="00CF5DF9" w:rsidRDefault="00DC3F50" w:rsidP="006E21F9">
            <w:pPr>
              <w:autoSpaceDE w:val="0"/>
              <w:autoSpaceDN w:val="0"/>
              <w:adjustRightInd w:val="0"/>
              <w:spacing w:after="0" w:line="240" w:lineRule="auto"/>
              <w:jc w:val="center"/>
              <w:rPr>
                <w:rFonts w:ascii="Tw Cen MT" w:hAnsi="Tw Cen MT" w:cs="Times New Roman"/>
                <w:color w:val="000000"/>
                <w:szCs w:val="24"/>
              </w:rPr>
            </w:pPr>
            <w:r w:rsidRPr="00CF5DF9">
              <w:rPr>
                <w:rFonts w:ascii="Tw Cen MT" w:hAnsi="Tw Cen MT" w:cs="Times New Roman"/>
                <w:color w:val="000000"/>
                <w:szCs w:val="24"/>
              </w:rPr>
              <w:t>43.3</w:t>
            </w:r>
          </w:p>
        </w:tc>
      </w:tr>
      <w:tr w:rsidR="00DC3F50" w:rsidRPr="00CF5DF9" w14:paraId="7E858AA6" w14:textId="77777777" w:rsidTr="00DC3F50">
        <w:tc>
          <w:tcPr>
            <w:tcW w:w="1947" w:type="pct"/>
            <w:tcBorders>
              <w:top w:val="single" w:sz="4" w:space="0" w:color="auto"/>
              <w:left w:val="nil"/>
              <w:bottom w:val="nil"/>
              <w:right w:val="nil"/>
            </w:tcBorders>
          </w:tcPr>
          <w:p w14:paraId="59254D11" w14:textId="77777777" w:rsidR="00DC3F50" w:rsidRPr="00CF5DF9" w:rsidRDefault="00DC3F50" w:rsidP="006E21F9">
            <w:pPr>
              <w:autoSpaceDE w:val="0"/>
              <w:autoSpaceDN w:val="0"/>
              <w:adjustRightInd w:val="0"/>
              <w:spacing w:after="0" w:line="240" w:lineRule="auto"/>
              <w:rPr>
                <w:rFonts w:ascii="Tw Cen MT" w:hAnsi="Tw Cen MT" w:cs="Times New Roman"/>
                <w:color w:val="000000"/>
                <w:szCs w:val="24"/>
              </w:rPr>
            </w:pPr>
            <w:r w:rsidRPr="00CF5DF9">
              <w:rPr>
                <w:rFonts w:ascii="Tw Cen MT" w:hAnsi="Tw Cen MT" w:cs="Times New Roman"/>
                <w:color w:val="000000"/>
                <w:szCs w:val="24"/>
              </w:rPr>
              <w:t>Pola Olahraga</w:t>
            </w:r>
          </w:p>
        </w:tc>
        <w:tc>
          <w:tcPr>
            <w:tcW w:w="1372" w:type="pct"/>
            <w:tcBorders>
              <w:top w:val="single" w:sz="4" w:space="0" w:color="auto"/>
              <w:left w:val="nil"/>
              <w:bottom w:val="nil"/>
              <w:right w:val="nil"/>
            </w:tcBorders>
          </w:tcPr>
          <w:p w14:paraId="070A7533" w14:textId="77777777" w:rsidR="00DC3F50" w:rsidRPr="00CF5DF9" w:rsidRDefault="00DC3F50" w:rsidP="006E21F9">
            <w:pPr>
              <w:autoSpaceDE w:val="0"/>
              <w:autoSpaceDN w:val="0"/>
              <w:adjustRightInd w:val="0"/>
              <w:spacing w:after="0" w:line="240" w:lineRule="auto"/>
              <w:jc w:val="center"/>
              <w:rPr>
                <w:rFonts w:ascii="Tw Cen MT" w:hAnsi="Tw Cen MT" w:cs="Times New Roman"/>
                <w:color w:val="000000"/>
                <w:szCs w:val="24"/>
              </w:rPr>
            </w:pPr>
          </w:p>
        </w:tc>
        <w:tc>
          <w:tcPr>
            <w:tcW w:w="1681" w:type="pct"/>
            <w:tcBorders>
              <w:top w:val="single" w:sz="4" w:space="0" w:color="auto"/>
              <w:left w:val="nil"/>
              <w:bottom w:val="nil"/>
              <w:right w:val="nil"/>
            </w:tcBorders>
          </w:tcPr>
          <w:p w14:paraId="373EC7D8" w14:textId="77777777" w:rsidR="00DC3F50" w:rsidRPr="00CF5DF9" w:rsidRDefault="00DC3F50" w:rsidP="006E21F9">
            <w:pPr>
              <w:autoSpaceDE w:val="0"/>
              <w:autoSpaceDN w:val="0"/>
              <w:adjustRightInd w:val="0"/>
              <w:spacing w:after="0" w:line="240" w:lineRule="auto"/>
              <w:jc w:val="center"/>
              <w:rPr>
                <w:rFonts w:ascii="Tw Cen MT" w:hAnsi="Tw Cen MT" w:cs="Times New Roman"/>
                <w:color w:val="000000"/>
                <w:szCs w:val="24"/>
              </w:rPr>
            </w:pPr>
          </w:p>
        </w:tc>
      </w:tr>
      <w:tr w:rsidR="00DC3F50" w:rsidRPr="00CF5DF9" w14:paraId="261BBD82" w14:textId="77777777" w:rsidTr="00DC3F50">
        <w:tc>
          <w:tcPr>
            <w:tcW w:w="1947" w:type="pct"/>
            <w:tcBorders>
              <w:top w:val="nil"/>
              <w:left w:val="nil"/>
              <w:bottom w:val="nil"/>
              <w:right w:val="nil"/>
            </w:tcBorders>
          </w:tcPr>
          <w:p w14:paraId="6424F2B2" w14:textId="77777777" w:rsidR="00DC3F50" w:rsidRPr="00CF5DF9" w:rsidRDefault="00DC3F50" w:rsidP="006E21F9">
            <w:pPr>
              <w:autoSpaceDE w:val="0"/>
              <w:autoSpaceDN w:val="0"/>
              <w:adjustRightInd w:val="0"/>
              <w:spacing w:after="0" w:line="240" w:lineRule="auto"/>
              <w:rPr>
                <w:rFonts w:ascii="Tw Cen MT" w:hAnsi="Tw Cen MT" w:cs="Times New Roman"/>
                <w:color w:val="000000"/>
                <w:szCs w:val="24"/>
              </w:rPr>
            </w:pPr>
            <w:r w:rsidRPr="00CF5DF9">
              <w:rPr>
                <w:rFonts w:ascii="Tw Cen MT" w:hAnsi="Tw Cen MT" w:cs="Times New Roman"/>
                <w:color w:val="000000"/>
                <w:szCs w:val="24"/>
              </w:rPr>
              <w:t>Rutin</w:t>
            </w:r>
          </w:p>
        </w:tc>
        <w:tc>
          <w:tcPr>
            <w:tcW w:w="1372" w:type="pct"/>
            <w:tcBorders>
              <w:top w:val="nil"/>
              <w:left w:val="nil"/>
              <w:bottom w:val="nil"/>
              <w:right w:val="nil"/>
            </w:tcBorders>
          </w:tcPr>
          <w:p w14:paraId="787F822F" w14:textId="77777777" w:rsidR="00DC3F50" w:rsidRPr="00CF5DF9" w:rsidRDefault="00DC3F50" w:rsidP="006E21F9">
            <w:pPr>
              <w:autoSpaceDE w:val="0"/>
              <w:autoSpaceDN w:val="0"/>
              <w:adjustRightInd w:val="0"/>
              <w:spacing w:after="0" w:line="240" w:lineRule="auto"/>
              <w:jc w:val="center"/>
              <w:rPr>
                <w:rFonts w:ascii="Tw Cen MT" w:hAnsi="Tw Cen MT" w:cs="Times New Roman"/>
                <w:color w:val="000000"/>
                <w:szCs w:val="24"/>
              </w:rPr>
            </w:pPr>
            <w:r w:rsidRPr="00CF5DF9">
              <w:rPr>
                <w:rFonts w:ascii="Tw Cen MT" w:hAnsi="Tw Cen MT" w:cs="Times New Roman"/>
                <w:color w:val="000000"/>
                <w:szCs w:val="24"/>
              </w:rPr>
              <w:t>27</w:t>
            </w:r>
          </w:p>
        </w:tc>
        <w:tc>
          <w:tcPr>
            <w:tcW w:w="1681" w:type="pct"/>
            <w:tcBorders>
              <w:top w:val="nil"/>
              <w:left w:val="nil"/>
              <w:bottom w:val="nil"/>
              <w:right w:val="nil"/>
            </w:tcBorders>
          </w:tcPr>
          <w:p w14:paraId="4EB23803" w14:textId="77777777" w:rsidR="00DC3F50" w:rsidRPr="00CF5DF9" w:rsidRDefault="00DC3F50" w:rsidP="006E21F9">
            <w:pPr>
              <w:autoSpaceDE w:val="0"/>
              <w:autoSpaceDN w:val="0"/>
              <w:adjustRightInd w:val="0"/>
              <w:spacing w:after="0" w:line="240" w:lineRule="auto"/>
              <w:jc w:val="center"/>
              <w:rPr>
                <w:rFonts w:ascii="Tw Cen MT" w:hAnsi="Tw Cen MT" w:cs="Times New Roman"/>
                <w:color w:val="000000"/>
                <w:szCs w:val="24"/>
              </w:rPr>
            </w:pPr>
            <w:r w:rsidRPr="00CF5DF9">
              <w:rPr>
                <w:rFonts w:ascii="Tw Cen MT" w:hAnsi="Tw Cen MT" w:cs="Times New Roman"/>
                <w:color w:val="000000"/>
                <w:szCs w:val="24"/>
              </w:rPr>
              <w:t>45.0</w:t>
            </w:r>
          </w:p>
        </w:tc>
      </w:tr>
      <w:tr w:rsidR="00DC3F50" w:rsidRPr="00CF5DF9" w14:paraId="3F15A809" w14:textId="77777777" w:rsidTr="00DC3F50">
        <w:tc>
          <w:tcPr>
            <w:tcW w:w="1947" w:type="pct"/>
            <w:tcBorders>
              <w:top w:val="nil"/>
              <w:left w:val="nil"/>
              <w:bottom w:val="single" w:sz="4" w:space="0" w:color="auto"/>
              <w:right w:val="nil"/>
            </w:tcBorders>
          </w:tcPr>
          <w:p w14:paraId="1141E5B8" w14:textId="77777777" w:rsidR="00DC3F50" w:rsidRPr="00CF5DF9" w:rsidRDefault="00DC3F50" w:rsidP="006E21F9">
            <w:pPr>
              <w:autoSpaceDE w:val="0"/>
              <w:autoSpaceDN w:val="0"/>
              <w:adjustRightInd w:val="0"/>
              <w:spacing w:after="0" w:line="240" w:lineRule="auto"/>
              <w:rPr>
                <w:rFonts w:ascii="Tw Cen MT" w:hAnsi="Tw Cen MT" w:cs="Times New Roman"/>
                <w:color w:val="000000"/>
                <w:szCs w:val="24"/>
              </w:rPr>
            </w:pPr>
            <w:r w:rsidRPr="00CF5DF9">
              <w:rPr>
                <w:rFonts w:ascii="Tw Cen MT" w:hAnsi="Tw Cen MT" w:cs="Times New Roman"/>
                <w:color w:val="000000"/>
                <w:szCs w:val="24"/>
              </w:rPr>
              <w:t>Tidak Rutin</w:t>
            </w:r>
          </w:p>
        </w:tc>
        <w:tc>
          <w:tcPr>
            <w:tcW w:w="1372" w:type="pct"/>
            <w:tcBorders>
              <w:top w:val="nil"/>
              <w:left w:val="nil"/>
              <w:bottom w:val="single" w:sz="4" w:space="0" w:color="auto"/>
              <w:right w:val="nil"/>
            </w:tcBorders>
          </w:tcPr>
          <w:p w14:paraId="28166DE1" w14:textId="77777777" w:rsidR="00DC3F50" w:rsidRPr="00CF5DF9" w:rsidRDefault="00DC3F50" w:rsidP="006E21F9">
            <w:pPr>
              <w:autoSpaceDE w:val="0"/>
              <w:autoSpaceDN w:val="0"/>
              <w:adjustRightInd w:val="0"/>
              <w:spacing w:after="0" w:line="240" w:lineRule="auto"/>
              <w:jc w:val="center"/>
              <w:rPr>
                <w:rFonts w:ascii="Tw Cen MT" w:hAnsi="Tw Cen MT" w:cs="Times New Roman"/>
                <w:color w:val="000000"/>
                <w:szCs w:val="24"/>
              </w:rPr>
            </w:pPr>
            <w:r w:rsidRPr="00CF5DF9">
              <w:rPr>
                <w:rFonts w:ascii="Tw Cen MT" w:hAnsi="Tw Cen MT" w:cs="Times New Roman"/>
                <w:color w:val="000000"/>
                <w:szCs w:val="24"/>
              </w:rPr>
              <w:t>33</w:t>
            </w:r>
          </w:p>
        </w:tc>
        <w:tc>
          <w:tcPr>
            <w:tcW w:w="1681" w:type="pct"/>
            <w:tcBorders>
              <w:top w:val="nil"/>
              <w:left w:val="nil"/>
              <w:bottom w:val="single" w:sz="4" w:space="0" w:color="auto"/>
              <w:right w:val="nil"/>
            </w:tcBorders>
          </w:tcPr>
          <w:p w14:paraId="7F8226C1" w14:textId="77777777" w:rsidR="00DC3F50" w:rsidRPr="00CF5DF9" w:rsidRDefault="00DC3F50" w:rsidP="006E21F9">
            <w:pPr>
              <w:autoSpaceDE w:val="0"/>
              <w:autoSpaceDN w:val="0"/>
              <w:adjustRightInd w:val="0"/>
              <w:spacing w:after="0" w:line="240" w:lineRule="auto"/>
              <w:jc w:val="center"/>
              <w:rPr>
                <w:rFonts w:ascii="Tw Cen MT" w:hAnsi="Tw Cen MT" w:cs="Times New Roman"/>
                <w:color w:val="000000"/>
                <w:szCs w:val="24"/>
              </w:rPr>
            </w:pPr>
            <w:r w:rsidRPr="00CF5DF9">
              <w:rPr>
                <w:rFonts w:ascii="Tw Cen MT" w:hAnsi="Tw Cen MT" w:cs="Times New Roman"/>
                <w:color w:val="000000"/>
                <w:szCs w:val="24"/>
              </w:rPr>
              <w:t>55.0</w:t>
            </w:r>
          </w:p>
        </w:tc>
      </w:tr>
      <w:tr w:rsidR="00DC3F50" w:rsidRPr="00CF5DF9" w14:paraId="1BA70BFF" w14:textId="77777777" w:rsidTr="00DC3F50">
        <w:tc>
          <w:tcPr>
            <w:tcW w:w="1947" w:type="pct"/>
            <w:tcBorders>
              <w:top w:val="single" w:sz="4" w:space="0" w:color="auto"/>
              <w:left w:val="nil"/>
              <w:bottom w:val="nil"/>
              <w:right w:val="nil"/>
            </w:tcBorders>
          </w:tcPr>
          <w:p w14:paraId="3CDC26BB" w14:textId="77777777" w:rsidR="00DC3F50" w:rsidRPr="00CF5DF9" w:rsidRDefault="00DC3F50" w:rsidP="006E21F9">
            <w:pPr>
              <w:autoSpaceDE w:val="0"/>
              <w:autoSpaceDN w:val="0"/>
              <w:adjustRightInd w:val="0"/>
              <w:spacing w:after="0" w:line="240" w:lineRule="auto"/>
              <w:rPr>
                <w:rFonts w:ascii="Tw Cen MT" w:hAnsi="Tw Cen MT" w:cs="Times New Roman"/>
                <w:color w:val="000000"/>
                <w:szCs w:val="24"/>
              </w:rPr>
            </w:pPr>
            <w:r w:rsidRPr="00CF5DF9">
              <w:rPr>
                <w:rFonts w:ascii="Tw Cen MT" w:hAnsi="Tw Cen MT" w:cs="Times New Roman"/>
                <w:color w:val="000000"/>
                <w:szCs w:val="24"/>
              </w:rPr>
              <w:t>Pre Menstrual Syndrom</w:t>
            </w:r>
          </w:p>
        </w:tc>
        <w:tc>
          <w:tcPr>
            <w:tcW w:w="1372" w:type="pct"/>
            <w:tcBorders>
              <w:top w:val="single" w:sz="4" w:space="0" w:color="auto"/>
              <w:left w:val="nil"/>
              <w:bottom w:val="nil"/>
              <w:right w:val="nil"/>
            </w:tcBorders>
          </w:tcPr>
          <w:p w14:paraId="64C69605" w14:textId="77777777" w:rsidR="00DC3F50" w:rsidRPr="00CF5DF9" w:rsidRDefault="00DC3F50" w:rsidP="006E21F9">
            <w:pPr>
              <w:autoSpaceDE w:val="0"/>
              <w:autoSpaceDN w:val="0"/>
              <w:adjustRightInd w:val="0"/>
              <w:spacing w:after="0" w:line="240" w:lineRule="auto"/>
              <w:jc w:val="center"/>
              <w:rPr>
                <w:rFonts w:ascii="Tw Cen MT" w:hAnsi="Tw Cen MT" w:cs="Times New Roman"/>
                <w:color w:val="000000"/>
                <w:szCs w:val="24"/>
              </w:rPr>
            </w:pPr>
          </w:p>
        </w:tc>
        <w:tc>
          <w:tcPr>
            <w:tcW w:w="1681" w:type="pct"/>
            <w:tcBorders>
              <w:top w:val="single" w:sz="4" w:space="0" w:color="auto"/>
              <w:left w:val="nil"/>
              <w:bottom w:val="nil"/>
              <w:right w:val="nil"/>
            </w:tcBorders>
          </w:tcPr>
          <w:p w14:paraId="31761F99" w14:textId="77777777" w:rsidR="00DC3F50" w:rsidRPr="00CF5DF9" w:rsidRDefault="00DC3F50" w:rsidP="006E21F9">
            <w:pPr>
              <w:autoSpaceDE w:val="0"/>
              <w:autoSpaceDN w:val="0"/>
              <w:adjustRightInd w:val="0"/>
              <w:spacing w:after="0" w:line="240" w:lineRule="auto"/>
              <w:jc w:val="center"/>
              <w:rPr>
                <w:rFonts w:ascii="Tw Cen MT" w:hAnsi="Tw Cen MT" w:cs="Times New Roman"/>
                <w:color w:val="000000"/>
                <w:szCs w:val="24"/>
              </w:rPr>
            </w:pPr>
          </w:p>
        </w:tc>
      </w:tr>
      <w:tr w:rsidR="00DC3F50" w:rsidRPr="00CF5DF9" w14:paraId="179CAF5D" w14:textId="77777777" w:rsidTr="00DC3F50">
        <w:tc>
          <w:tcPr>
            <w:tcW w:w="1947" w:type="pct"/>
            <w:tcBorders>
              <w:top w:val="nil"/>
              <w:left w:val="nil"/>
              <w:bottom w:val="nil"/>
              <w:right w:val="nil"/>
            </w:tcBorders>
          </w:tcPr>
          <w:p w14:paraId="72840030" w14:textId="77777777" w:rsidR="00DC3F50" w:rsidRPr="00CF5DF9" w:rsidRDefault="00DC3F50" w:rsidP="006E21F9">
            <w:pPr>
              <w:autoSpaceDE w:val="0"/>
              <w:autoSpaceDN w:val="0"/>
              <w:adjustRightInd w:val="0"/>
              <w:spacing w:after="0" w:line="240" w:lineRule="auto"/>
              <w:rPr>
                <w:rFonts w:ascii="Tw Cen MT" w:hAnsi="Tw Cen MT" w:cs="Times New Roman"/>
                <w:color w:val="000000"/>
                <w:szCs w:val="24"/>
              </w:rPr>
            </w:pPr>
            <w:r w:rsidRPr="00CF5DF9">
              <w:rPr>
                <w:rFonts w:ascii="Tw Cen MT" w:hAnsi="Tw Cen MT" w:cs="Times New Roman"/>
                <w:color w:val="000000"/>
                <w:szCs w:val="24"/>
              </w:rPr>
              <w:t>Tidak PMS</w:t>
            </w:r>
          </w:p>
        </w:tc>
        <w:tc>
          <w:tcPr>
            <w:tcW w:w="1372" w:type="pct"/>
            <w:tcBorders>
              <w:top w:val="nil"/>
              <w:left w:val="nil"/>
              <w:bottom w:val="nil"/>
              <w:right w:val="nil"/>
            </w:tcBorders>
          </w:tcPr>
          <w:p w14:paraId="4D082760" w14:textId="77777777" w:rsidR="00DC3F50" w:rsidRPr="00CF5DF9" w:rsidRDefault="00DC3F50" w:rsidP="006E21F9">
            <w:pPr>
              <w:autoSpaceDE w:val="0"/>
              <w:autoSpaceDN w:val="0"/>
              <w:adjustRightInd w:val="0"/>
              <w:spacing w:after="0" w:line="240" w:lineRule="auto"/>
              <w:jc w:val="center"/>
              <w:rPr>
                <w:rFonts w:ascii="Tw Cen MT" w:hAnsi="Tw Cen MT" w:cs="Times New Roman"/>
                <w:color w:val="000000"/>
                <w:szCs w:val="24"/>
              </w:rPr>
            </w:pPr>
            <w:r w:rsidRPr="00CF5DF9">
              <w:rPr>
                <w:rFonts w:ascii="Tw Cen MT" w:hAnsi="Tw Cen MT" w:cs="Times New Roman"/>
                <w:color w:val="000000"/>
                <w:szCs w:val="24"/>
              </w:rPr>
              <w:t>35</w:t>
            </w:r>
          </w:p>
        </w:tc>
        <w:tc>
          <w:tcPr>
            <w:tcW w:w="1681" w:type="pct"/>
            <w:tcBorders>
              <w:top w:val="nil"/>
              <w:left w:val="nil"/>
              <w:bottom w:val="nil"/>
              <w:right w:val="nil"/>
            </w:tcBorders>
          </w:tcPr>
          <w:p w14:paraId="4CDB641E" w14:textId="77777777" w:rsidR="00DC3F50" w:rsidRPr="00CF5DF9" w:rsidRDefault="00DC3F50" w:rsidP="006E21F9">
            <w:pPr>
              <w:autoSpaceDE w:val="0"/>
              <w:autoSpaceDN w:val="0"/>
              <w:adjustRightInd w:val="0"/>
              <w:spacing w:after="0" w:line="240" w:lineRule="auto"/>
              <w:jc w:val="center"/>
              <w:rPr>
                <w:rFonts w:ascii="Tw Cen MT" w:hAnsi="Tw Cen MT" w:cs="Times New Roman"/>
                <w:color w:val="000000"/>
                <w:szCs w:val="24"/>
              </w:rPr>
            </w:pPr>
            <w:r w:rsidRPr="00CF5DF9">
              <w:rPr>
                <w:rFonts w:ascii="Tw Cen MT" w:hAnsi="Tw Cen MT" w:cs="Times New Roman"/>
                <w:color w:val="000000"/>
                <w:szCs w:val="24"/>
              </w:rPr>
              <w:t>58.3</w:t>
            </w:r>
          </w:p>
        </w:tc>
      </w:tr>
      <w:tr w:rsidR="00DC3F50" w:rsidRPr="00CF5DF9" w14:paraId="06DAD1EB" w14:textId="77777777" w:rsidTr="00DC3F50">
        <w:tc>
          <w:tcPr>
            <w:tcW w:w="1947" w:type="pct"/>
            <w:tcBorders>
              <w:top w:val="nil"/>
              <w:left w:val="nil"/>
              <w:bottom w:val="single" w:sz="4" w:space="0" w:color="000000"/>
              <w:right w:val="nil"/>
            </w:tcBorders>
          </w:tcPr>
          <w:p w14:paraId="71003BCE" w14:textId="77777777" w:rsidR="00DC3F50" w:rsidRPr="00CF5DF9" w:rsidRDefault="00DC3F50" w:rsidP="006E21F9">
            <w:pPr>
              <w:autoSpaceDE w:val="0"/>
              <w:autoSpaceDN w:val="0"/>
              <w:adjustRightInd w:val="0"/>
              <w:spacing w:after="0" w:line="240" w:lineRule="auto"/>
              <w:rPr>
                <w:rFonts w:ascii="Tw Cen MT" w:hAnsi="Tw Cen MT" w:cs="Times New Roman"/>
                <w:color w:val="000000"/>
                <w:szCs w:val="24"/>
              </w:rPr>
            </w:pPr>
            <w:r w:rsidRPr="00CF5DF9">
              <w:rPr>
                <w:rFonts w:ascii="Tw Cen MT" w:hAnsi="Tw Cen MT" w:cs="Times New Roman"/>
                <w:color w:val="000000"/>
                <w:szCs w:val="24"/>
              </w:rPr>
              <w:t>PMS</w:t>
            </w:r>
          </w:p>
        </w:tc>
        <w:tc>
          <w:tcPr>
            <w:tcW w:w="1372" w:type="pct"/>
            <w:tcBorders>
              <w:top w:val="nil"/>
              <w:left w:val="nil"/>
              <w:bottom w:val="single" w:sz="4" w:space="0" w:color="000000"/>
              <w:right w:val="nil"/>
            </w:tcBorders>
          </w:tcPr>
          <w:p w14:paraId="31033071" w14:textId="77777777" w:rsidR="00DC3F50" w:rsidRPr="00CF5DF9" w:rsidRDefault="00DC3F50" w:rsidP="006E21F9">
            <w:pPr>
              <w:autoSpaceDE w:val="0"/>
              <w:autoSpaceDN w:val="0"/>
              <w:adjustRightInd w:val="0"/>
              <w:spacing w:after="0" w:line="240" w:lineRule="auto"/>
              <w:jc w:val="center"/>
              <w:rPr>
                <w:rFonts w:ascii="Tw Cen MT" w:hAnsi="Tw Cen MT" w:cs="Times New Roman"/>
                <w:color w:val="000000"/>
                <w:szCs w:val="24"/>
              </w:rPr>
            </w:pPr>
            <w:r w:rsidRPr="00CF5DF9">
              <w:rPr>
                <w:rFonts w:ascii="Tw Cen MT" w:hAnsi="Tw Cen MT" w:cs="Times New Roman"/>
                <w:color w:val="000000"/>
                <w:szCs w:val="24"/>
              </w:rPr>
              <w:t>25</w:t>
            </w:r>
          </w:p>
        </w:tc>
        <w:tc>
          <w:tcPr>
            <w:tcW w:w="1681" w:type="pct"/>
            <w:tcBorders>
              <w:top w:val="nil"/>
              <w:left w:val="nil"/>
              <w:bottom w:val="single" w:sz="4" w:space="0" w:color="000000"/>
              <w:right w:val="nil"/>
            </w:tcBorders>
          </w:tcPr>
          <w:p w14:paraId="62663A63" w14:textId="77777777" w:rsidR="00DC3F50" w:rsidRPr="00CF5DF9" w:rsidRDefault="00DC3F50" w:rsidP="006E21F9">
            <w:pPr>
              <w:autoSpaceDE w:val="0"/>
              <w:autoSpaceDN w:val="0"/>
              <w:adjustRightInd w:val="0"/>
              <w:spacing w:after="0" w:line="240" w:lineRule="auto"/>
              <w:jc w:val="center"/>
              <w:rPr>
                <w:rFonts w:ascii="Tw Cen MT" w:hAnsi="Tw Cen MT" w:cs="Times New Roman"/>
                <w:color w:val="000000"/>
                <w:szCs w:val="24"/>
              </w:rPr>
            </w:pPr>
            <w:r w:rsidRPr="00CF5DF9">
              <w:rPr>
                <w:rFonts w:ascii="Tw Cen MT" w:hAnsi="Tw Cen MT" w:cs="Times New Roman"/>
                <w:color w:val="000000"/>
                <w:szCs w:val="24"/>
              </w:rPr>
              <w:t>41.7</w:t>
            </w:r>
          </w:p>
        </w:tc>
      </w:tr>
    </w:tbl>
    <w:p w14:paraId="13B3D1B5" w14:textId="77777777" w:rsidR="00DC3F50" w:rsidRPr="00CF5DF9" w:rsidRDefault="00DC3F50" w:rsidP="00DC3F50">
      <w:pPr>
        <w:autoSpaceDE w:val="0"/>
        <w:autoSpaceDN w:val="0"/>
        <w:adjustRightInd w:val="0"/>
        <w:spacing w:after="0" w:line="240" w:lineRule="auto"/>
        <w:jc w:val="both"/>
        <w:rPr>
          <w:rFonts w:ascii="Tw Cen MT" w:hAnsi="Tw Cen MT"/>
          <w:b/>
          <w:szCs w:val="24"/>
        </w:rPr>
      </w:pPr>
    </w:p>
    <w:p w14:paraId="7480BC1B" w14:textId="77777777" w:rsidR="003806B7" w:rsidRPr="00CF5DF9" w:rsidRDefault="003806B7" w:rsidP="00DC3F50">
      <w:pPr>
        <w:autoSpaceDE w:val="0"/>
        <w:autoSpaceDN w:val="0"/>
        <w:adjustRightInd w:val="0"/>
        <w:spacing w:after="0" w:line="240" w:lineRule="auto"/>
        <w:jc w:val="both"/>
        <w:rPr>
          <w:rFonts w:ascii="Tw Cen MT" w:hAnsi="Tw Cen MT"/>
          <w:b/>
          <w:szCs w:val="24"/>
        </w:rPr>
        <w:sectPr w:rsidR="003806B7" w:rsidRPr="00CF5DF9" w:rsidSect="003806B7">
          <w:type w:val="continuous"/>
          <w:pgSz w:w="11906" w:h="16838"/>
          <w:pgMar w:top="1418" w:right="1418" w:bottom="1418" w:left="1418" w:header="709" w:footer="709" w:gutter="0"/>
          <w:pgNumType w:start="83"/>
          <w:cols w:space="708"/>
          <w:titlePg/>
          <w:docGrid w:linePitch="360"/>
        </w:sectPr>
      </w:pPr>
    </w:p>
    <w:p w14:paraId="09BD5039" w14:textId="77777777" w:rsidR="00DC3F50" w:rsidRPr="00CF5DF9" w:rsidRDefault="00A50371" w:rsidP="00DC3F50">
      <w:pPr>
        <w:autoSpaceDE w:val="0"/>
        <w:autoSpaceDN w:val="0"/>
        <w:adjustRightInd w:val="0"/>
        <w:spacing w:after="0" w:line="240" w:lineRule="auto"/>
        <w:jc w:val="both"/>
        <w:rPr>
          <w:rFonts w:ascii="Tw Cen MT" w:hAnsi="Tw Cen MT"/>
          <w:b/>
          <w:szCs w:val="24"/>
        </w:rPr>
      </w:pPr>
      <w:r w:rsidRPr="00CF5DF9">
        <w:rPr>
          <w:rFonts w:ascii="Tw Cen MT" w:hAnsi="Tw Cen MT"/>
          <w:b/>
          <w:szCs w:val="24"/>
        </w:rPr>
        <w:lastRenderedPageBreak/>
        <w:t>Analisis Bivariat</w:t>
      </w:r>
    </w:p>
    <w:p w14:paraId="3EBB4A49" w14:textId="77777777" w:rsidR="00DC3F50" w:rsidRPr="00CF5DF9" w:rsidRDefault="00DC3F50" w:rsidP="00DC3F50">
      <w:pPr>
        <w:pStyle w:val="ListParagraph"/>
        <w:spacing w:after="0" w:line="240" w:lineRule="auto"/>
        <w:ind w:left="0" w:firstLine="709"/>
        <w:jc w:val="both"/>
        <w:rPr>
          <w:rFonts w:ascii="Tw Cen MT" w:hAnsi="Tw Cen MT" w:cs="Times New Roman"/>
          <w:szCs w:val="24"/>
        </w:rPr>
      </w:pPr>
      <w:r w:rsidRPr="00CF5DF9">
        <w:rPr>
          <w:rFonts w:ascii="Tw Cen MT" w:hAnsi="Tw Cen MT" w:cs="Times New Roman"/>
          <w:szCs w:val="24"/>
        </w:rPr>
        <w:t>Setelah diketahui karakteristik masing-masing variabel pada penelitian ini maka analisis dilanjutkan pada tingkat bivariat. Untuk mengetahui hubungan (korelasi) antara variabel bebas (independent variable) dengan variabel terikat (dependent variabel).</w:t>
      </w:r>
    </w:p>
    <w:p w14:paraId="321DB979" w14:textId="77777777" w:rsidR="00DC3F50" w:rsidRPr="00CF5DF9" w:rsidRDefault="00DC3F50" w:rsidP="00DC3F50">
      <w:pPr>
        <w:pStyle w:val="ListParagraph"/>
        <w:spacing w:after="0" w:line="240" w:lineRule="auto"/>
        <w:ind w:left="0" w:firstLine="709"/>
        <w:jc w:val="both"/>
        <w:rPr>
          <w:rFonts w:ascii="Tw Cen MT" w:hAnsi="Tw Cen MT" w:cs="Times New Roman"/>
          <w:szCs w:val="24"/>
        </w:rPr>
      </w:pPr>
      <w:r w:rsidRPr="00CF5DF9">
        <w:rPr>
          <w:rFonts w:ascii="Tw Cen MT" w:hAnsi="Tw Cen MT" w:cs="Times New Roman"/>
          <w:szCs w:val="24"/>
        </w:rPr>
        <w:t>Untuk membuktikan adanya hubungan yang signifikan antara variabel bebas dengan variabel terikat digunakan analisis Chi-square, pada batas kemaknaan perhitungan statistik p value (0,05). Apabila hasil perhitungan menun-jukan nilai p &lt; p value (0,05) maka dikatakan (Ho) ditolak dan Ha diterima, artinya kedua variabel secara statistik mempunyai hubungan yang signifikan. Kemudian untuk menjelaskan adanya asosiasi (hubungan) antara variabel terikat dengan variabel bebas digunakan analisis tabulasi silang.</w:t>
      </w:r>
    </w:p>
    <w:p w14:paraId="39612076" w14:textId="77777777" w:rsidR="008A302E" w:rsidRPr="00CF5DF9" w:rsidRDefault="008A302E" w:rsidP="008A302E">
      <w:pPr>
        <w:widowControl w:val="0"/>
        <w:autoSpaceDE w:val="0"/>
        <w:autoSpaceDN w:val="0"/>
        <w:adjustRightInd w:val="0"/>
        <w:spacing w:after="0" w:line="240" w:lineRule="auto"/>
        <w:ind w:firstLine="709"/>
        <w:jc w:val="both"/>
        <w:rPr>
          <w:rFonts w:ascii="Tw Cen MT" w:hAnsi="Tw Cen MT" w:cs="Times New Roman"/>
          <w:color w:val="000000"/>
          <w:szCs w:val="24"/>
        </w:rPr>
      </w:pPr>
      <w:r w:rsidRPr="00CF5DF9">
        <w:rPr>
          <w:rFonts w:ascii="Tw Cen MT" w:hAnsi="Tw Cen MT"/>
          <w:szCs w:val="24"/>
        </w:rPr>
        <w:t xml:space="preserve">Berdasarkan tabel 2. </w:t>
      </w:r>
      <w:r w:rsidRPr="00CF5DF9">
        <w:rPr>
          <w:rFonts w:ascii="Tw Cen MT" w:hAnsi="Tw Cen MT" w:cs="Times New Roman"/>
          <w:szCs w:val="24"/>
        </w:rPr>
        <w:t>hasil penelitian menunjukkan dari 60</w:t>
      </w:r>
      <w:r w:rsidR="00331C03" w:rsidRPr="00CF5DF9">
        <w:rPr>
          <w:rFonts w:ascii="Tw Cen MT" w:hAnsi="Tw Cen MT" w:cs="Times New Roman"/>
          <w:szCs w:val="24"/>
        </w:rPr>
        <w:t xml:space="preserve"> </w:t>
      </w:r>
      <w:r w:rsidRPr="00CF5DF9">
        <w:rPr>
          <w:rFonts w:ascii="Tw Cen MT" w:hAnsi="Tw Cen MT" w:cs="Times New Roman"/>
          <w:szCs w:val="24"/>
        </w:rPr>
        <w:t>responden (100%), responden yang berpengetahuan kurang berjumlah 30 orang (</w:t>
      </w:r>
      <w:r w:rsidRPr="00CF5DF9">
        <w:rPr>
          <w:rFonts w:ascii="Tw Cen MT" w:hAnsi="Tw Cen MT" w:cs="Times New Roman"/>
          <w:color w:val="000000"/>
          <w:szCs w:val="24"/>
        </w:rPr>
        <w:t>50.0%) mayoritas</w:t>
      </w:r>
      <w:r w:rsidRPr="00CF5DF9">
        <w:rPr>
          <w:rFonts w:ascii="Tw Cen MT" w:hAnsi="Tw Cen MT" w:cs="Times New Roman"/>
          <w:i/>
          <w:szCs w:val="24"/>
        </w:rPr>
        <w:t>PMS</w:t>
      </w:r>
      <w:r w:rsidRPr="00CF5DF9">
        <w:rPr>
          <w:rFonts w:ascii="Tw Cen MT" w:hAnsi="Tw Cen MT" w:cs="Times New Roman"/>
          <w:szCs w:val="24"/>
        </w:rPr>
        <w:t xml:space="preserve"> yaitu 16 orang (</w:t>
      </w:r>
      <w:r w:rsidRPr="00CF5DF9">
        <w:rPr>
          <w:rFonts w:ascii="Tw Cen MT" w:hAnsi="Tw Cen MT" w:cs="Times New Roman"/>
          <w:color w:val="000000"/>
          <w:szCs w:val="24"/>
        </w:rPr>
        <w:t xml:space="preserve">26.7%) dan minoritas tidak </w:t>
      </w:r>
      <w:r w:rsidRPr="00CF5DF9">
        <w:rPr>
          <w:rFonts w:ascii="Tw Cen MT" w:hAnsi="Tw Cen MT" w:cs="Times New Roman"/>
          <w:i/>
          <w:color w:val="000000"/>
          <w:szCs w:val="24"/>
        </w:rPr>
        <w:t>PMS</w:t>
      </w:r>
      <w:r w:rsidRPr="00CF5DF9">
        <w:rPr>
          <w:rFonts w:ascii="Tw Cen MT" w:hAnsi="Tw Cen MT" w:cs="Times New Roman"/>
          <w:color w:val="000000"/>
          <w:szCs w:val="24"/>
        </w:rPr>
        <w:t xml:space="preserve"> yaitu 14 orang  </w:t>
      </w:r>
      <w:r w:rsidRPr="00CF5DF9">
        <w:rPr>
          <w:rFonts w:ascii="Tw Cen MT" w:hAnsi="Tw Cen MT" w:cs="Times New Roman"/>
          <w:szCs w:val="24"/>
        </w:rPr>
        <w:t>(</w:t>
      </w:r>
      <w:r w:rsidRPr="00CF5DF9">
        <w:rPr>
          <w:rFonts w:ascii="Tw Cen MT" w:hAnsi="Tw Cen MT" w:cs="Times New Roman"/>
          <w:color w:val="000000"/>
          <w:szCs w:val="24"/>
        </w:rPr>
        <w:t>23.3%)</w:t>
      </w:r>
      <w:r w:rsidRPr="00CF5DF9">
        <w:rPr>
          <w:rFonts w:ascii="Tw Cen MT" w:hAnsi="Tw Cen MT" w:cs="Times New Roman"/>
          <w:szCs w:val="24"/>
        </w:rPr>
        <w:t>, dan responden yang berpengetahuan baik berjumlah 30 orang (</w:t>
      </w:r>
      <w:r w:rsidRPr="00CF5DF9">
        <w:rPr>
          <w:rFonts w:ascii="Tw Cen MT" w:hAnsi="Tw Cen MT" w:cs="Times New Roman"/>
          <w:color w:val="000000"/>
          <w:szCs w:val="24"/>
        </w:rPr>
        <w:t>50.0%) mayoritas</w:t>
      </w:r>
      <w:r w:rsidRPr="00CF5DF9">
        <w:rPr>
          <w:rFonts w:ascii="Tw Cen MT" w:hAnsi="Tw Cen MT" w:cs="Times New Roman"/>
          <w:szCs w:val="24"/>
        </w:rPr>
        <w:t xml:space="preserve"> tidak </w:t>
      </w:r>
      <w:r w:rsidRPr="00CF5DF9">
        <w:rPr>
          <w:rFonts w:ascii="Tw Cen MT" w:hAnsi="Tw Cen MT" w:cs="Times New Roman"/>
          <w:i/>
          <w:szCs w:val="24"/>
        </w:rPr>
        <w:t>PMS</w:t>
      </w:r>
      <w:r w:rsidRPr="00CF5DF9">
        <w:rPr>
          <w:rFonts w:ascii="Tw Cen MT" w:hAnsi="Tw Cen MT" w:cs="Times New Roman"/>
          <w:szCs w:val="24"/>
        </w:rPr>
        <w:t xml:space="preserve"> yaitu 21 </w:t>
      </w:r>
      <w:r w:rsidRPr="00CF5DF9">
        <w:rPr>
          <w:rFonts w:ascii="Tw Cen MT" w:hAnsi="Tw Cen MT" w:cs="Times New Roman"/>
          <w:szCs w:val="24"/>
        </w:rPr>
        <w:lastRenderedPageBreak/>
        <w:t>orang (</w:t>
      </w:r>
      <w:r w:rsidRPr="00CF5DF9">
        <w:rPr>
          <w:rFonts w:ascii="Tw Cen MT" w:hAnsi="Tw Cen MT" w:cs="Times New Roman"/>
          <w:color w:val="000000"/>
          <w:szCs w:val="24"/>
        </w:rPr>
        <w:t xml:space="preserve">35.0%) dan minoritas </w:t>
      </w:r>
      <w:r w:rsidRPr="00CF5DF9">
        <w:rPr>
          <w:rFonts w:ascii="Tw Cen MT" w:hAnsi="Tw Cen MT" w:cs="Times New Roman"/>
          <w:i/>
          <w:color w:val="000000"/>
          <w:szCs w:val="24"/>
        </w:rPr>
        <w:t>PMS</w:t>
      </w:r>
      <w:r w:rsidRPr="00CF5DF9">
        <w:rPr>
          <w:rFonts w:ascii="Tw Cen MT" w:hAnsi="Tw Cen MT" w:cs="Times New Roman"/>
          <w:color w:val="000000"/>
          <w:szCs w:val="24"/>
        </w:rPr>
        <w:t xml:space="preserve"> yaitu 9 orang  </w:t>
      </w:r>
      <w:r w:rsidRPr="00CF5DF9">
        <w:rPr>
          <w:rFonts w:ascii="Tw Cen MT" w:hAnsi="Tw Cen MT" w:cs="Times New Roman"/>
          <w:szCs w:val="24"/>
        </w:rPr>
        <w:t>(</w:t>
      </w:r>
      <w:r w:rsidRPr="00CF5DF9">
        <w:rPr>
          <w:rFonts w:ascii="Tw Cen MT" w:hAnsi="Tw Cen MT" w:cs="Times New Roman"/>
          <w:color w:val="000000"/>
          <w:szCs w:val="24"/>
        </w:rPr>
        <w:t xml:space="preserve">15.0%). </w:t>
      </w:r>
      <w:r w:rsidRPr="00CF5DF9">
        <w:rPr>
          <w:rFonts w:ascii="Tw Cen MT" w:hAnsi="Tw Cen MT" w:cs="Times New Roman"/>
          <w:szCs w:val="24"/>
        </w:rPr>
        <w:t>Responden dengan stress ringan berjumlah 32 orang (</w:t>
      </w:r>
      <w:r w:rsidRPr="00CF5DF9">
        <w:rPr>
          <w:rFonts w:ascii="Tw Cen MT" w:hAnsi="Tw Cen MT" w:cs="Times New Roman"/>
          <w:color w:val="000000"/>
          <w:szCs w:val="24"/>
        </w:rPr>
        <w:t xml:space="preserve">53.3%) mayoritas </w:t>
      </w:r>
      <w:r w:rsidRPr="00CF5DF9">
        <w:rPr>
          <w:rFonts w:ascii="Tw Cen MT" w:hAnsi="Tw Cen MT" w:cs="Times New Roman"/>
          <w:szCs w:val="24"/>
        </w:rPr>
        <w:t>tidak PMS yaitu 31 orang (</w:t>
      </w:r>
      <w:r w:rsidRPr="00CF5DF9">
        <w:rPr>
          <w:rFonts w:ascii="Tw Cen MT" w:hAnsi="Tw Cen MT" w:cs="Times New Roman"/>
          <w:color w:val="000000"/>
          <w:szCs w:val="24"/>
        </w:rPr>
        <w:t xml:space="preserve">51.7%) dan minoritas PMS yaitu 1 orang </w:t>
      </w:r>
      <w:r w:rsidRPr="00CF5DF9">
        <w:rPr>
          <w:rFonts w:ascii="Tw Cen MT" w:hAnsi="Tw Cen MT" w:cs="Times New Roman"/>
          <w:szCs w:val="24"/>
        </w:rPr>
        <w:t>(</w:t>
      </w:r>
      <w:r w:rsidRPr="00CF5DF9">
        <w:rPr>
          <w:rFonts w:ascii="Tw Cen MT" w:hAnsi="Tw Cen MT" w:cs="Times New Roman"/>
          <w:color w:val="000000"/>
          <w:szCs w:val="24"/>
        </w:rPr>
        <w:t>1.7%)</w:t>
      </w:r>
      <w:r w:rsidRPr="00CF5DF9">
        <w:rPr>
          <w:rFonts w:ascii="Tw Cen MT" w:hAnsi="Tw Cen MT" w:cs="Times New Roman"/>
          <w:szCs w:val="24"/>
        </w:rPr>
        <w:t>, responden dengan stress sedang berjumlah 12 orang (</w:t>
      </w:r>
      <w:r w:rsidRPr="00CF5DF9">
        <w:rPr>
          <w:rFonts w:ascii="Tw Cen MT" w:hAnsi="Tw Cen MT" w:cs="Times New Roman"/>
          <w:color w:val="000000"/>
          <w:szCs w:val="24"/>
        </w:rPr>
        <w:t xml:space="preserve">20.0%) mayoritas </w:t>
      </w:r>
      <w:r w:rsidRPr="00CF5DF9">
        <w:rPr>
          <w:rFonts w:ascii="Tw Cen MT" w:hAnsi="Tw Cen MT" w:cs="Times New Roman"/>
          <w:szCs w:val="24"/>
        </w:rPr>
        <w:t>PMS yaitu 8 orang (</w:t>
      </w:r>
      <w:r w:rsidRPr="00CF5DF9">
        <w:rPr>
          <w:rFonts w:ascii="Tw Cen MT" w:hAnsi="Tw Cen MT" w:cs="Times New Roman"/>
          <w:color w:val="000000"/>
          <w:szCs w:val="24"/>
        </w:rPr>
        <w:t xml:space="preserve">13.3%) dan minoritas tidak PMS yaitu 4 orang  </w:t>
      </w:r>
      <w:r w:rsidRPr="00CF5DF9">
        <w:rPr>
          <w:rFonts w:ascii="Tw Cen MT" w:hAnsi="Tw Cen MT" w:cs="Times New Roman"/>
          <w:szCs w:val="24"/>
        </w:rPr>
        <w:t>(</w:t>
      </w:r>
      <w:r w:rsidRPr="00CF5DF9">
        <w:rPr>
          <w:rFonts w:ascii="Tw Cen MT" w:hAnsi="Tw Cen MT" w:cs="Times New Roman"/>
          <w:color w:val="000000"/>
          <w:szCs w:val="24"/>
        </w:rPr>
        <w:t xml:space="preserve">6.7%), sedangkan </w:t>
      </w:r>
      <w:r w:rsidRPr="00CF5DF9">
        <w:rPr>
          <w:rFonts w:ascii="Tw Cen MT" w:hAnsi="Tw Cen MT" w:cs="Times New Roman"/>
          <w:szCs w:val="24"/>
        </w:rPr>
        <w:t>responden dengan stress berat berjumlah 16 orang (</w:t>
      </w:r>
      <w:r w:rsidRPr="00CF5DF9">
        <w:rPr>
          <w:rFonts w:ascii="Tw Cen MT" w:hAnsi="Tw Cen MT" w:cs="Times New Roman"/>
          <w:color w:val="000000"/>
          <w:szCs w:val="24"/>
        </w:rPr>
        <w:t xml:space="preserve">26.7%) mayoritas </w:t>
      </w:r>
      <w:r w:rsidRPr="00CF5DF9">
        <w:rPr>
          <w:rFonts w:ascii="Tw Cen MT" w:hAnsi="Tw Cen MT" w:cs="Times New Roman"/>
          <w:szCs w:val="24"/>
        </w:rPr>
        <w:t>PMS yaitu 16 orang (</w:t>
      </w:r>
      <w:r w:rsidRPr="00CF5DF9">
        <w:rPr>
          <w:rFonts w:ascii="Tw Cen MT" w:hAnsi="Tw Cen MT" w:cs="Times New Roman"/>
          <w:color w:val="000000"/>
          <w:szCs w:val="24"/>
        </w:rPr>
        <w:t xml:space="preserve">26.7%). </w:t>
      </w:r>
      <w:r w:rsidRPr="00CF5DF9">
        <w:rPr>
          <w:rFonts w:ascii="Tw Cen MT" w:hAnsi="Tw Cen MT" w:cs="Times New Roman"/>
          <w:szCs w:val="24"/>
        </w:rPr>
        <w:t>Responden dengan pola konsumsi tidak baik berjumlah 26 orang (</w:t>
      </w:r>
      <w:r w:rsidRPr="00CF5DF9">
        <w:rPr>
          <w:rFonts w:ascii="Tw Cen MT" w:hAnsi="Tw Cen MT" w:cs="Times New Roman"/>
          <w:color w:val="000000"/>
          <w:szCs w:val="24"/>
        </w:rPr>
        <w:t>43.3%) mayoritas</w:t>
      </w:r>
      <w:r w:rsidRPr="00CF5DF9">
        <w:rPr>
          <w:rFonts w:ascii="Tw Cen MT" w:hAnsi="Tw Cen MT" w:cs="Times New Roman"/>
          <w:szCs w:val="24"/>
        </w:rPr>
        <w:t>PMS yaitu 22 orang (</w:t>
      </w:r>
      <w:r w:rsidRPr="00CF5DF9">
        <w:rPr>
          <w:rFonts w:ascii="Tw Cen MT" w:hAnsi="Tw Cen MT" w:cs="Times New Roman"/>
          <w:color w:val="000000"/>
          <w:szCs w:val="24"/>
        </w:rPr>
        <w:t xml:space="preserve">36.7%) dan minoritas tidak PMS yaitu 4 orang </w:t>
      </w:r>
      <w:r w:rsidRPr="00CF5DF9">
        <w:rPr>
          <w:rFonts w:ascii="Tw Cen MT" w:hAnsi="Tw Cen MT" w:cs="Times New Roman"/>
          <w:szCs w:val="24"/>
        </w:rPr>
        <w:t>(</w:t>
      </w:r>
      <w:r w:rsidRPr="00CF5DF9">
        <w:rPr>
          <w:rFonts w:ascii="Tw Cen MT" w:hAnsi="Tw Cen MT" w:cs="Times New Roman"/>
          <w:color w:val="000000"/>
          <w:szCs w:val="24"/>
        </w:rPr>
        <w:t>6.7%)</w:t>
      </w:r>
      <w:r w:rsidRPr="00CF5DF9">
        <w:rPr>
          <w:rFonts w:ascii="Tw Cen MT" w:hAnsi="Tw Cen MT" w:cs="Times New Roman"/>
          <w:szCs w:val="24"/>
        </w:rPr>
        <w:t xml:space="preserve">, </w:t>
      </w:r>
      <w:r w:rsidRPr="00CF5DF9">
        <w:rPr>
          <w:rFonts w:ascii="Tw Cen MT" w:hAnsi="Tw Cen MT" w:cs="Times New Roman"/>
          <w:color w:val="000000"/>
          <w:szCs w:val="24"/>
        </w:rPr>
        <w:t xml:space="preserve">sedangkan </w:t>
      </w:r>
      <w:r w:rsidRPr="00CF5DF9">
        <w:rPr>
          <w:rFonts w:ascii="Tw Cen MT" w:hAnsi="Tw Cen MT" w:cs="Times New Roman"/>
          <w:szCs w:val="24"/>
        </w:rPr>
        <w:t>responden dengan pola konsumsi baik berjumlah 34 orang (</w:t>
      </w:r>
      <w:r w:rsidRPr="00CF5DF9">
        <w:rPr>
          <w:rFonts w:ascii="Tw Cen MT" w:hAnsi="Tw Cen MT" w:cs="Times New Roman"/>
          <w:color w:val="000000"/>
          <w:szCs w:val="24"/>
        </w:rPr>
        <w:t>56.7%) mayoritas</w:t>
      </w:r>
      <w:r w:rsidRPr="00CF5DF9">
        <w:rPr>
          <w:rFonts w:ascii="Tw Cen MT" w:hAnsi="Tw Cen MT" w:cs="Times New Roman"/>
          <w:szCs w:val="24"/>
        </w:rPr>
        <w:t xml:space="preserve"> tidak PMS yaitu 31 orang (</w:t>
      </w:r>
      <w:r w:rsidRPr="00CF5DF9">
        <w:rPr>
          <w:rFonts w:ascii="Tw Cen MT" w:hAnsi="Tw Cen MT" w:cs="Times New Roman"/>
          <w:color w:val="000000"/>
          <w:szCs w:val="24"/>
        </w:rPr>
        <w:t xml:space="preserve">51.7%) dan minoritas PMS yaitu 3 orang  </w:t>
      </w:r>
      <w:r w:rsidRPr="00CF5DF9">
        <w:rPr>
          <w:rFonts w:ascii="Tw Cen MT" w:hAnsi="Tw Cen MT" w:cs="Times New Roman"/>
          <w:szCs w:val="24"/>
        </w:rPr>
        <w:t>(</w:t>
      </w:r>
      <w:r w:rsidRPr="00CF5DF9">
        <w:rPr>
          <w:rFonts w:ascii="Tw Cen MT" w:hAnsi="Tw Cen MT" w:cs="Times New Roman"/>
          <w:color w:val="000000"/>
          <w:szCs w:val="24"/>
        </w:rPr>
        <w:t xml:space="preserve">5.0%). </w:t>
      </w:r>
      <w:r w:rsidRPr="00CF5DF9">
        <w:rPr>
          <w:rFonts w:ascii="Tw Cen MT" w:hAnsi="Tw Cen MT" w:cs="Times New Roman"/>
          <w:szCs w:val="24"/>
        </w:rPr>
        <w:t>Responden dengan pola olahraga tidak rutin berjumlah 33 orang (</w:t>
      </w:r>
      <w:r w:rsidRPr="00CF5DF9">
        <w:rPr>
          <w:rFonts w:ascii="Tw Cen MT" w:hAnsi="Tw Cen MT" w:cs="Times New Roman"/>
          <w:color w:val="000000"/>
          <w:szCs w:val="24"/>
        </w:rPr>
        <w:t>55.0%) mayoritas</w:t>
      </w:r>
      <w:r w:rsidRPr="00CF5DF9">
        <w:rPr>
          <w:rFonts w:ascii="Tw Cen MT" w:hAnsi="Tw Cen MT" w:cs="Times New Roman"/>
          <w:szCs w:val="24"/>
        </w:rPr>
        <w:t xml:space="preserve"> PMS yaitu 24 orang (</w:t>
      </w:r>
      <w:r w:rsidRPr="00CF5DF9">
        <w:rPr>
          <w:rFonts w:ascii="Tw Cen MT" w:hAnsi="Tw Cen MT" w:cs="Times New Roman"/>
          <w:color w:val="000000"/>
          <w:szCs w:val="24"/>
        </w:rPr>
        <w:t xml:space="preserve">40.0%) dan minoritas tidak PMS yaitu 9 orang </w:t>
      </w:r>
      <w:r w:rsidRPr="00CF5DF9">
        <w:rPr>
          <w:rFonts w:ascii="Tw Cen MT" w:hAnsi="Tw Cen MT" w:cs="Times New Roman"/>
          <w:szCs w:val="24"/>
        </w:rPr>
        <w:t>(</w:t>
      </w:r>
      <w:r w:rsidRPr="00CF5DF9">
        <w:rPr>
          <w:rFonts w:ascii="Tw Cen MT" w:hAnsi="Tw Cen MT" w:cs="Times New Roman"/>
          <w:color w:val="000000"/>
          <w:szCs w:val="24"/>
        </w:rPr>
        <w:t>15.0%)</w:t>
      </w:r>
      <w:r w:rsidRPr="00CF5DF9">
        <w:rPr>
          <w:rFonts w:ascii="Tw Cen MT" w:hAnsi="Tw Cen MT" w:cs="Times New Roman"/>
          <w:szCs w:val="24"/>
        </w:rPr>
        <w:t xml:space="preserve">, </w:t>
      </w:r>
      <w:r w:rsidRPr="00CF5DF9">
        <w:rPr>
          <w:rFonts w:ascii="Tw Cen MT" w:hAnsi="Tw Cen MT" w:cs="Times New Roman"/>
          <w:color w:val="000000"/>
          <w:szCs w:val="24"/>
        </w:rPr>
        <w:t xml:space="preserve">sedangkan </w:t>
      </w:r>
      <w:r w:rsidRPr="00CF5DF9">
        <w:rPr>
          <w:rFonts w:ascii="Tw Cen MT" w:hAnsi="Tw Cen MT" w:cs="Times New Roman"/>
          <w:szCs w:val="24"/>
        </w:rPr>
        <w:t>responden dengan pola olahraga rutin berjumlah 27 orang (</w:t>
      </w:r>
      <w:r w:rsidRPr="00CF5DF9">
        <w:rPr>
          <w:rFonts w:ascii="Tw Cen MT" w:hAnsi="Tw Cen MT" w:cs="Times New Roman"/>
          <w:color w:val="000000"/>
          <w:szCs w:val="24"/>
        </w:rPr>
        <w:t>45.0%) mayoritas</w:t>
      </w:r>
      <w:r w:rsidRPr="00CF5DF9">
        <w:rPr>
          <w:rFonts w:ascii="Tw Cen MT" w:hAnsi="Tw Cen MT" w:cs="Times New Roman"/>
          <w:szCs w:val="24"/>
        </w:rPr>
        <w:t xml:space="preserve"> tidak PMS yaitu 26 orang (</w:t>
      </w:r>
      <w:r w:rsidRPr="00CF5DF9">
        <w:rPr>
          <w:rFonts w:ascii="Tw Cen MT" w:hAnsi="Tw Cen MT" w:cs="Times New Roman"/>
          <w:color w:val="000000"/>
          <w:szCs w:val="24"/>
        </w:rPr>
        <w:t xml:space="preserve">43.3%) dan minoritas PMS yaitu 1 orang  </w:t>
      </w:r>
      <w:r w:rsidRPr="00CF5DF9">
        <w:rPr>
          <w:rFonts w:ascii="Tw Cen MT" w:hAnsi="Tw Cen MT" w:cs="Times New Roman"/>
          <w:szCs w:val="24"/>
        </w:rPr>
        <w:t>(</w:t>
      </w:r>
      <w:r w:rsidRPr="00CF5DF9">
        <w:rPr>
          <w:rFonts w:ascii="Tw Cen MT" w:hAnsi="Tw Cen MT" w:cs="Times New Roman"/>
          <w:color w:val="000000"/>
          <w:szCs w:val="24"/>
        </w:rPr>
        <w:t>1.7%).</w:t>
      </w:r>
    </w:p>
    <w:p w14:paraId="5E272FF9" w14:textId="77777777" w:rsidR="003806B7" w:rsidRPr="00CF5DF9" w:rsidRDefault="003806B7" w:rsidP="008A302E">
      <w:pPr>
        <w:widowControl w:val="0"/>
        <w:autoSpaceDE w:val="0"/>
        <w:autoSpaceDN w:val="0"/>
        <w:adjustRightInd w:val="0"/>
        <w:spacing w:after="0" w:line="240" w:lineRule="auto"/>
        <w:ind w:firstLine="709"/>
        <w:jc w:val="both"/>
        <w:rPr>
          <w:rFonts w:ascii="Tw Cen MT" w:hAnsi="Tw Cen MT" w:cs="Times New Roman"/>
          <w:color w:val="000000"/>
          <w:szCs w:val="24"/>
        </w:rPr>
        <w:sectPr w:rsidR="003806B7" w:rsidRPr="00CF5DF9" w:rsidSect="00B73BB8">
          <w:type w:val="continuous"/>
          <w:pgSz w:w="11906" w:h="16838"/>
          <w:pgMar w:top="1418" w:right="1418" w:bottom="1418" w:left="1418" w:header="709" w:footer="709" w:gutter="0"/>
          <w:pgNumType w:start="4"/>
          <w:cols w:num="2" w:space="708"/>
          <w:titlePg/>
          <w:docGrid w:linePitch="360"/>
        </w:sectPr>
      </w:pPr>
    </w:p>
    <w:p w14:paraId="20684CE2" w14:textId="77777777" w:rsidR="008A302E" w:rsidRPr="00CF5DF9" w:rsidRDefault="008A302E" w:rsidP="008A302E">
      <w:pPr>
        <w:widowControl w:val="0"/>
        <w:autoSpaceDE w:val="0"/>
        <w:autoSpaceDN w:val="0"/>
        <w:adjustRightInd w:val="0"/>
        <w:spacing w:after="0" w:line="240" w:lineRule="auto"/>
        <w:ind w:firstLine="709"/>
        <w:jc w:val="both"/>
        <w:rPr>
          <w:rFonts w:ascii="Tw Cen MT" w:hAnsi="Tw Cen MT" w:cs="Times New Roman"/>
          <w:color w:val="000000"/>
          <w:szCs w:val="24"/>
        </w:rPr>
      </w:pPr>
    </w:p>
    <w:p w14:paraId="5C5A4361" w14:textId="77777777" w:rsidR="00A50371" w:rsidRPr="00CF5DF9" w:rsidRDefault="005713AF" w:rsidP="00331C03">
      <w:pPr>
        <w:widowControl w:val="0"/>
        <w:autoSpaceDE w:val="0"/>
        <w:autoSpaceDN w:val="0"/>
        <w:adjustRightInd w:val="0"/>
        <w:spacing w:after="0" w:line="240" w:lineRule="auto"/>
        <w:jc w:val="center"/>
        <w:rPr>
          <w:rFonts w:ascii="Tw Cen MT" w:hAnsi="Tw Cen MT"/>
          <w:i/>
          <w:szCs w:val="24"/>
        </w:rPr>
      </w:pPr>
      <w:commentRangeStart w:id="9"/>
      <w:r w:rsidRPr="00CF5DF9">
        <w:rPr>
          <w:rFonts w:ascii="Tw Cen MT" w:hAnsi="Tw Cen MT"/>
          <w:szCs w:val="24"/>
        </w:rPr>
        <w:t>Tabel</w:t>
      </w:r>
      <w:r w:rsidR="00A50371" w:rsidRPr="00CF5DF9">
        <w:rPr>
          <w:rFonts w:ascii="Tw Cen MT" w:hAnsi="Tw Cen MT"/>
          <w:szCs w:val="24"/>
        </w:rPr>
        <w:t xml:space="preserve"> </w:t>
      </w:r>
      <w:r w:rsidR="00DC3F50" w:rsidRPr="00CF5DF9">
        <w:rPr>
          <w:rFonts w:ascii="Tw Cen MT" w:hAnsi="Tw Cen MT"/>
          <w:szCs w:val="24"/>
        </w:rPr>
        <w:t>2</w:t>
      </w:r>
      <w:r w:rsidR="00A50371" w:rsidRPr="00CF5DF9">
        <w:rPr>
          <w:rFonts w:ascii="Tw Cen MT" w:hAnsi="Tw Cen MT"/>
          <w:szCs w:val="24"/>
        </w:rPr>
        <w:t>.</w:t>
      </w:r>
      <w:r w:rsidR="00DC3F50" w:rsidRPr="00CF5DF9">
        <w:rPr>
          <w:rFonts w:ascii="Tw Cen MT" w:hAnsi="Tw Cen MT"/>
          <w:szCs w:val="24"/>
        </w:rPr>
        <w:t xml:space="preserve"> </w:t>
      </w:r>
      <w:r w:rsidR="00A50371" w:rsidRPr="00CF5DF9">
        <w:rPr>
          <w:rFonts w:ascii="Tw Cen MT" w:hAnsi="Tw Cen MT" w:cs="Times New Roman"/>
          <w:szCs w:val="24"/>
        </w:rPr>
        <w:t>Hubungan Pengetahu</w:t>
      </w:r>
      <w:r w:rsidR="00825475" w:rsidRPr="00CF5DF9">
        <w:rPr>
          <w:rFonts w:ascii="Tw Cen MT" w:hAnsi="Tw Cen MT" w:cs="Times New Roman"/>
          <w:szCs w:val="24"/>
        </w:rPr>
        <w:t>a</w:t>
      </w:r>
      <w:r w:rsidR="00A50371" w:rsidRPr="00CF5DF9">
        <w:rPr>
          <w:rFonts w:ascii="Tw Cen MT" w:hAnsi="Tw Cen MT" w:cs="Times New Roman"/>
          <w:szCs w:val="24"/>
        </w:rPr>
        <w:t>n</w:t>
      </w:r>
      <w:r w:rsidR="00DC3F50" w:rsidRPr="00CF5DF9">
        <w:rPr>
          <w:rFonts w:ascii="Tw Cen MT" w:hAnsi="Tw Cen MT" w:cs="Times New Roman"/>
          <w:szCs w:val="24"/>
        </w:rPr>
        <w:t xml:space="preserve">, Stress, Pola Konsumsi  dan Pola Olahraga </w:t>
      </w:r>
      <w:r w:rsidR="00A50371" w:rsidRPr="00CF5DF9">
        <w:rPr>
          <w:rFonts w:ascii="Tw Cen MT" w:hAnsi="Tw Cen MT" w:cs="Times New Roman"/>
          <w:szCs w:val="24"/>
        </w:rPr>
        <w:t xml:space="preserve">Dengan </w:t>
      </w:r>
      <w:r w:rsidR="003C5367" w:rsidRPr="00CF5DF9">
        <w:rPr>
          <w:rFonts w:ascii="Tw Cen MT" w:hAnsi="Tw Cen MT" w:cs="Times New Roman"/>
          <w:bCs/>
          <w:i/>
          <w:color w:val="000000"/>
          <w:szCs w:val="24"/>
        </w:rPr>
        <w:t>Premenstrual Syndrome</w:t>
      </w:r>
      <w:r w:rsidR="00DC3F50" w:rsidRPr="00CF5DF9">
        <w:rPr>
          <w:rFonts w:ascii="Tw Cen MT" w:hAnsi="Tw Cen MT" w:cs="Times New Roman"/>
          <w:bCs/>
          <w:i/>
          <w:color w:val="000000"/>
          <w:szCs w:val="24"/>
        </w:rPr>
        <w:t xml:space="preserve"> </w:t>
      </w:r>
      <w:r w:rsidR="003C5367" w:rsidRPr="00CF5DF9">
        <w:rPr>
          <w:rFonts w:ascii="Tw Cen MT" w:hAnsi="Tw Cen MT"/>
          <w:szCs w:val="24"/>
        </w:rPr>
        <w:t xml:space="preserve">Responden </w:t>
      </w:r>
      <w:r w:rsidR="003C5367" w:rsidRPr="00CF5DF9">
        <w:rPr>
          <w:rFonts w:ascii="Tw Cen MT" w:hAnsi="Tw Cen MT" w:cs="Times New Roman"/>
          <w:szCs w:val="24"/>
        </w:rPr>
        <w:t xml:space="preserve">di </w:t>
      </w:r>
      <w:r w:rsidR="00331C03" w:rsidRPr="00CF5DF9">
        <w:rPr>
          <w:rFonts w:ascii="Tw Cen MT" w:eastAsia="Times New Roman" w:hAnsi="Tw Cen MT" w:cs="Times New Roman"/>
          <w:szCs w:val="24"/>
          <w:lang w:eastAsia="id-ID"/>
        </w:rPr>
        <w:t>SMP IT Yayasan Hj. Fauziah Binjai</w:t>
      </w:r>
      <w:r w:rsidR="003C5367" w:rsidRPr="00CF5DF9">
        <w:rPr>
          <w:rFonts w:ascii="Tw Cen MT" w:hAnsi="Tw Cen MT" w:cs="Times New Roman"/>
          <w:szCs w:val="24"/>
        </w:rPr>
        <w:t xml:space="preserve"> Tahun 2019</w:t>
      </w:r>
      <w:commentRangeEnd w:id="9"/>
      <w:r w:rsidR="001F70D6">
        <w:rPr>
          <w:rStyle w:val="CommentReference"/>
        </w:rPr>
        <w:commentReference w:id="9"/>
      </w:r>
    </w:p>
    <w:p w14:paraId="0DD7D2CF" w14:textId="77777777" w:rsidR="00A50371" w:rsidRPr="00CF5DF9" w:rsidRDefault="00A50371" w:rsidP="00DC3F50">
      <w:pPr>
        <w:widowControl w:val="0"/>
        <w:autoSpaceDE w:val="0"/>
        <w:autoSpaceDN w:val="0"/>
        <w:adjustRightInd w:val="0"/>
        <w:spacing w:after="0" w:line="240" w:lineRule="auto"/>
        <w:ind w:left="1418" w:hanging="1418"/>
        <w:jc w:val="both"/>
        <w:rPr>
          <w:rFonts w:ascii="Tw Cen MT" w:hAnsi="Tw Cen MT"/>
          <w:i/>
          <w:szCs w:val="24"/>
        </w:rPr>
      </w:pPr>
    </w:p>
    <w:tbl>
      <w:tblPr>
        <w:tblW w:w="5000" w:type="pct"/>
        <w:tblBorders>
          <w:top w:val="single" w:sz="4" w:space="0" w:color="auto"/>
          <w:bottom w:val="single" w:sz="4" w:space="0" w:color="auto"/>
        </w:tblBorders>
        <w:tblLook w:val="04A0" w:firstRow="1" w:lastRow="0" w:firstColumn="1" w:lastColumn="0" w:noHBand="0" w:noVBand="1"/>
      </w:tblPr>
      <w:tblGrid>
        <w:gridCol w:w="2282"/>
        <w:gridCol w:w="994"/>
        <w:gridCol w:w="1142"/>
        <w:gridCol w:w="886"/>
        <w:gridCol w:w="1029"/>
        <w:gridCol w:w="914"/>
        <w:gridCol w:w="940"/>
        <w:gridCol w:w="1099"/>
      </w:tblGrid>
      <w:tr w:rsidR="00DC3F50" w:rsidRPr="00CF5DF9" w14:paraId="7C2428A4" w14:textId="77777777" w:rsidTr="00DC3F50">
        <w:tc>
          <w:tcPr>
            <w:tcW w:w="1229" w:type="pct"/>
            <w:vMerge w:val="restart"/>
            <w:tcBorders>
              <w:top w:val="single" w:sz="4" w:space="0" w:color="auto"/>
              <w:left w:val="nil"/>
              <w:bottom w:val="single" w:sz="4" w:space="0" w:color="auto"/>
              <w:right w:val="nil"/>
            </w:tcBorders>
            <w:vAlign w:val="center"/>
            <w:hideMark/>
          </w:tcPr>
          <w:p w14:paraId="2BBEF843" w14:textId="77777777" w:rsidR="00DC3F50" w:rsidRPr="00CF5DF9" w:rsidRDefault="00DC3F50" w:rsidP="00CB089F">
            <w:pPr>
              <w:widowControl w:val="0"/>
              <w:autoSpaceDE w:val="0"/>
              <w:autoSpaceDN w:val="0"/>
              <w:adjustRightInd w:val="0"/>
              <w:spacing w:after="0" w:line="240" w:lineRule="auto"/>
              <w:jc w:val="center"/>
              <w:rPr>
                <w:rFonts w:ascii="Tw Cen MT" w:hAnsi="Tw Cen MT"/>
                <w:b/>
                <w:szCs w:val="24"/>
              </w:rPr>
            </w:pPr>
            <w:r w:rsidRPr="00CF5DF9">
              <w:rPr>
                <w:rFonts w:ascii="Tw Cen MT" w:hAnsi="Tw Cen MT"/>
                <w:b/>
                <w:szCs w:val="24"/>
              </w:rPr>
              <w:t>Variabel</w:t>
            </w:r>
          </w:p>
        </w:tc>
        <w:tc>
          <w:tcPr>
            <w:tcW w:w="2181" w:type="pct"/>
            <w:gridSpan w:val="4"/>
            <w:tcBorders>
              <w:top w:val="single" w:sz="4" w:space="0" w:color="auto"/>
              <w:left w:val="nil"/>
              <w:bottom w:val="single" w:sz="4" w:space="0" w:color="auto"/>
              <w:right w:val="nil"/>
            </w:tcBorders>
            <w:vAlign w:val="center"/>
            <w:hideMark/>
          </w:tcPr>
          <w:p w14:paraId="5846EA7F" w14:textId="77777777" w:rsidR="00DC3F50" w:rsidRPr="00CF5DF9" w:rsidRDefault="00DC3F50" w:rsidP="008A302E">
            <w:pPr>
              <w:widowControl w:val="0"/>
              <w:autoSpaceDE w:val="0"/>
              <w:autoSpaceDN w:val="0"/>
              <w:adjustRightInd w:val="0"/>
              <w:spacing w:after="0" w:line="240" w:lineRule="auto"/>
              <w:jc w:val="center"/>
              <w:rPr>
                <w:rFonts w:ascii="Tw Cen MT" w:hAnsi="Tw Cen MT"/>
                <w:b/>
                <w:i/>
                <w:szCs w:val="24"/>
                <w:lang w:val="en-ID"/>
              </w:rPr>
            </w:pPr>
            <w:r w:rsidRPr="00CF5DF9">
              <w:rPr>
                <w:rFonts w:ascii="Tw Cen MT" w:hAnsi="Tw Cen MT" w:cs="Times New Roman"/>
                <w:b/>
                <w:bCs/>
                <w:i/>
                <w:color w:val="000000"/>
                <w:szCs w:val="24"/>
              </w:rPr>
              <w:t>Premenstrual Syndrome</w:t>
            </w:r>
          </w:p>
        </w:tc>
        <w:tc>
          <w:tcPr>
            <w:tcW w:w="998" w:type="pct"/>
            <w:gridSpan w:val="2"/>
            <w:vMerge w:val="restart"/>
            <w:tcBorders>
              <w:top w:val="single" w:sz="4" w:space="0" w:color="auto"/>
              <w:left w:val="nil"/>
              <w:bottom w:val="single" w:sz="4" w:space="0" w:color="auto"/>
              <w:right w:val="nil"/>
            </w:tcBorders>
            <w:vAlign w:val="center"/>
            <w:hideMark/>
          </w:tcPr>
          <w:p w14:paraId="339EE0E8" w14:textId="77777777" w:rsidR="00DC3F50" w:rsidRPr="00CF5DF9" w:rsidRDefault="00DC3F50" w:rsidP="008A302E">
            <w:pPr>
              <w:widowControl w:val="0"/>
              <w:autoSpaceDE w:val="0"/>
              <w:autoSpaceDN w:val="0"/>
              <w:adjustRightInd w:val="0"/>
              <w:spacing w:after="0" w:line="240" w:lineRule="auto"/>
              <w:jc w:val="center"/>
              <w:rPr>
                <w:rFonts w:ascii="Tw Cen MT" w:hAnsi="Tw Cen MT"/>
                <w:b/>
                <w:szCs w:val="24"/>
                <w:lang w:val="en-ID"/>
              </w:rPr>
            </w:pPr>
            <w:r w:rsidRPr="00CF5DF9">
              <w:rPr>
                <w:rFonts w:ascii="Tw Cen MT" w:hAnsi="Tw Cen MT"/>
                <w:b/>
                <w:szCs w:val="24"/>
                <w:lang w:val="en-ID"/>
              </w:rPr>
              <w:t>Jumlah</w:t>
            </w:r>
          </w:p>
        </w:tc>
        <w:tc>
          <w:tcPr>
            <w:tcW w:w="592" w:type="pct"/>
            <w:vMerge w:val="restart"/>
            <w:tcBorders>
              <w:top w:val="single" w:sz="4" w:space="0" w:color="auto"/>
              <w:left w:val="nil"/>
              <w:bottom w:val="single" w:sz="4" w:space="0" w:color="auto"/>
              <w:right w:val="nil"/>
            </w:tcBorders>
            <w:vAlign w:val="center"/>
            <w:hideMark/>
          </w:tcPr>
          <w:p w14:paraId="7126E4CB" w14:textId="77777777" w:rsidR="00DC3F50" w:rsidRPr="00CF5DF9" w:rsidRDefault="00DC3F50" w:rsidP="008A302E">
            <w:pPr>
              <w:widowControl w:val="0"/>
              <w:autoSpaceDE w:val="0"/>
              <w:autoSpaceDN w:val="0"/>
              <w:adjustRightInd w:val="0"/>
              <w:spacing w:after="0" w:line="240" w:lineRule="auto"/>
              <w:jc w:val="center"/>
              <w:rPr>
                <w:rFonts w:ascii="Tw Cen MT" w:hAnsi="Tw Cen MT"/>
                <w:b/>
                <w:i/>
                <w:szCs w:val="24"/>
                <w:lang w:val="en-ID"/>
              </w:rPr>
            </w:pPr>
            <w:r w:rsidRPr="00CF5DF9">
              <w:rPr>
                <w:rFonts w:ascii="Tw Cen MT" w:hAnsi="Tw Cen MT"/>
                <w:b/>
                <w:i/>
                <w:szCs w:val="24"/>
                <w:lang w:val="en-ID"/>
              </w:rPr>
              <w:t>p-value</w:t>
            </w:r>
          </w:p>
        </w:tc>
      </w:tr>
      <w:tr w:rsidR="00DC3F50" w:rsidRPr="00CF5DF9" w14:paraId="1CFD1E50" w14:textId="77777777" w:rsidTr="00DC3F50">
        <w:tc>
          <w:tcPr>
            <w:tcW w:w="1229" w:type="pct"/>
            <w:vMerge/>
            <w:tcBorders>
              <w:top w:val="single" w:sz="4" w:space="0" w:color="auto"/>
              <w:left w:val="nil"/>
              <w:bottom w:val="single" w:sz="4" w:space="0" w:color="auto"/>
              <w:right w:val="nil"/>
            </w:tcBorders>
            <w:vAlign w:val="center"/>
            <w:hideMark/>
          </w:tcPr>
          <w:p w14:paraId="1238272C" w14:textId="77777777" w:rsidR="00DC3F50" w:rsidRPr="00CF5DF9" w:rsidRDefault="00DC3F50" w:rsidP="00CB089F">
            <w:pPr>
              <w:spacing w:after="0" w:line="240" w:lineRule="auto"/>
              <w:rPr>
                <w:rFonts w:ascii="Tw Cen MT" w:hAnsi="Tw Cen MT"/>
                <w:b/>
                <w:szCs w:val="24"/>
                <w:lang w:val="en-ID"/>
              </w:rPr>
            </w:pPr>
          </w:p>
        </w:tc>
        <w:tc>
          <w:tcPr>
            <w:tcW w:w="1150" w:type="pct"/>
            <w:gridSpan w:val="2"/>
            <w:tcBorders>
              <w:top w:val="single" w:sz="4" w:space="0" w:color="auto"/>
              <w:left w:val="nil"/>
              <w:bottom w:val="single" w:sz="4" w:space="0" w:color="auto"/>
              <w:right w:val="nil"/>
            </w:tcBorders>
            <w:vAlign w:val="center"/>
            <w:hideMark/>
          </w:tcPr>
          <w:p w14:paraId="0F4385C0" w14:textId="77777777" w:rsidR="00DC3F50" w:rsidRPr="00CF5DF9" w:rsidRDefault="00DC3F50" w:rsidP="00CB089F">
            <w:pPr>
              <w:widowControl w:val="0"/>
              <w:autoSpaceDE w:val="0"/>
              <w:autoSpaceDN w:val="0"/>
              <w:adjustRightInd w:val="0"/>
              <w:spacing w:after="0" w:line="240" w:lineRule="auto"/>
              <w:jc w:val="center"/>
              <w:rPr>
                <w:rFonts w:ascii="Tw Cen MT" w:hAnsi="Tw Cen MT"/>
                <w:b/>
                <w:szCs w:val="24"/>
                <w:lang w:val="en-ID"/>
              </w:rPr>
            </w:pPr>
            <w:r w:rsidRPr="00CF5DF9">
              <w:rPr>
                <w:rFonts w:ascii="Tw Cen MT" w:hAnsi="Tw Cen MT"/>
                <w:b/>
                <w:szCs w:val="24"/>
                <w:lang w:val="en-ID"/>
              </w:rPr>
              <w:t>Tidak PMS</w:t>
            </w:r>
          </w:p>
        </w:tc>
        <w:tc>
          <w:tcPr>
            <w:tcW w:w="1031" w:type="pct"/>
            <w:gridSpan w:val="2"/>
            <w:tcBorders>
              <w:top w:val="single" w:sz="4" w:space="0" w:color="auto"/>
              <w:left w:val="nil"/>
              <w:bottom w:val="single" w:sz="4" w:space="0" w:color="auto"/>
              <w:right w:val="nil"/>
            </w:tcBorders>
            <w:vAlign w:val="center"/>
            <w:hideMark/>
          </w:tcPr>
          <w:p w14:paraId="2C6EC428" w14:textId="77777777" w:rsidR="00DC3F50" w:rsidRPr="00CF5DF9" w:rsidRDefault="00DC3F50" w:rsidP="008A302E">
            <w:pPr>
              <w:widowControl w:val="0"/>
              <w:autoSpaceDE w:val="0"/>
              <w:autoSpaceDN w:val="0"/>
              <w:adjustRightInd w:val="0"/>
              <w:spacing w:after="0" w:line="240" w:lineRule="auto"/>
              <w:jc w:val="center"/>
              <w:rPr>
                <w:rFonts w:ascii="Tw Cen MT" w:hAnsi="Tw Cen MT"/>
                <w:b/>
                <w:szCs w:val="24"/>
                <w:lang w:val="en-ID"/>
              </w:rPr>
            </w:pPr>
            <w:r w:rsidRPr="00CF5DF9">
              <w:rPr>
                <w:rFonts w:ascii="Tw Cen MT" w:hAnsi="Tw Cen MT"/>
                <w:b/>
                <w:szCs w:val="24"/>
                <w:lang w:val="en-ID"/>
              </w:rPr>
              <w:t>PMS</w:t>
            </w:r>
          </w:p>
        </w:tc>
        <w:tc>
          <w:tcPr>
            <w:tcW w:w="998" w:type="pct"/>
            <w:gridSpan w:val="2"/>
            <w:vMerge/>
            <w:tcBorders>
              <w:top w:val="single" w:sz="4" w:space="0" w:color="auto"/>
              <w:left w:val="nil"/>
              <w:bottom w:val="single" w:sz="4" w:space="0" w:color="auto"/>
              <w:right w:val="nil"/>
            </w:tcBorders>
            <w:vAlign w:val="center"/>
            <w:hideMark/>
          </w:tcPr>
          <w:p w14:paraId="30680F38" w14:textId="77777777" w:rsidR="00DC3F50" w:rsidRPr="00CF5DF9" w:rsidRDefault="00DC3F50" w:rsidP="008A302E">
            <w:pPr>
              <w:spacing w:after="0" w:line="240" w:lineRule="auto"/>
              <w:jc w:val="center"/>
              <w:rPr>
                <w:rFonts w:ascii="Tw Cen MT" w:hAnsi="Tw Cen MT"/>
                <w:b/>
                <w:szCs w:val="24"/>
                <w:lang w:val="en-ID"/>
              </w:rPr>
            </w:pPr>
          </w:p>
        </w:tc>
        <w:tc>
          <w:tcPr>
            <w:tcW w:w="592" w:type="pct"/>
            <w:vMerge/>
            <w:tcBorders>
              <w:top w:val="single" w:sz="4" w:space="0" w:color="auto"/>
              <w:left w:val="nil"/>
              <w:bottom w:val="single" w:sz="4" w:space="0" w:color="auto"/>
              <w:right w:val="nil"/>
            </w:tcBorders>
            <w:vAlign w:val="center"/>
            <w:hideMark/>
          </w:tcPr>
          <w:p w14:paraId="231CA545" w14:textId="77777777" w:rsidR="00DC3F50" w:rsidRPr="00CF5DF9" w:rsidRDefault="00DC3F50" w:rsidP="008A302E">
            <w:pPr>
              <w:spacing w:after="0" w:line="240" w:lineRule="auto"/>
              <w:jc w:val="center"/>
              <w:rPr>
                <w:rFonts w:ascii="Tw Cen MT" w:hAnsi="Tw Cen MT"/>
                <w:b/>
                <w:i/>
                <w:szCs w:val="24"/>
                <w:lang w:val="en-ID"/>
              </w:rPr>
            </w:pPr>
          </w:p>
        </w:tc>
      </w:tr>
      <w:tr w:rsidR="00DC3F50" w:rsidRPr="00CF5DF9" w14:paraId="61E1B607" w14:textId="77777777" w:rsidTr="00DC3F50">
        <w:tc>
          <w:tcPr>
            <w:tcW w:w="1229" w:type="pct"/>
            <w:vMerge/>
            <w:tcBorders>
              <w:top w:val="single" w:sz="4" w:space="0" w:color="auto"/>
              <w:left w:val="nil"/>
              <w:bottom w:val="single" w:sz="4" w:space="0" w:color="auto"/>
              <w:right w:val="nil"/>
            </w:tcBorders>
            <w:vAlign w:val="center"/>
            <w:hideMark/>
          </w:tcPr>
          <w:p w14:paraId="35809929" w14:textId="77777777" w:rsidR="00DC3F50" w:rsidRPr="00CF5DF9" w:rsidRDefault="00DC3F50" w:rsidP="00CB089F">
            <w:pPr>
              <w:spacing w:after="0" w:line="240" w:lineRule="auto"/>
              <w:rPr>
                <w:rFonts w:ascii="Tw Cen MT" w:hAnsi="Tw Cen MT"/>
                <w:b/>
                <w:szCs w:val="24"/>
                <w:lang w:val="en-ID"/>
              </w:rPr>
            </w:pPr>
          </w:p>
        </w:tc>
        <w:tc>
          <w:tcPr>
            <w:tcW w:w="535" w:type="pct"/>
            <w:tcBorders>
              <w:top w:val="single" w:sz="4" w:space="0" w:color="auto"/>
              <w:left w:val="nil"/>
              <w:bottom w:val="single" w:sz="4" w:space="0" w:color="auto"/>
              <w:right w:val="nil"/>
            </w:tcBorders>
            <w:hideMark/>
          </w:tcPr>
          <w:p w14:paraId="21809948" w14:textId="77777777" w:rsidR="00DC3F50" w:rsidRPr="00CF5DF9" w:rsidRDefault="00DC3F50" w:rsidP="00CB089F">
            <w:pPr>
              <w:widowControl w:val="0"/>
              <w:autoSpaceDE w:val="0"/>
              <w:autoSpaceDN w:val="0"/>
              <w:adjustRightInd w:val="0"/>
              <w:spacing w:after="0" w:line="240" w:lineRule="auto"/>
              <w:jc w:val="center"/>
              <w:rPr>
                <w:rFonts w:ascii="Tw Cen MT" w:hAnsi="Tw Cen MT"/>
                <w:b/>
                <w:szCs w:val="24"/>
                <w:lang w:val="en-ID"/>
              </w:rPr>
            </w:pPr>
            <w:r w:rsidRPr="00CF5DF9">
              <w:rPr>
                <w:rFonts w:ascii="Tw Cen MT" w:hAnsi="Tw Cen MT"/>
                <w:b/>
                <w:szCs w:val="24"/>
                <w:lang w:val="en-ID"/>
              </w:rPr>
              <w:t>f</w:t>
            </w:r>
          </w:p>
        </w:tc>
        <w:tc>
          <w:tcPr>
            <w:tcW w:w="615" w:type="pct"/>
            <w:tcBorders>
              <w:top w:val="single" w:sz="4" w:space="0" w:color="auto"/>
              <w:left w:val="nil"/>
              <w:bottom w:val="single" w:sz="4" w:space="0" w:color="auto"/>
              <w:right w:val="nil"/>
            </w:tcBorders>
            <w:hideMark/>
          </w:tcPr>
          <w:p w14:paraId="5D851B66" w14:textId="77777777" w:rsidR="00DC3F50" w:rsidRPr="00CF5DF9" w:rsidRDefault="00DC3F50" w:rsidP="00CB089F">
            <w:pPr>
              <w:widowControl w:val="0"/>
              <w:autoSpaceDE w:val="0"/>
              <w:autoSpaceDN w:val="0"/>
              <w:adjustRightInd w:val="0"/>
              <w:spacing w:after="0" w:line="240" w:lineRule="auto"/>
              <w:jc w:val="center"/>
              <w:rPr>
                <w:rFonts w:ascii="Tw Cen MT" w:hAnsi="Tw Cen MT"/>
                <w:b/>
                <w:szCs w:val="24"/>
                <w:lang w:val="en-ID"/>
              </w:rPr>
            </w:pPr>
            <w:r w:rsidRPr="00CF5DF9">
              <w:rPr>
                <w:rFonts w:ascii="Tw Cen MT" w:hAnsi="Tw Cen MT"/>
                <w:b/>
                <w:szCs w:val="24"/>
                <w:lang w:val="en-ID"/>
              </w:rPr>
              <w:t>%</w:t>
            </w:r>
          </w:p>
        </w:tc>
        <w:tc>
          <w:tcPr>
            <w:tcW w:w="477" w:type="pct"/>
            <w:tcBorders>
              <w:top w:val="single" w:sz="4" w:space="0" w:color="auto"/>
              <w:left w:val="nil"/>
              <w:bottom w:val="single" w:sz="4" w:space="0" w:color="auto"/>
              <w:right w:val="nil"/>
            </w:tcBorders>
            <w:hideMark/>
          </w:tcPr>
          <w:p w14:paraId="5678F364" w14:textId="77777777" w:rsidR="00DC3F50" w:rsidRPr="00CF5DF9" w:rsidRDefault="00DC3F50" w:rsidP="008A302E">
            <w:pPr>
              <w:widowControl w:val="0"/>
              <w:autoSpaceDE w:val="0"/>
              <w:autoSpaceDN w:val="0"/>
              <w:adjustRightInd w:val="0"/>
              <w:spacing w:after="0" w:line="240" w:lineRule="auto"/>
              <w:jc w:val="center"/>
              <w:rPr>
                <w:rFonts w:ascii="Tw Cen MT" w:hAnsi="Tw Cen MT"/>
                <w:b/>
                <w:szCs w:val="24"/>
                <w:lang w:val="en-ID"/>
              </w:rPr>
            </w:pPr>
            <w:r w:rsidRPr="00CF5DF9">
              <w:rPr>
                <w:rFonts w:ascii="Tw Cen MT" w:hAnsi="Tw Cen MT"/>
                <w:b/>
                <w:szCs w:val="24"/>
                <w:lang w:val="en-ID"/>
              </w:rPr>
              <w:t>f</w:t>
            </w:r>
          </w:p>
        </w:tc>
        <w:tc>
          <w:tcPr>
            <w:tcW w:w="554" w:type="pct"/>
            <w:tcBorders>
              <w:top w:val="single" w:sz="4" w:space="0" w:color="auto"/>
              <w:left w:val="nil"/>
              <w:bottom w:val="single" w:sz="4" w:space="0" w:color="auto"/>
              <w:right w:val="nil"/>
            </w:tcBorders>
            <w:hideMark/>
          </w:tcPr>
          <w:p w14:paraId="791E2D46" w14:textId="77777777" w:rsidR="00DC3F50" w:rsidRPr="00CF5DF9" w:rsidRDefault="00DC3F50" w:rsidP="008A302E">
            <w:pPr>
              <w:widowControl w:val="0"/>
              <w:autoSpaceDE w:val="0"/>
              <w:autoSpaceDN w:val="0"/>
              <w:adjustRightInd w:val="0"/>
              <w:spacing w:after="0" w:line="240" w:lineRule="auto"/>
              <w:jc w:val="center"/>
              <w:rPr>
                <w:rFonts w:ascii="Tw Cen MT" w:hAnsi="Tw Cen MT"/>
                <w:b/>
                <w:szCs w:val="24"/>
                <w:lang w:val="en-ID"/>
              </w:rPr>
            </w:pPr>
            <w:r w:rsidRPr="00CF5DF9">
              <w:rPr>
                <w:rFonts w:ascii="Tw Cen MT" w:hAnsi="Tw Cen MT"/>
                <w:b/>
                <w:szCs w:val="24"/>
                <w:lang w:val="en-ID"/>
              </w:rPr>
              <w:t>%</w:t>
            </w:r>
          </w:p>
        </w:tc>
        <w:tc>
          <w:tcPr>
            <w:tcW w:w="492" w:type="pct"/>
            <w:tcBorders>
              <w:top w:val="single" w:sz="4" w:space="0" w:color="auto"/>
              <w:left w:val="nil"/>
              <w:bottom w:val="single" w:sz="4" w:space="0" w:color="auto"/>
              <w:right w:val="nil"/>
            </w:tcBorders>
            <w:hideMark/>
          </w:tcPr>
          <w:p w14:paraId="15BBD07E" w14:textId="77777777" w:rsidR="00DC3F50" w:rsidRPr="00CF5DF9" w:rsidRDefault="00331C03" w:rsidP="008A302E">
            <w:pPr>
              <w:widowControl w:val="0"/>
              <w:autoSpaceDE w:val="0"/>
              <w:autoSpaceDN w:val="0"/>
              <w:adjustRightInd w:val="0"/>
              <w:spacing w:after="0" w:line="240" w:lineRule="auto"/>
              <w:jc w:val="center"/>
              <w:rPr>
                <w:rFonts w:ascii="Tw Cen MT" w:hAnsi="Tw Cen MT"/>
                <w:b/>
                <w:szCs w:val="24"/>
                <w:lang w:val="en-ID"/>
              </w:rPr>
            </w:pPr>
            <w:r w:rsidRPr="00CF5DF9">
              <w:rPr>
                <w:rFonts w:ascii="Tw Cen MT" w:hAnsi="Tw Cen MT"/>
                <w:b/>
                <w:szCs w:val="24"/>
                <w:lang w:val="en-ID"/>
              </w:rPr>
              <w:t>F</w:t>
            </w:r>
          </w:p>
        </w:tc>
        <w:tc>
          <w:tcPr>
            <w:tcW w:w="506" w:type="pct"/>
            <w:tcBorders>
              <w:top w:val="single" w:sz="4" w:space="0" w:color="auto"/>
              <w:left w:val="nil"/>
              <w:bottom w:val="single" w:sz="4" w:space="0" w:color="auto"/>
              <w:right w:val="nil"/>
            </w:tcBorders>
            <w:hideMark/>
          </w:tcPr>
          <w:p w14:paraId="613A2134" w14:textId="77777777" w:rsidR="00DC3F50" w:rsidRPr="00CF5DF9" w:rsidRDefault="00DC3F50" w:rsidP="008A302E">
            <w:pPr>
              <w:widowControl w:val="0"/>
              <w:autoSpaceDE w:val="0"/>
              <w:autoSpaceDN w:val="0"/>
              <w:adjustRightInd w:val="0"/>
              <w:spacing w:after="0" w:line="240" w:lineRule="auto"/>
              <w:jc w:val="center"/>
              <w:rPr>
                <w:rFonts w:ascii="Tw Cen MT" w:hAnsi="Tw Cen MT"/>
                <w:b/>
                <w:szCs w:val="24"/>
                <w:lang w:val="en-ID"/>
              </w:rPr>
            </w:pPr>
            <w:r w:rsidRPr="00CF5DF9">
              <w:rPr>
                <w:rFonts w:ascii="Tw Cen MT" w:hAnsi="Tw Cen MT"/>
                <w:b/>
                <w:szCs w:val="24"/>
                <w:lang w:val="en-ID"/>
              </w:rPr>
              <w:t>%</w:t>
            </w:r>
          </w:p>
        </w:tc>
        <w:tc>
          <w:tcPr>
            <w:tcW w:w="592" w:type="pct"/>
            <w:vMerge/>
            <w:tcBorders>
              <w:top w:val="single" w:sz="4" w:space="0" w:color="auto"/>
              <w:left w:val="nil"/>
              <w:bottom w:val="single" w:sz="4" w:space="0" w:color="auto"/>
              <w:right w:val="nil"/>
            </w:tcBorders>
            <w:vAlign w:val="center"/>
            <w:hideMark/>
          </w:tcPr>
          <w:p w14:paraId="0E18A0E9" w14:textId="77777777" w:rsidR="00DC3F50" w:rsidRPr="00CF5DF9" w:rsidRDefault="00DC3F50" w:rsidP="008A302E">
            <w:pPr>
              <w:spacing w:after="0" w:line="240" w:lineRule="auto"/>
              <w:jc w:val="center"/>
              <w:rPr>
                <w:rFonts w:ascii="Tw Cen MT" w:hAnsi="Tw Cen MT"/>
                <w:b/>
                <w:i/>
                <w:szCs w:val="24"/>
                <w:lang w:val="en-ID"/>
              </w:rPr>
            </w:pPr>
          </w:p>
        </w:tc>
      </w:tr>
      <w:tr w:rsidR="00DC3F50" w:rsidRPr="00CF5DF9" w14:paraId="0B154E79" w14:textId="77777777" w:rsidTr="00DC3F50">
        <w:tc>
          <w:tcPr>
            <w:tcW w:w="1229" w:type="pct"/>
            <w:tcBorders>
              <w:top w:val="single" w:sz="4" w:space="0" w:color="auto"/>
              <w:left w:val="nil"/>
              <w:bottom w:val="nil"/>
              <w:right w:val="nil"/>
            </w:tcBorders>
            <w:hideMark/>
          </w:tcPr>
          <w:p w14:paraId="2B110AE7" w14:textId="77777777" w:rsidR="00DC3F50" w:rsidRPr="00CF5DF9" w:rsidRDefault="00DC3F50" w:rsidP="00CB089F">
            <w:pPr>
              <w:widowControl w:val="0"/>
              <w:autoSpaceDE w:val="0"/>
              <w:autoSpaceDN w:val="0"/>
              <w:adjustRightInd w:val="0"/>
              <w:spacing w:after="0" w:line="240" w:lineRule="auto"/>
              <w:jc w:val="both"/>
              <w:rPr>
                <w:rFonts w:ascii="Tw Cen MT" w:hAnsi="Tw Cen MT"/>
                <w:szCs w:val="24"/>
              </w:rPr>
            </w:pPr>
            <w:r w:rsidRPr="00CF5DF9">
              <w:rPr>
                <w:rFonts w:ascii="Tw Cen MT" w:hAnsi="Tw Cen MT"/>
                <w:szCs w:val="24"/>
              </w:rPr>
              <w:t>Pengetahuan</w:t>
            </w:r>
          </w:p>
        </w:tc>
        <w:tc>
          <w:tcPr>
            <w:tcW w:w="535" w:type="pct"/>
            <w:tcBorders>
              <w:top w:val="single" w:sz="4" w:space="0" w:color="auto"/>
              <w:left w:val="nil"/>
              <w:bottom w:val="nil"/>
              <w:right w:val="nil"/>
            </w:tcBorders>
            <w:hideMark/>
          </w:tcPr>
          <w:p w14:paraId="47DC0A06" w14:textId="77777777" w:rsidR="00DC3F50" w:rsidRPr="00CF5DF9" w:rsidRDefault="00DC3F50" w:rsidP="00CB089F">
            <w:pPr>
              <w:widowControl w:val="0"/>
              <w:autoSpaceDE w:val="0"/>
              <w:autoSpaceDN w:val="0"/>
              <w:adjustRightInd w:val="0"/>
              <w:spacing w:after="0" w:line="240" w:lineRule="auto"/>
              <w:jc w:val="center"/>
              <w:rPr>
                <w:rFonts w:ascii="Tw Cen MT" w:hAnsi="Tw Cen MT" w:cs="Times New Roman"/>
                <w:szCs w:val="24"/>
                <w:lang w:val="en-ID"/>
              </w:rPr>
            </w:pPr>
          </w:p>
        </w:tc>
        <w:tc>
          <w:tcPr>
            <w:tcW w:w="615" w:type="pct"/>
            <w:tcBorders>
              <w:top w:val="single" w:sz="4" w:space="0" w:color="auto"/>
              <w:left w:val="nil"/>
              <w:bottom w:val="nil"/>
              <w:right w:val="nil"/>
            </w:tcBorders>
            <w:hideMark/>
          </w:tcPr>
          <w:p w14:paraId="5F79544E" w14:textId="77777777" w:rsidR="00DC3F50" w:rsidRPr="00CF5DF9" w:rsidRDefault="00DC3F50" w:rsidP="00CB089F">
            <w:pPr>
              <w:widowControl w:val="0"/>
              <w:autoSpaceDE w:val="0"/>
              <w:autoSpaceDN w:val="0"/>
              <w:adjustRightInd w:val="0"/>
              <w:spacing w:after="0" w:line="240" w:lineRule="auto"/>
              <w:jc w:val="center"/>
              <w:rPr>
                <w:rFonts w:ascii="Tw Cen MT" w:hAnsi="Tw Cen MT" w:cs="Times New Roman"/>
                <w:color w:val="000000"/>
                <w:szCs w:val="24"/>
              </w:rPr>
            </w:pPr>
          </w:p>
        </w:tc>
        <w:tc>
          <w:tcPr>
            <w:tcW w:w="477" w:type="pct"/>
            <w:tcBorders>
              <w:top w:val="single" w:sz="4" w:space="0" w:color="auto"/>
              <w:left w:val="nil"/>
              <w:bottom w:val="nil"/>
              <w:right w:val="nil"/>
            </w:tcBorders>
            <w:hideMark/>
          </w:tcPr>
          <w:p w14:paraId="4CA42328"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szCs w:val="24"/>
                <w:lang w:val="en-ID"/>
              </w:rPr>
            </w:pPr>
          </w:p>
        </w:tc>
        <w:tc>
          <w:tcPr>
            <w:tcW w:w="554" w:type="pct"/>
            <w:tcBorders>
              <w:top w:val="single" w:sz="4" w:space="0" w:color="auto"/>
              <w:left w:val="nil"/>
              <w:bottom w:val="nil"/>
              <w:right w:val="nil"/>
            </w:tcBorders>
            <w:hideMark/>
          </w:tcPr>
          <w:p w14:paraId="4FE581CF"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color w:val="000000"/>
                <w:szCs w:val="24"/>
              </w:rPr>
            </w:pPr>
          </w:p>
        </w:tc>
        <w:tc>
          <w:tcPr>
            <w:tcW w:w="492" w:type="pct"/>
            <w:tcBorders>
              <w:top w:val="single" w:sz="4" w:space="0" w:color="auto"/>
              <w:left w:val="nil"/>
              <w:bottom w:val="nil"/>
              <w:right w:val="nil"/>
            </w:tcBorders>
            <w:hideMark/>
          </w:tcPr>
          <w:p w14:paraId="32B1B898"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szCs w:val="24"/>
                <w:lang w:val="en-ID"/>
              </w:rPr>
            </w:pPr>
          </w:p>
        </w:tc>
        <w:tc>
          <w:tcPr>
            <w:tcW w:w="506" w:type="pct"/>
            <w:tcBorders>
              <w:top w:val="single" w:sz="4" w:space="0" w:color="auto"/>
              <w:left w:val="nil"/>
              <w:bottom w:val="nil"/>
              <w:right w:val="nil"/>
            </w:tcBorders>
            <w:hideMark/>
          </w:tcPr>
          <w:p w14:paraId="67036340"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color w:val="000000"/>
                <w:szCs w:val="24"/>
              </w:rPr>
            </w:pPr>
          </w:p>
        </w:tc>
        <w:tc>
          <w:tcPr>
            <w:tcW w:w="592" w:type="pct"/>
            <w:tcBorders>
              <w:top w:val="single" w:sz="4" w:space="0" w:color="auto"/>
              <w:left w:val="nil"/>
              <w:bottom w:val="nil"/>
              <w:right w:val="nil"/>
            </w:tcBorders>
            <w:vAlign w:val="center"/>
            <w:hideMark/>
          </w:tcPr>
          <w:p w14:paraId="08038BC2" w14:textId="77777777" w:rsidR="00DC3F50" w:rsidRPr="00CF5DF9" w:rsidRDefault="00DC3F50" w:rsidP="008A302E">
            <w:pPr>
              <w:widowControl w:val="0"/>
              <w:autoSpaceDE w:val="0"/>
              <w:autoSpaceDN w:val="0"/>
              <w:adjustRightInd w:val="0"/>
              <w:spacing w:after="0" w:line="240" w:lineRule="auto"/>
              <w:jc w:val="center"/>
              <w:rPr>
                <w:rFonts w:ascii="Tw Cen MT" w:hAnsi="Tw Cen MT"/>
                <w:szCs w:val="24"/>
                <w:lang w:val="en-ID"/>
              </w:rPr>
            </w:pPr>
          </w:p>
        </w:tc>
      </w:tr>
      <w:tr w:rsidR="00DC3F50" w:rsidRPr="00CF5DF9" w14:paraId="758B0A49" w14:textId="77777777" w:rsidTr="00DC3F50">
        <w:tc>
          <w:tcPr>
            <w:tcW w:w="1229" w:type="pct"/>
            <w:tcBorders>
              <w:top w:val="nil"/>
              <w:left w:val="nil"/>
              <w:bottom w:val="nil"/>
              <w:right w:val="nil"/>
            </w:tcBorders>
            <w:hideMark/>
          </w:tcPr>
          <w:p w14:paraId="4B7025E3" w14:textId="77777777" w:rsidR="00DC3F50" w:rsidRPr="00CF5DF9" w:rsidRDefault="00DC3F50" w:rsidP="00CB089F">
            <w:pPr>
              <w:widowControl w:val="0"/>
              <w:autoSpaceDE w:val="0"/>
              <w:autoSpaceDN w:val="0"/>
              <w:adjustRightInd w:val="0"/>
              <w:spacing w:after="0" w:line="240" w:lineRule="auto"/>
              <w:jc w:val="both"/>
              <w:rPr>
                <w:rFonts w:ascii="Tw Cen MT" w:hAnsi="Tw Cen MT"/>
                <w:szCs w:val="24"/>
                <w:lang w:val="en-ID"/>
              </w:rPr>
            </w:pPr>
            <w:r w:rsidRPr="00CF5DF9">
              <w:rPr>
                <w:rFonts w:ascii="Tw Cen MT" w:hAnsi="Tw Cen MT"/>
                <w:szCs w:val="24"/>
                <w:lang w:val="en-ID"/>
              </w:rPr>
              <w:t>Baik</w:t>
            </w:r>
          </w:p>
        </w:tc>
        <w:tc>
          <w:tcPr>
            <w:tcW w:w="535" w:type="pct"/>
            <w:tcBorders>
              <w:top w:val="nil"/>
              <w:left w:val="nil"/>
              <w:bottom w:val="nil"/>
              <w:right w:val="nil"/>
            </w:tcBorders>
            <w:hideMark/>
          </w:tcPr>
          <w:p w14:paraId="286A5C91" w14:textId="77777777" w:rsidR="00DC3F50" w:rsidRPr="00CF5DF9" w:rsidRDefault="00DC3F50" w:rsidP="00CB089F">
            <w:pPr>
              <w:widowControl w:val="0"/>
              <w:autoSpaceDE w:val="0"/>
              <w:autoSpaceDN w:val="0"/>
              <w:adjustRightInd w:val="0"/>
              <w:spacing w:after="0" w:line="240" w:lineRule="auto"/>
              <w:jc w:val="center"/>
              <w:rPr>
                <w:rFonts w:ascii="Tw Cen MT" w:hAnsi="Tw Cen MT" w:cs="Times New Roman"/>
                <w:szCs w:val="24"/>
                <w:lang w:val="en-ID"/>
              </w:rPr>
            </w:pPr>
            <w:r w:rsidRPr="00CF5DF9">
              <w:rPr>
                <w:rFonts w:ascii="Tw Cen MT" w:hAnsi="Tw Cen MT" w:cs="Times New Roman"/>
                <w:szCs w:val="24"/>
                <w:lang w:val="en-ID"/>
              </w:rPr>
              <w:t>21</w:t>
            </w:r>
          </w:p>
        </w:tc>
        <w:tc>
          <w:tcPr>
            <w:tcW w:w="615" w:type="pct"/>
            <w:tcBorders>
              <w:top w:val="nil"/>
              <w:left w:val="nil"/>
              <w:bottom w:val="nil"/>
              <w:right w:val="nil"/>
            </w:tcBorders>
            <w:hideMark/>
          </w:tcPr>
          <w:p w14:paraId="136DFE1F" w14:textId="77777777" w:rsidR="00DC3F50" w:rsidRPr="00CF5DF9" w:rsidRDefault="00DC3F50" w:rsidP="00CB089F">
            <w:pPr>
              <w:widowControl w:val="0"/>
              <w:autoSpaceDE w:val="0"/>
              <w:autoSpaceDN w:val="0"/>
              <w:adjustRightInd w:val="0"/>
              <w:spacing w:after="0" w:line="240" w:lineRule="auto"/>
              <w:jc w:val="center"/>
              <w:rPr>
                <w:rFonts w:ascii="Tw Cen MT" w:hAnsi="Tw Cen MT" w:cs="Times New Roman"/>
                <w:szCs w:val="24"/>
              </w:rPr>
            </w:pPr>
            <w:r w:rsidRPr="00CF5DF9">
              <w:rPr>
                <w:rFonts w:ascii="Tw Cen MT" w:hAnsi="Tw Cen MT" w:cs="Times New Roman"/>
                <w:color w:val="000000"/>
                <w:szCs w:val="24"/>
              </w:rPr>
              <w:t>35.0</w:t>
            </w:r>
          </w:p>
        </w:tc>
        <w:tc>
          <w:tcPr>
            <w:tcW w:w="477" w:type="pct"/>
            <w:tcBorders>
              <w:top w:val="nil"/>
              <w:left w:val="nil"/>
              <w:bottom w:val="nil"/>
              <w:right w:val="nil"/>
            </w:tcBorders>
            <w:hideMark/>
          </w:tcPr>
          <w:p w14:paraId="7DBA9DC3"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szCs w:val="24"/>
                <w:lang w:val="en-ID"/>
              </w:rPr>
            </w:pPr>
            <w:r w:rsidRPr="00CF5DF9">
              <w:rPr>
                <w:rFonts w:ascii="Tw Cen MT" w:hAnsi="Tw Cen MT" w:cs="Times New Roman"/>
                <w:szCs w:val="24"/>
                <w:lang w:val="en-ID"/>
              </w:rPr>
              <w:t>9</w:t>
            </w:r>
          </w:p>
        </w:tc>
        <w:tc>
          <w:tcPr>
            <w:tcW w:w="554" w:type="pct"/>
            <w:tcBorders>
              <w:top w:val="nil"/>
              <w:left w:val="nil"/>
              <w:bottom w:val="nil"/>
              <w:right w:val="nil"/>
            </w:tcBorders>
            <w:hideMark/>
          </w:tcPr>
          <w:p w14:paraId="7B432C03"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szCs w:val="24"/>
              </w:rPr>
            </w:pPr>
            <w:r w:rsidRPr="00CF5DF9">
              <w:rPr>
                <w:rFonts w:ascii="Tw Cen MT" w:hAnsi="Tw Cen MT" w:cs="Times New Roman"/>
                <w:color w:val="000000"/>
                <w:szCs w:val="24"/>
              </w:rPr>
              <w:t>15.0</w:t>
            </w:r>
          </w:p>
        </w:tc>
        <w:tc>
          <w:tcPr>
            <w:tcW w:w="492" w:type="pct"/>
            <w:tcBorders>
              <w:top w:val="nil"/>
              <w:left w:val="nil"/>
              <w:bottom w:val="nil"/>
              <w:right w:val="nil"/>
            </w:tcBorders>
            <w:hideMark/>
          </w:tcPr>
          <w:p w14:paraId="5AFC57C3"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szCs w:val="24"/>
                <w:lang w:val="en-ID"/>
              </w:rPr>
            </w:pPr>
            <w:r w:rsidRPr="00CF5DF9">
              <w:rPr>
                <w:rFonts w:ascii="Tw Cen MT" w:hAnsi="Tw Cen MT" w:cs="Times New Roman"/>
                <w:szCs w:val="24"/>
                <w:lang w:val="en-ID"/>
              </w:rPr>
              <w:t>30</w:t>
            </w:r>
          </w:p>
        </w:tc>
        <w:tc>
          <w:tcPr>
            <w:tcW w:w="506" w:type="pct"/>
            <w:tcBorders>
              <w:top w:val="nil"/>
              <w:left w:val="nil"/>
              <w:bottom w:val="nil"/>
              <w:right w:val="nil"/>
            </w:tcBorders>
            <w:hideMark/>
          </w:tcPr>
          <w:p w14:paraId="1DBFCA9B"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szCs w:val="24"/>
              </w:rPr>
            </w:pPr>
            <w:r w:rsidRPr="00CF5DF9">
              <w:rPr>
                <w:rFonts w:ascii="Tw Cen MT" w:hAnsi="Tw Cen MT" w:cs="Times New Roman"/>
                <w:color w:val="000000"/>
                <w:szCs w:val="24"/>
              </w:rPr>
              <w:t>50.0</w:t>
            </w:r>
          </w:p>
        </w:tc>
        <w:tc>
          <w:tcPr>
            <w:tcW w:w="592" w:type="pct"/>
            <w:vMerge w:val="restart"/>
            <w:tcBorders>
              <w:top w:val="nil"/>
              <w:left w:val="nil"/>
              <w:bottom w:val="nil"/>
              <w:right w:val="nil"/>
            </w:tcBorders>
            <w:vAlign w:val="center"/>
            <w:hideMark/>
          </w:tcPr>
          <w:p w14:paraId="61CC4BF6" w14:textId="77777777" w:rsidR="00DC3F50" w:rsidRPr="00CF5DF9" w:rsidRDefault="00DC3F50" w:rsidP="008A302E">
            <w:pPr>
              <w:widowControl w:val="0"/>
              <w:autoSpaceDE w:val="0"/>
              <w:autoSpaceDN w:val="0"/>
              <w:adjustRightInd w:val="0"/>
              <w:spacing w:after="0" w:line="240" w:lineRule="auto"/>
              <w:jc w:val="center"/>
              <w:rPr>
                <w:rFonts w:ascii="Tw Cen MT" w:hAnsi="Tw Cen MT"/>
                <w:szCs w:val="24"/>
                <w:lang w:val="en-ID"/>
              </w:rPr>
            </w:pPr>
            <w:r w:rsidRPr="00CF5DF9">
              <w:rPr>
                <w:rFonts w:ascii="Tw Cen MT" w:hAnsi="Tw Cen MT"/>
                <w:szCs w:val="24"/>
                <w:lang w:val="en-ID"/>
              </w:rPr>
              <w:t>0,116</w:t>
            </w:r>
          </w:p>
        </w:tc>
      </w:tr>
      <w:tr w:rsidR="00DC3F50" w:rsidRPr="00CF5DF9" w14:paraId="397D2DF7" w14:textId="77777777" w:rsidTr="00DC3F50">
        <w:tc>
          <w:tcPr>
            <w:tcW w:w="1229" w:type="pct"/>
            <w:tcBorders>
              <w:top w:val="nil"/>
              <w:left w:val="nil"/>
              <w:bottom w:val="single" w:sz="4" w:space="0" w:color="auto"/>
              <w:right w:val="nil"/>
            </w:tcBorders>
            <w:hideMark/>
          </w:tcPr>
          <w:p w14:paraId="72167E44" w14:textId="77777777" w:rsidR="00DC3F50" w:rsidRPr="00CF5DF9" w:rsidRDefault="00DC3F50" w:rsidP="00CB089F">
            <w:pPr>
              <w:widowControl w:val="0"/>
              <w:autoSpaceDE w:val="0"/>
              <w:autoSpaceDN w:val="0"/>
              <w:adjustRightInd w:val="0"/>
              <w:spacing w:after="0" w:line="240" w:lineRule="auto"/>
              <w:jc w:val="both"/>
              <w:rPr>
                <w:rFonts w:ascii="Tw Cen MT" w:hAnsi="Tw Cen MT"/>
                <w:szCs w:val="24"/>
                <w:lang w:val="en-ID"/>
              </w:rPr>
            </w:pPr>
            <w:r w:rsidRPr="00CF5DF9">
              <w:rPr>
                <w:rFonts w:ascii="Tw Cen MT" w:hAnsi="Tw Cen MT"/>
                <w:szCs w:val="24"/>
                <w:lang w:val="en-ID"/>
              </w:rPr>
              <w:t>Kurang</w:t>
            </w:r>
          </w:p>
        </w:tc>
        <w:tc>
          <w:tcPr>
            <w:tcW w:w="535" w:type="pct"/>
            <w:tcBorders>
              <w:top w:val="nil"/>
              <w:left w:val="nil"/>
              <w:bottom w:val="single" w:sz="4" w:space="0" w:color="auto"/>
              <w:right w:val="nil"/>
            </w:tcBorders>
            <w:hideMark/>
          </w:tcPr>
          <w:p w14:paraId="63F6D855" w14:textId="77777777" w:rsidR="00DC3F50" w:rsidRPr="00CF5DF9" w:rsidRDefault="00DC3F50" w:rsidP="00CB089F">
            <w:pPr>
              <w:widowControl w:val="0"/>
              <w:autoSpaceDE w:val="0"/>
              <w:autoSpaceDN w:val="0"/>
              <w:adjustRightInd w:val="0"/>
              <w:spacing w:after="0" w:line="240" w:lineRule="auto"/>
              <w:jc w:val="center"/>
              <w:rPr>
                <w:rFonts w:ascii="Tw Cen MT" w:hAnsi="Tw Cen MT" w:cs="Times New Roman"/>
                <w:szCs w:val="24"/>
                <w:lang w:val="en-ID"/>
              </w:rPr>
            </w:pPr>
            <w:r w:rsidRPr="00CF5DF9">
              <w:rPr>
                <w:rFonts w:ascii="Tw Cen MT" w:hAnsi="Tw Cen MT" w:cs="Times New Roman"/>
                <w:szCs w:val="24"/>
                <w:lang w:val="en-ID"/>
              </w:rPr>
              <w:t>14</w:t>
            </w:r>
          </w:p>
        </w:tc>
        <w:tc>
          <w:tcPr>
            <w:tcW w:w="615" w:type="pct"/>
            <w:tcBorders>
              <w:top w:val="nil"/>
              <w:left w:val="nil"/>
              <w:bottom w:val="single" w:sz="4" w:space="0" w:color="auto"/>
              <w:right w:val="nil"/>
            </w:tcBorders>
            <w:hideMark/>
          </w:tcPr>
          <w:p w14:paraId="0FD628CC" w14:textId="77777777" w:rsidR="00DC3F50" w:rsidRPr="00CF5DF9" w:rsidRDefault="00DC3F50" w:rsidP="00CB089F">
            <w:pPr>
              <w:widowControl w:val="0"/>
              <w:autoSpaceDE w:val="0"/>
              <w:autoSpaceDN w:val="0"/>
              <w:adjustRightInd w:val="0"/>
              <w:spacing w:after="0" w:line="240" w:lineRule="auto"/>
              <w:jc w:val="center"/>
              <w:rPr>
                <w:rFonts w:ascii="Tw Cen MT" w:hAnsi="Tw Cen MT" w:cs="Times New Roman"/>
                <w:szCs w:val="24"/>
              </w:rPr>
            </w:pPr>
            <w:r w:rsidRPr="00CF5DF9">
              <w:rPr>
                <w:rFonts w:ascii="Tw Cen MT" w:hAnsi="Tw Cen MT" w:cs="Times New Roman"/>
                <w:color w:val="000000"/>
                <w:szCs w:val="24"/>
              </w:rPr>
              <w:t>23.3</w:t>
            </w:r>
          </w:p>
        </w:tc>
        <w:tc>
          <w:tcPr>
            <w:tcW w:w="477" w:type="pct"/>
            <w:tcBorders>
              <w:top w:val="nil"/>
              <w:left w:val="nil"/>
              <w:bottom w:val="single" w:sz="4" w:space="0" w:color="auto"/>
              <w:right w:val="nil"/>
            </w:tcBorders>
            <w:hideMark/>
          </w:tcPr>
          <w:p w14:paraId="25E7CD83"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szCs w:val="24"/>
                <w:lang w:val="en-ID"/>
              </w:rPr>
            </w:pPr>
            <w:r w:rsidRPr="00CF5DF9">
              <w:rPr>
                <w:rFonts w:ascii="Tw Cen MT" w:hAnsi="Tw Cen MT" w:cs="Times New Roman"/>
                <w:szCs w:val="24"/>
                <w:lang w:val="en-ID"/>
              </w:rPr>
              <w:t>16</w:t>
            </w:r>
          </w:p>
        </w:tc>
        <w:tc>
          <w:tcPr>
            <w:tcW w:w="554" w:type="pct"/>
            <w:tcBorders>
              <w:top w:val="nil"/>
              <w:left w:val="nil"/>
              <w:bottom w:val="single" w:sz="4" w:space="0" w:color="auto"/>
              <w:right w:val="nil"/>
            </w:tcBorders>
            <w:hideMark/>
          </w:tcPr>
          <w:p w14:paraId="48C3E54B"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szCs w:val="24"/>
              </w:rPr>
            </w:pPr>
            <w:r w:rsidRPr="00CF5DF9">
              <w:rPr>
                <w:rFonts w:ascii="Tw Cen MT" w:hAnsi="Tw Cen MT" w:cs="Times New Roman"/>
                <w:color w:val="000000"/>
                <w:szCs w:val="24"/>
              </w:rPr>
              <w:t>26.7</w:t>
            </w:r>
          </w:p>
        </w:tc>
        <w:tc>
          <w:tcPr>
            <w:tcW w:w="492" w:type="pct"/>
            <w:tcBorders>
              <w:top w:val="nil"/>
              <w:left w:val="nil"/>
              <w:bottom w:val="single" w:sz="4" w:space="0" w:color="auto"/>
              <w:right w:val="nil"/>
            </w:tcBorders>
            <w:hideMark/>
          </w:tcPr>
          <w:p w14:paraId="1E404BC2"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szCs w:val="24"/>
                <w:lang w:val="en-ID"/>
              </w:rPr>
            </w:pPr>
            <w:r w:rsidRPr="00CF5DF9">
              <w:rPr>
                <w:rFonts w:ascii="Tw Cen MT" w:hAnsi="Tw Cen MT" w:cs="Times New Roman"/>
                <w:szCs w:val="24"/>
                <w:lang w:val="en-ID"/>
              </w:rPr>
              <w:t>30</w:t>
            </w:r>
          </w:p>
        </w:tc>
        <w:tc>
          <w:tcPr>
            <w:tcW w:w="506" w:type="pct"/>
            <w:tcBorders>
              <w:top w:val="nil"/>
              <w:left w:val="nil"/>
              <w:bottom w:val="single" w:sz="4" w:space="0" w:color="auto"/>
              <w:right w:val="nil"/>
            </w:tcBorders>
            <w:hideMark/>
          </w:tcPr>
          <w:p w14:paraId="23A71F54"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szCs w:val="24"/>
                <w:lang w:val="en-ID"/>
              </w:rPr>
            </w:pPr>
            <w:r w:rsidRPr="00CF5DF9">
              <w:rPr>
                <w:rFonts w:ascii="Tw Cen MT" w:hAnsi="Tw Cen MT" w:cs="Times New Roman"/>
                <w:color w:val="000000"/>
                <w:szCs w:val="24"/>
              </w:rPr>
              <w:t>50.0</w:t>
            </w:r>
          </w:p>
        </w:tc>
        <w:tc>
          <w:tcPr>
            <w:tcW w:w="592" w:type="pct"/>
            <w:vMerge/>
            <w:tcBorders>
              <w:top w:val="single" w:sz="4" w:space="0" w:color="auto"/>
              <w:left w:val="nil"/>
              <w:bottom w:val="single" w:sz="4" w:space="0" w:color="auto"/>
              <w:right w:val="nil"/>
            </w:tcBorders>
            <w:vAlign w:val="center"/>
            <w:hideMark/>
          </w:tcPr>
          <w:p w14:paraId="5D69A8CA" w14:textId="77777777" w:rsidR="00DC3F50" w:rsidRPr="00CF5DF9" w:rsidRDefault="00DC3F50" w:rsidP="008A302E">
            <w:pPr>
              <w:spacing w:after="0" w:line="240" w:lineRule="auto"/>
              <w:jc w:val="center"/>
              <w:rPr>
                <w:rFonts w:ascii="Tw Cen MT" w:hAnsi="Tw Cen MT"/>
                <w:szCs w:val="24"/>
                <w:lang w:val="en-ID"/>
              </w:rPr>
            </w:pPr>
          </w:p>
        </w:tc>
      </w:tr>
      <w:tr w:rsidR="00DC3F50" w:rsidRPr="00CF5DF9" w14:paraId="75FD364B" w14:textId="77777777" w:rsidTr="00DC3F50">
        <w:tc>
          <w:tcPr>
            <w:tcW w:w="1229" w:type="pct"/>
            <w:tcBorders>
              <w:top w:val="single" w:sz="4" w:space="0" w:color="auto"/>
              <w:left w:val="nil"/>
              <w:bottom w:val="nil"/>
              <w:right w:val="nil"/>
            </w:tcBorders>
            <w:hideMark/>
          </w:tcPr>
          <w:p w14:paraId="12593BBE" w14:textId="77777777" w:rsidR="00DC3F50" w:rsidRPr="00CF5DF9" w:rsidRDefault="00DC3F50" w:rsidP="00CB089F">
            <w:pPr>
              <w:widowControl w:val="0"/>
              <w:autoSpaceDE w:val="0"/>
              <w:autoSpaceDN w:val="0"/>
              <w:adjustRightInd w:val="0"/>
              <w:spacing w:after="0" w:line="240" w:lineRule="auto"/>
              <w:jc w:val="both"/>
              <w:rPr>
                <w:rFonts w:ascii="Tw Cen MT" w:hAnsi="Tw Cen MT"/>
                <w:szCs w:val="24"/>
              </w:rPr>
            </w:pPr>
            <w:r w:rsidRPr="00CF5DF9">
              <w:rPr>
                <w:rFonts w:ascii="Tw Cen MT" w:hAnsi="Tw Cen MT"/>
                <w:szCs w:val="24"/>
              </w:rPr>
              <w:t>Stress</w:t>
            </w:r>
          </w:p>
        </w:tc>
        <w:tc>
          <w:tcPr>
            <w:tcW w:w="535" w:type="pct"/>
            <w:tcBorders>
              <w:top w:val="single" w:sz="4" w:space="0" w:color="auto"/>
              <w:left w:val="nil"/>
              <w:bottom w:val="nil"/>
              <w:right w:val="nil"/>
            </w:tcBorders>
            <w:hideMark/>
          </w:tcPr>
          <w:p w14:paraId="0455A7CB" w14:textId="77777777" w:rsidR="00DC3F50" w:rsidRPr="00CF5DF9" w:rsidRDefault="00DC3F50" w:rsidP="00CB089F">
            <w:pPr>
              <w:widowControl w:val="0"/>
              <w:autoSpaceDE w:val="0"/>
              <w:autoSpaceDN w:val="0"/>
              <w:adjustRightInd w:val="0"/>
              <w:spacing w:after="0" w:line="240" w:lineRule="auto"/>
              <w:jc w:val="center"/>
              <w:rPr>
                <w:rFonts w:ascii="Tw Cen MT" w:hAnsi="Tw Cen MT" w:cs="Times New Roman"/>
                <w:szCs w:val="24"/>
                <w:lang w:val="en-ID"/>
              </w:rPr>
            </w:pPr>
          </w:p>
        </w:tc>
        <w:tc>
          <w:tcPr>
            <w:tcW w:w="615" w:type="pct"/>
            <w:tcBorders>
              <w:top w:val="single" w:sz="4" w:space="0" w:color="auto"/>
              <w:left w:val="nil"/>
              <w:bottom w:val="nil"/>
              <w:right w:val="nil"/>
            </w:tcBorders>
            <w:hideMark/>
          </w:tcPr>
          <w:p w14:paraId="6512B9F6" w14:textId="77777777" w:rsidR="00DC3F50" w:rsidRPr="00CF5DF9" w:rsidRDefault="00DC3F50" w:rsidP="00CB089F">
            <w:pPr>
              <w:widowControl w:val="0"/>
              <w:autoSpaceDE w:val="0"/>
              <w:autoSpaceDN w:val="0"/>
              <w:adjustRightInd w:val="0"/>
              <w:spacing w:after="0" w:line="240" w:lineRule="auto"/>
              <w:jc w:val="center"/>
              <w:rPr>
                <w:rFonts w:ascii="Tw Cen MT" w:hAnsi="Tw Cen MT" w:cs="Times New Roman"/>
                <w:color w:val="000000"/>
                <w:szCs w:val="24"/>
              </w:rPr>
            </w:pPr>
          </w:p>
        </w:tc>
        <w:tc>
          <w:tcPr>
            <w:tcW w:w="477" w:type="pct"/>
            <w:tcBorders>
              <w:top w:val="single" w:sz="4" w:space="0" w:color="auto"/>
              <w:left w:val="nil"/>
              <w:bottom w:val="nil"/>
              <w:right w:val="nil"/>
            </w:tcBorders>
            <w:hideMark/>
          </w:tcPr>
          <w:p w14:paraId="1A74FA72"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szCs w:val="24"/>
                <w:lang w:val="en-ID"/>
              </w:rPr>
            </w:pPr>
          </w:p>
        </w:tc>
        <w:tc>
          <w:tcPr>
            <w:tcW w:w="554" w:type="pct"/>
            <w:tcBorders>
              <w:top w:val="single" w:sz="4" w:space="0" w:color="auto"/>
              <w:left w:val="nil"/>
              <w:bottom w:val="nil"/>
              <w:right w:val="nil"/>
            </w:tcBorders>
            <w:hideMark/>
          </w:tcPr>
          <w:p w14:paraId="14B8A65B"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color w:val="000000"/>
                <w:szCs w:val="24"/>
              </w:rPr>
            </w:pPr>
          </w:p>
        </w:tc>
        <w:tc>
          <w:tcPr>
            <w:tcW w:w="492" w:type="pct"/>
            <w:tcBorders>
              <w:top w:val="single" w:sz="4" w:space="0" w:color="auto"/>
              <w:left w:val="nil"/>
              <w:bottom w:val="nil"/>
              <w:right w:val="nil"/>
            </w:tcBorders>
            <w:hideMark/>
          </w:tcPr>
          <w:p w14:paraId="0AD2BAB7"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szCs w:val="24"/>
                <w:lang w:val="en-ID"/>
              </w:rPr>
            </w:pPr>
          </w:p>
        </w:tc>
        <w:tc>
          <w:tcPr>
            <w:tcW w:w="506" w:type="pct"/>
            <w:tcBorders>
              <w:top w:val="single" w:sz="4" w:space="0" w:color="auto"/>
              <w:left w:val="nil"/>
              <w:bottom w:val="nil"/>
              <w:right w:val="nil"/>
            </w:tcBorders>
            <w:hideMark/>
          </w:tcPr>
          <w:p w14:paraId="5151C729"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color w:val="000000"/>
                <w:szCs w:val="24"/>
              </w:rPr>
            </w:pPr>
          </w:p>
        </w:tc>
        <w:tc>
          <w:tcPr>
            <w:tcW w:w="592" w:type="pct"/>
            <w:tcBorders>
              <w:top w:val="single" w:sz="4" w:space="0" w:color="auto"/>
              <w:left w:val="nil"/>
              <w:bottom w:val="nil"/>
              <w:right w:val="nil"/>
            </w:tcBorders>
            <w:vAlign w:val="center"/>
            <w:hideMark/>
          </w:tcPr>
          <w:p w14:paraId="49525114" w14:textId="77777777" w:rsidR="00DC3F50" w:rsidRPr="00CF5DF9" w:rsidRDefault="00DC3F50" w:rsidP="008A302E">
            <w:pPr>
              <w:spacing w:after="0" w:line="240" w:lineRule="auto"/>
              <w:jc w:val="center"/>
              <w:rPr>
                <w:rFonts w:ascii="Tw Cen MT" w:hAnsi="Tw Cen MT"/>
                <w:szCs w:val="24"/>
                <w:lang w:val="en-ID"/>
              </w:rPr>
            </w:pPr>
          </w:p>
        </w:tc>
      </w:tr>
      <w:tr w:rsidR="00DC3F50" w:rsidRPr="00CF5DF9" w14:paraId="7202064E" w14:textId="77777777" w:rsidTr="005074A8">
        <w:tc>
          <w:tcPr>
            <w:tcW w:w="1229" w:type="pct"/>
            <w:tcBorders>
              <w:top w:val="nil"/>
              <w:left w:val="nil"/>
              <w:bottom w:val="nil"/>
              <w:right w:val="nil"/>
            </w:tcBorders>
          </w:tcPr>
          <w:p w14:paraId="0E18C6C6" w14:textId="77777777" w:rsidR="00DC3F50" w:rsidRPr="00CF5DF9" w:rsidRDefault="00DC3F50" w:rsidP="006E21F9">
            <w:pPr>
              <w:autoSpaceDE w:val="0"/>
              <w:autoSpaceDN w:val="0"/>
              <w:adjustRightInd w:val="0"/>
              <w:spacing w:after="0" w:line="240" w:lineRule="auto"/>
              <w:rPr>
                <w:rFonts w:ascii="Tw Cen MT" w:hAnsi="Tw Cen MT" w:cs="Times New Roman"/>
                <w:color w:val="000000"/>
                <w:szCs w:val="24"/>
              </w:rPr>
            </w:pPr>
            <w:r w:rsidRPr="00CF5DF9">
              <w:rPr>
                <w:rFonts w:ascii="Tw Cen MT" w:hAnsi="Tw Cen MT" w:cs="Times New Roman"/>
                <w:color w:val="000000"/>
                <w:szCs w:val="24"/>
              </w:rPr>
              <w:t>Ringan</w:t>
            </w:r>
          </w:p>
        </w:tc>
        <w:tc>
          <w:tcPr>
            <w:tcW w:w="535" w:type="pct"/>
            <w:tcBorders>
              <w:top w:val="nil"/>
              <w:left w:val="nil"/>
              <w:bottom w:val="nil"/>
              <w:right w:val="nil"/>
            </w:tcBorders>
          </w:tcPr>
          <w:p w14:paraId="678E4037" w14:textId="77777777" w:rsidR="00DC3F50" w:rsidRPr="00CF5DF9" w:rsidRDefault="00DC3F50" w:rsidP="006E21F9">
            <w:pPr>
              <w:widowControl w:val="0"/>
              <w:autoSpaceDE w:val="0"/>
              <w:autoSpaceDN w:val="0"/>
              <w:adjustRightInd w:val="0"/>
              <w:spacing w:after="0" w:line="240" w:lineRule="auto"/>
              <w:jc w:val="center"/>
              <w:rPr>
                <w:rFonts w:ascii="Tw Cen MT" w:hAnsi="Tw Cen MT" w:cs="Times New Roman"/>
                <w:szCs w:val="24"/>
                <w:lang w:val="en-ID"/>
              </w:rPr>
            </w:pPr>
            <w:r w:rsidRPr="00CF5DF9">
              <w:rPr>
                <w:rFonts w:ascii="Tw Cen MT" w:hAnsi="Tw Cen MT" w:cs="Times New Roman"/>
                <w:szCs w:val="24"/>
                <w:lang w:val="en-ID"/>
              </w:rPr>
              <w:t>31</w:t>
            </w:r>
          </w:p>
        </w:tc>
        <w:tc>
          <w:tcPr>
            <w:tcW w:w="615" w:type="pct"/>
            <w:tcBorders>
              <w:top w:val="nil"/>
              <w:left w:val="nil"/>
              <w:bottom w:val="nil"/>
              <w:right w:val="nil"/>
            </w:tcBorders>
          </w:tcPr>
          <w:p w14:paraId="57427737" w14:textId="77777777" w:rsidR="00DC3F50" w:rsidRPr="00CF5DF9" w:rsidRDefault="00DC3F50" w:rsidP="006E21F9">
            <w:pPr>
              <w:widowControl w:val="0"/>
              <w:autoSpaceDE w:val="0"/>
              <w:autoSpaceDN w:val="0"/>
              <w:adjustRightInd w:val="0"/>
              <w:spacing w:after="0" w:line="240" w:lineRule="auto"/>
              <w:jc w:val="center"/>
              <w:rPr>
                <w:rFonts w:ascii="Tw Cen MT" w:hAnsi="Tw Cen MT" w:cs="Times New Roman"/>
                <w:szCs w:val="24"/>
              </w:rPr>
            </w:pPr>
            <w:r w:rsidRPr="00CF5DF9">
              <w:rPr>
                <w:rFonts w:ascii="Tw Cen MT" w:hAnsi="Tw Cen MT" w:cs="Times New Roman"/>
                <w:color w:val="000000"/>
                <w:szCs w:val="24"/>
              </w:rPr>
              <w:t>51.7</w:t>
            </w:r>
          </w:p>
        </w:tc>
        <w:tc>
          <w:tcPr>
            <w:tcW w:w="477" w:type="pct"/>
            <w:tcBorders>
              <w:top w:val="nil"/>
              <w:left w:val="nil"/>
              <w:bottom w:val="nil"/>
              <w:right w:val="nil"/>
            </w:tcBorders>
          </w:tcPr>
          <w:p w14:paraId="2BE44EC6"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szCs w:val="24"/>
                <w:lang w:val="en-ID"/>
              </w:rPr>
            </w:pPr>
            <w:r w:rsidRPr="00CF5DF9">
              <w:rPr>
                <w:rFonts w:ascii="Tw Cen MT" w:hAnsi="Tw Cen MT" w:cs="Times New Roman"/>
                <w:szCs w:val="24"/>
                <w:lang w:val="en-ID"/>
              </w:rPr>
              <w:t>1</w:t>
            </w:r>
          </w:p>
        </w:tc>
        <w:tc>
          <w:tcPr>
            <w:tcW w:w="554" w:type="pct"/>
            <w:tcBorders>
              <w:top w:val="nil"/>
              <w:left w:val="nil"/>
              <w:bottom w:val="nil"/>
              <w:right w:val="nil"/>
            </w:tcBorders>
          </w:tcPr>
          <w:p w14:paraId="70AEDAF1"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szCs w:val="24"/>
              </w:rPr>
            </w:pPr>
            <w:r w:rsidRPr="00CF5DF9">
              <w:rPr>
                <w:rFonts w:ascii="Tw Cen MT" w:hAnsi="Tw Cen MT" w:cs="Times New Roman"/>
                <w:color w:val="000000"/>
                <w:szCs w:val="24"/>
              </w:rPr>
              <w:t>1.7</w:t>
            </w:r>
          </w:p>
        </w:tc>
        <w:tc>
          <w:tcPr>
            <w:tcW w:w="492" w:type="pct"/>
            <w:tcBorders>
              <w:top w:val="nil"/>
              <w:left w:val="nil"/>
              <w:bottom w:val="nil"/>
              <w:right w:val="nil"/>
            </w:tcBorders>
          </w:tcPr>
          <w:p w14:paraId="7F1247A8"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szCs w:val="24"/>
                <w:lang w:val="en-ID"/>
              </w:rPr>
            </w:pPr>
            <w:r w:rsidRPr="00CF5DF9">
              <w:rPr>
                <w:rFonts w:ascii="Tw Cen MT" w:hAnsi="Tw Cen MT" w:cs="Times New Roman"/>
                <w:szCs w:val="24"/>
                <w:lang w:val="en-ID"/>
              </w:rPr>
              <w:t>32</w:t>
            </w:r>
          </w:p>
        </w:tc>
        <w:tc>
          <w:tcPr>
            <w:tcW w:w="506" w:type="pct"/>
            <w:tcBorders>
              <w:top w:val="nil"/>
              <w:left w:val="nil"/>
              <w:bottom w:val="nil"/>
              <w:right w:val="nil"/>
            </w:tcBorders>
          </w:tcPr>
          <w:p w14:paraId="7B53FED3"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szCs w:val="24"/>
              </w:rPr>
            </w:pPr>
            <w:r w:rsidRPr="00CF5DF9">
              <w:rPr>
                <w:rFonts w:ascii="Tw Cen MT" w:hAnsi="Tw Cen MT" w:cs="Times New Roman"/>
                <w:color w:val="000000"/>
                <w:szCs w:val="24"/>
              </w:rPr>
              <w:t>53.3</w:t>
            </w:r>
          </w:p>
        </w:tc>
        <w:tc>
          <w:tcPr>
            <w:tcW w:w="592" w:type="pct"/>
            <w:vMerge w:val="restart"/>
            <w:tcBorders>
              <w:top w:val="nil"/>
              <w:left w:val="nil"/>
              <w:right w:val="nil"/>
            </w:tcBorders>
            <w:vAlign w:val="center"/>
          </w:tcPr>
          <w:p w14:paraId="6063DC29" w14:textId="77777777" w:rsidR="00DC3F50" w:rsidRPr="00CF5DF9" w:rsidRDefault="008A302E" w:rsidP="008A302E">
            <w:pPr>
              <w:spacing w:after="0" w:line="240" w:lineRule="auto"/>
              <w:jc w:val="center"/>
              <w:rPr>
                <w:rFonts w:ascii="Tw Cen MT" w:hAnsi="Tw Cen MT"/>
                <w:szCs w:val="24"/>
                <w:lang w:val="en-ID"/>
              </w:rPr>
            </w:pPr>
            <w:r w:rsidRPr="00CF5DF9">
              <w:rPr>
                <w:rFonts w:ascii="Tw Cen MT" w:hAnsi="Tw Cen MT"/>
                <w:szCs w:val="24"/>
                <w:lang w:val="en-ID"/>
              </w:rPr>
              <w:t>0,000</w:t>
            </w:r>
          </w:p>
        </w:tc>
      </w:tr>
      <w:tr w:rsidR="00DC3F50" w:rsidRPr="00CF5DF9" w14:paraId="1D96DB46" w14:textId="77777777" w:rsidTr="005074A8">
        <w:tc>
          <w:tcPr>
            <w:tcW w:w="1229" w:type="pct"/>
            <w:tcBorders>
              <w:top w:val="nil"/>
              <w:left w:val="nil"/>
              <w:bottom w:val="nil"/>
              <w:right w:val="nil"/>
            </w:tcBorders>
          </w:tcPr>
          <w:p w14:paraId="52B8D060" w14:textId="77777777" w:rsidR="00DC3F50" w:rsidRPr="00CF5DF9" w:rsidRDefault="00DC3F50" w:rsidP="006E21F9">
            <w:pPr>
              <w:autoSpaceDE w:val="0"/>
              <w:autoSpaceDN w:val="0"/>
              <w:adjustRightInd w:val="0"/>
              <w:spacing w:after="0" w:line="240" w:lineRule="auto"/>
              <w:rPr>
                <w:rFonts w:ascii="Tw Cen MT" w:hAnsi="Tw Cen MT" w:cs="Times New Roman"/>
                <w:color w:val="000000"/>
                <w:szCs w:val="24"/>
              </w:rPr>
            </w:pPr>
            <w:r w:rsidRPr="00CF5DF9">
              <w:rPr>
                <w:rFonts w:ascii="Tw Cen MT" w:hAnsi="Tw Cen MT" w:cs="Times New Roman"/>
                <w:color w:val="000000"/>
                <w:szCs w:val="24"/>
              </w:rPr>
              <w:t>Sedang</w:t>
            </w:r>
          </w:p>
        </w:tc>
        <w:tc>
          <w:tcPr>
            <w:tcW w:w="535" w:type="pct"/>
            <w:tcBorders>
              <w:top w:val="nil"/>
              <w:left w:val="nil"/>
              <w:bottom w:val="nil"/>
              <w:right w:val="nil"/>
            </w:tcBorders>
          </w:tcPr>
          <w:p w14:paraId="171EDE66" w14:textId="77777777" w:rsidR="00DC3F50" w:rsidRPr="00CF5DF9" w:rsidRDefault="00DC3F50" w:rsidP="006E21F9">
            <w:pPr>
              <w:widowControl w:val="0"/>
              <w:autoSpaceDE w:val="0"/>
              <w:autoSpaceDN w:val="0"/>
              <w:adjustRightInd w:val="0"/>
              <w:spacing w:after="0" w:line="240" w:lineRule="auto"/>
              <w:jc w:val="center"/>
              <w:rPr>
                <w:rFonts w:ascii="Tw Cen MT" w:hAnsi="Tw Cen MT" w:cs="Times New Roman"/>
                <w:szCs w:val="24"/>
                <w:lang w:val="en-ID"/>
              </w:rPr>
            </w:pPr>
            <w:r w:rsidRPr="00CF5DF9">
              <w:rPr>
                <w:rFonts w:ascii="Tw Cen MT" w:hAnsi="Tw Cen MT" w:cs="Times New Roman"/>
                <w:szCs w:val="24"/>
                <w:lang w:val="en-ID"/>
              </w:rPr>
              <w:t>4</w:t>
            </w:r>
          </w:p>
        </w:tc>
        <w:tc>
          <w:tcPr>
            <w:tcW w:w="615" w:type="pct"/>
            <w:tcBorders>
              <w:top w:val="nil"/>
              <w:left w:val="nil"/>
              <w:bottom w:val="nil"/>
              <w:right w:val="nil"/>
            </w:tcBorders>
          </w:tcPr>
          <w:p w14:paraId="1646BBA2" w14:textId="77777777" w:rsidR="00DC3F50" w:rsidRPr="00CF5DF9" w:rsidRDefault="00DC3F50" w:rsidP="006E21F9">
            <w:pPr>
              <w:widowControl w:val="0"/>
              <w:autoSpaceDE w:val="0"/>
              <w:autoSpaceDN w:val="0"/>
              <w:adjustRightInd w:val="0"/>
              <w:spacing w:after="0" w:line="240" w:lineRule="auto"/>
              <w:jc w:val="center"/>
              <w:rPr>
                <w:rFonts w:ascii="Tw Cen MT" w:hAnsi="Tw Cen MT" w:cs="Times New Roman"/>
                <w:color w:val="000000"/>
                <w:szCs w:val="24"/>
              </w:rPr>
            </w:pPr>
            <w:r w:rsidRPr="00CF5DF9">
              <w:rPr>
                <w:rFonts w:ascii="Tw Cen MT" w:hAnsi="Tw Cen MT" w:cs="Times New Roman"/>
                <w:color w:val="000000"/>
                <w:szCs w:val="24"/>
              </w:rPr>
              <w:t>6.7</w:t>
            </w:r>
          </w:p>
        </w:tc>
        <w:tc>
          <w:tcPr>
            <w:tcW w:w="477" w:type="pct"/>
            <w:tcBorders>
              <w:top w:val="nil"/>
              <w:left w:val="nil"/>
              <w:bottom w:val="nil"/>
              <w:right w:val="nil"/>
            </w:tcBorders>
          </w:tcPr>
          <w:p w14:paraId="329901C1"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szCs w:val="24"/>
                <w:lang w:val="en-ID"/>
              </w:rPr>
            </w:pPr>
            <w:r w:rsidRPr="00CF5DF9">
              <w:rPr>
                <w:rFonts w:ascii="Tw Cen MT" w:hAnsi="Tw Cen MT" w:cs="Times New Roman"/>
                <w:szCs w:val="24"/>
                <w:lang w:val="en-ID"/>
              </w:rPr>
              <w:t>8</w:t>
            </w:r>
          </w:p>
        </w:tc>
        <w:tc>
          <w:tcPr>
            <w:tcW w:w="554" w:type="pct"/>
            <w:tcBorders>
              <w:top w:val="nil"/>
              <w:left w:val="nil"/>
              <w:bottom w:val="nil"/>
              <w:right w:val="nil"/>
            </w:tcBorders>
          </w:tcPr>
          <w:p w14:paraId="32E52307"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color w:val="000000"/>
                <w:szCs w:val="24"/>
              </w:rPr>
            </w:pPr>
            <w:r w:rsidRPr="00CF5DF9">
              <w:rPr>
                <w:rFonts w:ascii="Tw Cen MT" w:hAnsi="Tw Cen MT" w:cs="Times New Roman"/>
                <w:color w:val="000000"/>
                <w:szCs w:val="24"/>
              </w:rPr>
              <w:t>13.3</w:t>
            </w:r>
          </w:p>
        </w:tc>
        <w:tc>
          <w:tcPr>
            <w:tcW w:w="492" w:type="pct"/>
            <w:tcBorders>
              <w:top w:val="nil"/>
              <w:left w:val="nil"/>
              <w:bottom w:val="nil"/>
              <w:right w:val="nil"/>
            </w:tcBorders>
          </w:tcPr>
          <w:p w14:paraId="1B7D9C30"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szCs w:val="24"/>
                <w:lang w:val="en-ID"/>
              </w:rPr>
            </w:pPr>
            <w:r w:rsidRPr="00CF5DF9">
              <w:rPr>
                <w:rFonts w:ascii="Tw Cen MT" w:hAnsi="Tw Cen MT" w:cs="Times New Roman"/>
                <w:szCs w:val="24"/>
                <w:lang w:val="en-ID"/>
              </w:rPr>
              <w:t>12</w:t>
            </w:r>
          </w:p>
        </w:tc>
        <w:tc>
          <w:tcPr>
            <w:tcW w:w="506" w:type="pct"/>
            <w:tcBorders>
              <w:top w:val="nil"/>
              <w:left w:val="nil"/>
              <w:bottom w:val="nil"/>
              <w:right w:val="nil"/>
            </w:tcBorders>
          </w:tcPr>
          <w:p w14:paraId="3CDD8C58"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color w:val="000000"/>
                <w:szCs w:val="24"/>
              </w:rPr>
            </w:pPr>
            <w:r w:rsidRPr="00CF5DF9">
              <w:rPr>
                <w:rFonts w:ascii="Tw Cen MT" w:hAnsi="Tw Cen MT" w:cs="Times New Roman"/>
                <w:color w:val="000000"/>
                <w:szCs w:val="24"/>
              </w:rPr>
              <w:t>20.0</w:t>
            </w:r>
          </w:p>
        </w:tc>
        <w:tc>
          <w:tcPr>
            <w:tcW w:w="592" w:type="pct"/>
            <w:vMerge/>
            <w:tcBorders>
              <w:left w:val="nil"/>
              <w:right w:val="nil"/>
            </w:tcBorders>
            <w:vAlign w:val="center"/>
          </w:tcPr>
          <w:p w14:paraId="1A5DDA92" w14:textId="77777777" w:rsidR="00DC3F50" w:rsidRPr="00CF5DF9" w:rsidRDefault="00DC3F50" w:rsidP="008A302E">
            <w:pPr>
              <w:spacing w:after="0" w:line="240" w:lineRule="auto"/>
              <w:jc w:val="center"/>
              <w:rPr>
                <w:rFonts w:ascii="Tw Cen MT" w:hAnsi="Tw Cen MT"/>
                <w:szCs w:val="24"/>
                <w:lang w:val="en-ID"/>
              </w:rPr>
            </w:pPr>
          </w:p>
        </w:tc>
      </w:tr>
      <w:tr w:rsidR="00DC3F50" w:rsidRPr="00CF5DF9" w14:paraId="421BE2D1" w14:textId="77777777" w:rsidTr="005074A8">
        <w:tc>
          <w:tcPr>
            <w:tcW w:w="1229" w:type="pct"/>
            <w:tcBorders>
              <w:top w:val="nil"/>
              <w:left w:val="nil"/>
              <w:bottom w:val="single" w:sz="4" w:space="0" w:color="auto"/>
              <w:right w:val="nil"/>
            </w:tcBorders>
          </w:tcPr>
          <w:p w14:paraId="3F66C3CD" w14:textId="77777777" w:rsidR="00DC3F50" w:rsidRPr="00CF5DF9" w:rsidRDefault="00DC3F50" w:rsidP="006E21F9">
            <w:pPr>
              <w:autoSpaceDE w:val="0"/>
              <w:autoSpaceDN w:val="0"/>
              <w:adjustRightInd w:val="0"/>
              <w:spacing w:after="0" w:line="240" w:lineRule="auto"/>
              <w:rPr>
                <w:rFonts w:ascii="Tw Cen MT" w:hAnsi="Tw Cen MT" w:cs="Times New Roman"/>
                <w:color w:val="000000"/>
                <w:szCs w:val="24"/>
              </w:rPr>
            </w:pPr>
            <w:r w:rsidRPr="00CF5DF9">
              <w:rPr>
                <w:rFonts w:ascii="Tw Cen MT" w:hAnsi="Tw Cen MT" w:cs="Times New Roman"/>
                <w:color w:val="000000"/>
                <w:szCs w:val="24"/>
              </w:rPr>
              <w:t xml:space="preserve"> Berat</w:t>
            </w:r>
          </w:p>
        </w:tc>
        <w:tc>
          <w:tcPr>
            <w:tcW w:w="535" w:type="pct"/>
            <w:tcBorders>
              <w:top w:val="nil"/>
              <w:left w:val="nil"/>
              <w:bottom w:val="single" w:sz="4" w:space="0" w:color="auto"/>
              <w:right w:val="nil"/>
            </w:tcBorders>
          </w:tcPr>
          <w:p w14:paraId="6472723A" w14:textId="77777777" w:rsidR="00DC3F50" w:rsidRPr="00CF5DF9" w:rsidRDefault="00DC3F50" w:rsidP="006E21F9">
            <w:pPr>
              <w:widowControl w:val="0"/>
              <w:autoSpaceDE w:val="0"/>
              <w:autoSpaceDN w:val="0"/>
              <w:adjustRightInd w:val="0"/>
              <w:spacing w:after="0" w:line="240" w:lineRule="auto"/>
              <w:jc w:val="center"/>
              <w:rPr>
                <w:rFonts w:ascii="Tw Cen MT" w:hAnsi="Tw Cen MT" w:cs="Times New Roman"/>
                <w:szCs w:val="24"/>
                <w:lang w:val="en-ID"/>
              </w:rPr>
            </w:pPr>
            <w:r w:rsidRPr="00CF5DF9">
              <w:rPr>
                <w:rFonts w:ascii="Tw Cen MT" w:hAnsi="Tw Cen MT" w:cs="Times New Roman"/>
                <w:szCs w:val="24"/>
                <w:lang w:val="en-ID"/>
              </w:rPr>
              <w:t>0</w:t>
            </w:r>
          </w:p>
        </w:tc>
        <w:tc>
          <w:tcPr>
            <w:tcW w:w="615" w:type="pct"/>
            <w:tcBorders>
              <w:top w:val="nil"/>
              <w:left w:val="nil"/>
              <w:bottom w:val="single" w:sz="4" w:space="0" w:color="auto"/>
              <w:right w:val="nil"/>
            </w:tcBorders>
          </w:tcPr>
          <w:p w14:paraId="15950459" w14:textId="77777777" w:rsidR="00DC3F50" w:rsidRPr="00CF5DF9" w:rsidRDefault="00DC3F50" w:rsidP="006E21F9">
            <w:pPr>
              <w:widowControl w:val="0"/>
              <w:autoSpaceDE w:val="0"/>
              <w:autoSpaceDN w:val="0"/>
              <w:adjustRightInd w:val="0"/>
              <w:spacing w:after="0" w:line="240" w:lineRule="auto"/>
              <w:jc w:val="center"/>
              <w:rPr>
                <w:rFonts w:ascii="Tw Cen MT" w:hAnsi="Tw Cen MT" w:cs="Times New Roman"/>
                <w:szCs w:val="24"/>
              </w:rPr>
            </w:pPr>
            <w:r w:rsidRPr="00CF5DF9">
              <w:rPr>
                <w:rFonts w:ascii="Tw Cen MT" w:hAnsi="Tw Cen MT" w:cs="Times New Roman"/>
                <w:color w:val="000000"/>
                <w:szCs w:val="24"/>
              </w:rPr>
              <w:t>0.0</w:t>
            </w:r>
          </w:p>
        </w:tc>
        <w:tc>
          <w:tcPr>
            <w:tcW w:w="477" w:type="pct"/>
            <w:tcBorders>
              <w:top w:val="nil"/>
              <w:left w:val="nil"/>
              <w:bottom w:val="single" w:sz="4" w:space="0" w:color="auto"/>
              <w:right w:val="nil"/>
            </w:tcBorders>
          </w:tcPr>
          <w:p w14:paraId="10D485AE"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szCs w:val="24"/>
                <w:lang w:val="en-ID"/>
              </w:rPr>
            </w:pPr>
            <w:r w:rsidRPr="00CF5DF9">
              <w:rPr>
                <w:rFonts w:ascii="Tw Cen MT" w:hAnsi="Tw Cen MT" w:cs="Times New Roman"/>
                <w:szCs w:val="24"/>
                <w:lang w:val="en-ID"/>
              </w:rPr>
              <w:t>16</w:t>
            </w:r>
          </w:p>
        </w:tc>
        <w:tc>
          <w:tcPr>
            <w:tcW w:w="554" w:type="pct"/>
            <w:tcBorders>
              <w:top w:val="nil"/>
              <w:left w:val="nil"/>
              <w:bottom w:val="single" w:sz="4" w:space="0" w:color="auto"/>
              <w:right w:val="nil"/>
            </w:tcBorders>
          </w:tcPr>
          <w:p w14:paraId="4419124B"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szCs w:val="24"/>
              </w:rPr>
            </w:pPr>
            <w:r w:rsidRPr="00CF5DF9">
              <w:rPr>
                <w:rFonts w:ascii="Tw Cen MT" w:hAnsi="Tw Cen MT" w:cs="Times New Roman"/>
                <w:color w:val="000000"/>
                <w:szCs w:val="24"/>
              </w:rPr>
              <w:t>26.7</w:t>
            </w:r>
          </w:p>
        </w:tc>
        <w:tc>
          <w:tcPr>
            <w:tcW w:w="492" w:type="pct"/>
            <w:tcBorders>
              <w:top w:val="nil"/>
              <w:left w:val="nil"/>
              <w:bottom w:val="single" w:sz="4" w:space="0" w:color="auto"/>
              <w:right w:val="nil"/>
            </w:tcBorders>
          </w:tcPr>
          <w:p w14:paraId="10DF95ED"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szCs w:val="24"/>
                <w:lang w:val="en-ID"/>
              </w:rPr>
            </w:pPr>
            <w:r w:rsidRPr="00CF5DF9">
              <w:rPr>
                <w:rFonts w:ascii="Tw Cen MT" w:hAnsi="Tw Cen MT" w:cs="Times New Roman"/>
                <w:szCs w:val="24"/>
                <w:lang w:val="en-ID"/>
              </w:rPr>
              <w:t>16</w:t>
            </w:r>
          </w:p>
        </w:tc>
        <w:tc>
          <w:tcPr>
            <w:tcW w:w="506" w:type="pct"/>
            <w:tcBorders>
              <w:top w:val="nil"/>
              <w:left w:val="nil"/>
              <w:bottom w:val="single" w:sz="4" w:space="0" w:color="auto"/>
              <w:right w:val="nil"/>
            </w:tcBorders>
          </w:tcPr>
          <w:p w14:paraId="6C874DEE"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szCs w:val="24"/>
              </w:rPr>
            </w:pPr>
            <w:r w:rsidRPr="00CF5DF9">
              <w:rPr>
                <w:rFonts w:ascii="Tw Cen MT" w:hAnsi="Tw Cen MT" w:cs="Times New Roman"/>
                <w:color w:val="000000"/>
                <w:szCs w:val="24"/>
              </w:rPr>
              <w:t>26.7</w:t>
            </w:r>
          </w:p>
        </w:tc>
        <w:tc>
          <w:tcPr>
            <w:tcW w:w="592" w:type="pct"/>
            <w:vMerge/>
            <w:tcBorders>
              <w:left w:val="nil"/>
              <w:bottom w:val="single" w:sz="4" w:space="0" w:color="auto"/>
              <w:right w:val="nil"/>
            </w:tcBorders>
            <w:vAlign w:val="center"/>
          </w:tcPr>
          <w:p w14:paraId="1DC5A371" w14:textId="77777777" w:rsidR="00DC3F50" w:rsidRPr="00CF5DF9" w:rsidRDefault="00DC3F50" w:rsidP="008A302E">
            <w:pPr>
              <w:spacing w:after="0" w:line="240" w:lineRule="auto"/>
              <w:jc w:val="center"/>
              <w:rPr>
                <w:rFonts w:ascii="Tw Cen MT" w:hAnsi="Tw Cen MT"/>
                <w:szCs w:val="24"/>
                <w:lang w:val="en-ID"/>
              </w:rPr>
            </w:pPr>
          </w:p>
        </w:tc>
      </w:tr>
      <w:tr w:rsidR="00DC3F50" w:rsidRPr="00CF5DF9" w14:paraId="6A63BE8B" w14:textId="77777777" w:rsidTr="008A302E">
        <w:tc>
          <w:tcPr>
            <w:tcW w:w="1229" w:type="pct"/>
            <w:tcBorders>
              <w:top w:val="single" w:sz="4" w:space="0" w:color="auto"/>
              <w:left w:val="nil"/>
              <w:bottom w:val="nil"/>
              <w:right w:val="nil"/>
            </w:tcBorders>
          </w:tcPr>
          <w:p w14:paraId="42D951AE" w14:textId="77777777" w:rsidR="00DC3F50" w:rsidRPr="00CF5DF9" w:rsidRDefault="00DC3F50" w:rsidP="006E21F9">
            <w:pPr>
              <w:autoSpaceDE w:val="0"/>
              <w:autoSpaceDN w:val="0"/>
              <w:adjustRightInd w:val="0"/>
              <w:spacing w:after="0" w:line="240" w:lineRule="auto"/>
              <w:rPr>
                <w:rFonts w:ascii="Tw Cen MT" w:hAnsi="Tw Cen MT" w:cs="Times New Roman"/>
                <w:color w:val="000000"/>
                <w:szCs w:val="24"/>
              </w:rPr>
            </w:pPr>
            <w:r w:rsidRPr="00CF5DF9">
              <w:rPr>
                <w:rFonts w:ascii="Tw Cen MT" w:hAnsi="Tw Cen MT" w:cs="Times New Roman"/>
                <w:color w:val="000000"/>
                <w:szCs w:val="24"/>
              </w:rPr>
              <w:lastRenderedPageBreak/>
              <w:t xml:space="preserve">Pola Konsumsi </w:t>
            </w:r>
          </w:p>
        </w:tc>
        <w:tc>
          <w:tcPr>
            <w:tcW w:w="535" w:type="pct"/>
            <w:tcBorders>
              <w:top w:val="single" w:sz="4" w:space="0" w:color="auto"/>
              <w:left w:val="nil"/>
              <w:bottom w:val="nil"/>
              <w:right w:val="nil"/>
            </w:tcBorders>
          </w:tcPr>
          <w:p w14:paraId="261F4D50" w14:textId="77777777" w:rsidR="00DC3F50" w:rsidRPr="00CF5DF9" w:rsidRDefault="00DC3F50" w:rsidP="006E21F9">
            <w:pPr>
              <w:widowControl w:val="0"/>
              <w:autoSpaceDE w:val="0"/>
              <w:autoSpaceDN w:val="0"/>
              <w:adjustRightInd w:val="0"/>
              <w:spacing w:after="0" w:line="240" w:lineRule="auto"/>
              <w:jc w:val="center"/>
              <w:rPr>
                <w:rFonts w:ascii="Tw Cen MT" w:hAnsi="Tw Cen MT" w:cs="Times New Roman"/>
                <w:szCs w:val="24"/>
                <w:lang w:val="en-ID"/>
              </w:rPr>
            </w:pPr>
          </w:p>
        </w:tc>
        <w:tc>
          <w:tcPr>
            <w:tcW w:w="615" w:type="pct"/>
            <w:tcBorders>
              <w:top w:val="single" w:sz="4" w:space="0" w:color="auto"/>
              <w:left w:val="nil"/>
              <w:bottom w:val="nil"/>
              <w:right w:val="nil"/>
            </w:tcBorders>
          </w:tcPr>
          <w:p w14:paraId="19E5CC62" w14:textId="77777777" w:rsidR="00DC3F50" w:rsidRPr="00CF5DF9" w:rsidRDefault="00DC3F50" w:rsidP="006E21F9">
            <w:pPr>
              <w:widowControl w:val="0"/>
              <w:autoSpaceDE w:val="0"/>
              <w:autoSpaceDN w:val="0"/>
              <w:adjustRightInd w:val="0"/>
              <w:spacing w:after="0" w:line="240" w:lineRule="auto"/>
              <w:jc w:val="center"/>
              <w:rPr>
                <w:rFonts w:ascii="Tw Cen MT" w:hAnsi="Tw Cen MT" w:cs="Times New Roman"/>
                <w:color w:val="000000"/>
                <w:szCs w:val="24"/>
              </w:rPr>
            </w:pPr>
          </w:p>
        </w:tc>
        <w:tc>
          <w:tcPr>
            <w:tcW w:w="477" w:type="pct"/>
            <w:tcBorders>
              <w:top w:val="single" w:sz="4" w:space="0" w:color="auto"/>
              <w:left w:val="nil"/>
              <w:bottom w:val="nil"/>
              <w:right w:val="nil"/>
            </w:tcBorders>
          </w:tcPr>
          <w:p w14:paraId="1FDE88AC"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szCs w:val="24"/>
                <w:lang w:val="en-ID"/>
              </w:rPr>
            </w:pPr>
          </w:p>
        </w:tc>
        <w:tc>
          <w:tcPr>
            <w:tcW w:w="554" w:type="pct"/>
            <w:tcBorders>
              <w:top w:val="single" w:sz="4" w:space="0" w:color="auto"/>
              <w:left w:val="nil"/>
              <w:bottom w:val="nil"/>
              <w:right w:val="nil"/>
            </w:tcBorders>
          </w:tcPr>
          <w:p w14:paraId="372DE362"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color w:val="000000"/>
                <w:szCs w:val="24"/>
              </w:rPr>
            </w:pPr>
          </w:p>
        </w:tc>
        <w:tc>
          <w:tcPr>
            <w:tcW w:w="492" w:type="pct"/>
            <w:tcBorders>
              <w:top w:val="single" w:sz="4" w:space="0" w:color="auto"/>
              <w:left w:val="nil"/>
              <w:bottom w:val="nil"/>
              <w:right w:val="nil"/>
            </w:tcBorders>
          </w:tcPr>
          <w:p w14:paraId="76790994"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szCs w:val="24"/>
                <w:lang w:val="en-ID"/>
              </w:rPr>
            </w:pPr>
          </w:p>
        </w:tc>
        <w:tc>
          <w:tcPr>
            <w:tcW w:w="506" w:type="pct"/>
            <w:tcBorders>
              <w:top w:val="single" w:sz="4" w:space="0" w:color="auto"/>
              <w:left w:val="nil"/>
              <w:bottom w:val="nil"/>
              <w:right w:val="nil"/>
            </w:tcBorders>
          </w:tcPr>
          <w:p w14:paraId="1C7170F3"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color w:val="000000"/>
                <w:szCs w:val="24"/>
              </w:rPr>
            </w:pPr>
          </w:p>
        </w:tc>
        <w:tc>
          <w:tcPr>
            <w:tcW w:w="592" w:type="pct"/>
            <w:tcBorders>
              <w:top w:val="single" w:sz="4" w:space="0" w:color="auto"/>
              <w:left w:val="nil"/>
              <w:bottom w:val="nil"/>
              <w:right w:val="nil"/>
            </w:tcBorders>
            <w:vAlign w:val="center"/>
          </w:tcPr>
          <w:p w14:paraId="4706C942" w14:textId="77777777" w:rsidR="00DC3F50" w:rsidRPr="00CF5DF9" w:rsidRDefault="00DC3F50" w:rsidP="008A302E">
            <w:pPr>
              <w:spacing w:after="0" w:line="240" w:lineRule="auto"/>
              <w:jc w:val="center"/>
              <w:rPr>
                <w:rFonts w:ascii="Tw Cen MT" w:hAnsi="Tw Cen MT"/>
                <w:szCs w:val="24"/>
                <w:lang w:val="en-ID"/>
              </w:rPr>
            </w:pPr>
          </w:p>
        </w:tc>
      </w:tr>
      <w:tr w:rsidR="00DC3F50" w:rsidRPr="00CF5DF9" w14:paraId="64224E54" w14:textId="77777777" w:rsidTr="008A302E">
        <w:tc>
          <w:tcPr>
            <w:tcW w:w="1229" w:type="pct"/>
            <w:tcBorders>
              <w:top w:val="nil"/>
              <w:left w:val="nil"/>
              <w:bottom w:val="nil"/>
              <w:right w:val="nil"/>
            </w:tcBorders>
          </w:tcPr>
          <w:p w14:paraId="0F91C4F9" w14:textId="77777777" w:rsidR="00DC3F50" w:rsidRPr="00CF5DF9" w:rsidRDefault="00DC3F50" w:rsidP="006E21F9">
            <w:pPr>
              <w:widowControl w:val="0"/>
              <w:autoSpaceDE w:val="0"/>
              <w:autoSpaceDN w:val="0"/>
              <w:adjustRightInd w:val="0"/>
              <w:spacing w:after="0" w:line="240" w:lineRule="auto"/>
              <w:jc w:val="both"/>
              <w:rPr>
                <w:rFonts w:ascii="Tw Cen MT" w:hAnsi="Tw Cen MT"/>
                <w:szCs w:val="24"/>
                <w:lang w:val="en-ID"/>
              </w:rPr>
            </w:pPr>
            <w:r w:rsidRPr="00CF5DF9">
              <w:rPr>
                <w:rFonts w:ascii="Tw Cen MT" w:hAnsi="Tw Cen MT"/>
                <w:szCs w:val="24"/>
                <w:lang w:val="en-ID"/>
              </w:rPr>
              <w:t>Baik</w:t>
            </w:r>
          </w:p>
        </w:tc>
        <w:tc>
          <w:tcPr>
            <w:tcW w:w="535" w:type="pct"/>
            <w:tcBorders>
              <w:top w:val="nil"/>
              <w:left w:val="nil"/>
              <w:bottom w:val="nil"/>
              <w:right w:val="nil"/>
            </w:tcBorders>
          </w:tcPr>
          <w:p w14:paraId="663E3C34" w14:textId="77777777" w:rsidR="00DC3F50" w:rsidRPr="00CF5DF9" w:rsidRDefault="00DC3F50" w:rsidP="006E21F9">
            <w:pPr>
              <w:widowControl w:val="0"/>
              <w:autoSpaceDE w:val="0"/>
              <w:autoSpaceDN w:val="0"/>
              <w:adjustRightInd w:val="0"/>
              <w:spacing w:after="0" w:line="240" w:lineRule="auto"/>
              <w:jc w:val="center"/>
              <w:rPr>
                <w:rFonts w:ascii="Tw Cen MT" w:hAnsi="Tw Cen MT" w:cs="Times New Roman"/>
                <w:szCs w:val="24"/>
                <w:lang w:val="en-ID"/>
              </w:rPr>
            </w:pPr>
            <w:r w:rsidRPr="00CF5DF9">
              <w:rPr>
                <w:rFonts w:ascii="Tw Cen MT" w:hAnsi="Tw Cen MT" w:cs="Times New Roman"/>
                <w:szCs w:val="24"/>
                <w:lang w:val="en-ID"/>
              </w:rPr>
              <w:t>31</w:t>
            </w:r>
          </w:p>
        </w:tc>
        <w:tc>
          <w:tcPr>
            <w:tcW w:w="615" w:type="pct"/>
            <w:tcBorders>
              <w:top w:val="nil"/>
              <w:left w:val="nil"/>
              <w:bottom w:val="nil"/>
              <w:right w:val="nil"/>
            </w:tcBorders>
          </w:tcPr>
          <w:p w14:paraId="7C98761F" w14:textId="77777777" w:rsidR="00DC3F50" w:rsidRPr="00CF5DF9" w:rsidRDefault="00DC3F50" w:rsidP="006E21F9">
            <w:pPr>
              <w:widowControl w:val="0"/>
              <w:autoSpaceDE w:val="0"/>
              <w:autoSpaceDN w:val="0"/>
              <w:adjustRightInd w:val="0"/>
              <w:spacing w:after="0" w:line="240" w:lineRule="auto"/>
              <w:jc w:val="center"/>
              <w:rPr>
                <w:rFonts w:ascii="Tw Cen MT" w:hAnsi="Tw Cen MT" w:cs="Times New Roman"/>
                <w:szCs w:val="24"/>
              </w:rPr>
            </w:pPr>
            <w:r w:rsidRPr="00CF5DF9">
              <w:rPr>
                <w:rFonts w:ascii="Tw Cen MT" w:hAnsi="Tw Cen MT" w:cs="Times New Roman"/>
                <w:color w:val="000000"/>
                <w:szCs w:val="24"/>
              </w:rPr>
              <w:t>51.7</w:t>
            </w:r>
          </w:p>
        </w:tc>
        <w:tc>
          <w:tcPr>
            <w:tcW w:w="477" w:type="pct"/>
            <w:tcBorders>
              <w:top w:val="nil"/>
              <w:left w:val="nil"/>
              <w:bottom w:val="nil"/>
              <w:right w:val="nil"/>
            </w:tcBorders>
          </w:tcPr>
          <w:p w14:paraId="7FF87E4A"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szCs w:val="24"/>
                <w:lang w:val="en-ID"/>
              </w:rPr>
            </w:pPr>
            <w:r w:rsidRPr="00CF5DF9">
              <w:rPr>
                <w:rFonts w:ascii="Tw Cen MT" w:hAnsi="Tw Cen MT" w:cs="Times New Roman"/>
                <w:szCs w:val="24"/>
                <w:lang w:val="en-ID"/>
              </w:rPr>
              <w:t>3</w:t>
            </w:r>
          </w:p>
        </w:tc>
        <w:tc>
          <w:tcPr>
            <w:tcW w:w="554" w:type="pct"/>
            <w:tcBorders>
              <w:top w:val="nil"/>
              <w:left w:val="nil"/>
              <w:bottom w:val="nil"/>
              <w:right w:val="nil"/>
            </w:tcBorders>
          </w:tcPr>
          <w:p w14:paraId="7B11E6F9"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szCs w:val="24"/>
              </w:rPr>
            </w:pPr>
            <w:r w:rsidRPr="00CF5DF9">
              <w:rPr>
                <w:rFonts w:ascii="Tw Cen MT" w:hAnsi="Tw Cen MT" w:cs="Times New Roman"/>
                <w:color w:val="000000"/>
                <w:szCs w:val="24"/>
              </w:rPr>
              <w:t>5.0</w:t>
            </w:r>
          </w:p>
        </w:tc>
        <w:tc>
          <w:tcPr>
            <w:tcW w:w="492" w:type="pct"/>
            <w:tcBorders>
              <w:top w:val="nil"/>
              <w:left w:val="nil"/>
              <w:bottom w:val="nil"/>
              <w:right w:val="nil"/>
            </w:tcBorders>
          </w:tcPr>
          <w:p w14:paraId="78D6D5AA"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szCs w:val="24"/>
                <w:lang w:val="en-ID"/>
              </w:rPr>
            </w:pPr>
            <w:r w:rsidRPr="00CF5DF9">
              <w:rPr>
                <w:rFonts w:ascii="Tw Cen MT" w:hAnsi="Tw Cen MT" w:cs="Times New Roman"/>
                <w:szCs w:val="24"/>
                <w:lang w:val="en-ID"/>
              </w:rPr>
              <w:t>34</w:t>
            </w:r>
          </w:p>
        </w:tc>
        <w:tc>
          <w:tcPr>
            <w:tcW w:w="506" w:type="pct"/>
            <w:tcBorders>
              <w:top w:val="nil"/>
              <w:left w:val="nil"/>
              <w:bottom w:val="nil"/>
              <w:right w:val="nil"/>
            </w:tcBorders>
          </w:tcPr>
          <w:p w14:paraId="64CFDAA9"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szCs w:val="24"/>
              </w:rPr>
            </w:pPr>
            <w:r w:rsidRPr="00CF5DF9">
              <w:rPr>
                <w:rFonts w:ascii="Tw Cen MT" w:hAnsi="Tw Cen MT" w:cs="Times New Roman"/>
                <w:color w:val="000000"/>
                <w:szCs w:val="24"/>
              </w:rPr>
              <w:t>56.7</w:t>
            </w:r>
          </w:p>
        </w:tc>
        <w:tc>
          <w:tcPr>
            <w:tcW w:w="592" w:type="pct"/>
            <w:vMerge w:val="restart"/>
            <w:tcBorders>
              <w:top w:val="nil"/>
              <w:left w:val="nil"/>
              <w:bottom w:val="single" w:sz="4" w:space="0" w:color="auto"/>
              <w:right w:val="nil"/>
            </w:tcBorders>
            <w:vAlign w:val="center"/>
          </w:tcPr>
          <w:p w14:paraId="150461A2" w14:textId="77777777" w:rsidR="00DC3F50" w:rsidRPr="00CF5DF9" w:rsidRDefault="008A302E" w:rsidP="008A302E">
            <w:pPr>
              <w:spacing w:after="0" w:line="240" w:lineRule="auto"/>
              <w:jc w:val="center"/>
              <w:rPr>
                <w:rFonts w:ascii="Tw Cen MT" w:hAnsi="Tw Cen MT"/>
                <w:szCs w:val="24"/>
                <w:lang w:val="en-ID"/>
              </w:rPr>
            </w:pPr>
            <w:r w:rsidRPr="00CF5DF9">
              <w:rPr>
                <w:rFonts w:ascii="Tw Cen MT" w:hAnsi="Tw Cen MT"/>
                <w:szCs w:val="24"/>
                <w:lang w:val="en-ID"/>
              </w:rPr>
              <w:t>0,000</w:t>
            </w:r>
          </w:p>
        </w:tc>
      </w:tr>
      <w:tr w:rsidR="00DC3F50" w:rsidRPr="00CF5DF9" w14:paraId="77DF6EA4" w14:textId="77777777" w:rsidTr="008A302E">
        <w:tc>
          <w:tcPr>
            <w:tcW w:w="1229" w:type="pct"/>
            <w:tcBorders>
              <w:top w:val="nil"/>
              <w:left w:val="nil"/>
              <w:bottom w:val="single" w:sz="4" w:space="0" w:color="auto"/>
              <w:right w:val="nil"/>
            </w:tcBorders>
          </w:tcPr>
          <w:p w14:paraId="1323DB7D" w14:textId="77777777" w:rsidR="00DC3F50" w:rsidRPr="00CF5DF9" w:rsidRDefault="00DC3F50" w:rsidP="006E21F9">
            <w:pPr>
              <w:widowControl w:val="0"/>
              <w:autoSpaceDE w:val="0"/>
              <w:autoSpaceDN w:val="0"/>
              <w:adjustRightInd w:val="0"/>
              <w:spacing w:after="0" w:line="240" w:lineRule="auto"/>
              <w:jc w:val="both"/>
              <w:rPr>
                <w:rFonts w:ascii="Tw Cen MT" w:hAnsi="Tw Cen MT"/>
                <w:szCs w:val="24"/>
                <w:lang w:val="en-ID"/>
              </w:rPr>
            </w:pPr>
            <w:r w:rsidRPr="00CF5DF9">
              <w:rPr>
                <w:rFonts w:ascii="Tw Cen MT" w:hAnsi="Tw Cen MT"/>
                <w:szCs w:val="24"/>
                <w:lang w:val="en-ID"/>
              </w:rPr>
              <w:t>Tidak Baik</w:t>
            </w:r>
          </w:p>
        </w:tc>
        <w:tc>
          <w:tcPr>
            <w:tcW w:w="535" w:type="pct"/>
            <w:tcBorders>
              <w:top w:val="nil"/>
              <w:left w:val="nil"/>
              <w:bottom w:val="single" w:sz="4" w:space="0" w:color="auto"/>
              <w:right w:val="nil"/>
            </w:tcBorders>
          </w:tcPr>
          <w:p w14:paraId="61A7FE42" w14:textId="77777777" w:rsidR="00DC3F50" w:rsidRPr="00CF5DF9" w:rsidRDefault="00DC3F50" w:rsidP="006E21F9">
            <w:pPr>
              <w:widowControl w:val="0"/>
              <w:autoSpaceDE w:val="0"/>
              <w:autoSpaceDN w:val="0"/>
              <w:adjustRightInd w:val="0"/>
              <w:spacing w:after="0" w:line="240" w:lineRule="auto"/>
              <w:jc w:val="center"/>
              <w:rPr>
                <w:rFonts w:ascii="Tw Cen MT" w:hAnsi="Tw Cen MT" w:cs="Times New Roman"/>
                <w:szCs w:val="24"/>
                <w:lang w:val="en-ID"/>
              </w:rPr>
            </w:pPr>
            <w:r w:rsidRPr="00CF5DF9">
              <w:rPr>
                <w:rFonts w:ascii="Tw Cen MT" w:hAnsi="Tw Cen MT" w:cs="Times New Roman"/>
                <w:szCs w:val="24"/>
                <w:lang w:val="en-ID"/>
              </w:rPr>
              <w:t>4</w:t>
            </w:r>
          </w:p>
        </w:tc>
        <w:tc>
          <w:tcPr>
            <w:tcW w:w="615" w:type="pct"/>
            <w:tcBorders>
              <w:top w:val="nil"/>
              <w:left w:val="nil"/>
              <w:bottom w:val="single" w:sz="4" w:space="0" w:color="auto"/>
              <w:right w:val="nil"/>
            </w:tcBorders>
          </w:tcPr>
          <w:p w14:paraId="04D21E7E" w14:textId="77777777" w:rsidR="00DC3F50" w:rsidRPr="00CF5DF9" w:rsidRDefault="00DC3F50" w:rsidP="006E21F9">
            <w:pPr>
              <w:widowControl w:val="0"/>
              <w:autoSpaceDE w:val="0"/>
              <w:autoSpaceDN w:val="0"/>
              <w:adjustRightInd w:val="0"/>
              <w:spacing w:after="0" w:line="240" w:lineRule="auto"/>
              <w:jc w:val="center"/>
              <w:rPr>
                <w:rFonts w:ascii="Tw Cen MT" w:hAnsi="Tw Cen MT" w:cs="Times New Roman"/>
                <w:szCs w:val="24"/>
              </w:rPr>
            </w:pPr>
            <w:r w:rsidRPr="00CF5DF9">
              <w:rPr>
                <w:rFonts w:ascii="Tw Cen MT" w:hAnsi="Tw Cen MT" w:cs="Times New Roman"/>
                <w:color w:val="000000"/>
                <w:szCs w:val="24"/>
              </w:rPr>
              <w:t>6.7</w:t>
            </w:r>
          </w:p>
        </w:tc>
        <w:tc>
          <w:tcPr>
            <w:tcW w:w="477" w:type="pct"/>
            <w:tcBorders>
              <w:top w:val="nil"/>
              <w:left w:val="nil"/>
              <w:bottom w:val="single" w:sz="4" w:space="0" w:color="auto"/>
              <w:right w:val="nil"/>
            </w:tcBorders>
          </w:tcPr>
          <w:p w14:paraId="0BE88C90"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szCs w:val="24"/>
                <w:lang w:val="en-ID"/>
              </w:rPr>
            </w:pPr>
            <w:r w:rsidRPr="00CF5DF9">
              <w:rPr>
                <w:rFonts w:ascii="Tw Cen MT" w:hAnsi="Tw Cen MT" w:cs="Times New Roman"/>
                <w:szCs w:val="24"/>
                <w:lang w:val="en-ID"/>
              </w:rPr>
              <w:t>22</w:t>
            </w:r>
          </w:p>
        </w:tc>
        <w:tc>
          <w:tcPr>
            <w:tcW w:w="554" w:type="pct"/>
            <w:tcBorders>
              <w:top w:val="nil"/>
              <w:left w:val="nil"/>
              <w:bottom w:val="single" w:sz="4" w:space="0" w:color="auto"/>
              <w:right w:val="nil"/>
            </w:tcBorders>
          </w:tcPr>
          <w:p w14:paraId="73651A0B"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szCs w:val="24"/>
              </w:rPr>
            </w:pPr>
            <w:r w:rsidRPr="00CF5DF9">
              <w:rPr>
                <w:rFonts w:ascii="Tw Cen MT" w:hAnsi="Tw Cen MT" w:cs="Times New Roman"/>
                <w:color w:val="000000"/>
                <w:szCs w:val="24"/>
              </w:rPr>
              <w:t>36.7</w:t>
            </w:r>
          </w:p>
        </w:tc>
        <w:tc>
          <w:tcPr>
            <w:tcW w:w="492" w:type="pct"/>
            <w:tcBorders>
              <w:top w:val="nil"/>
              <w:left w:val="nil"/>
              <w:bottom w:val="single" w:sz="4" w:space="0" w:color="auto"/>
              <w:right w:val="nil"/>
            </w:tcBorders>
          </w:tcPr>
          <w:p w14:paraId="08A51EDF"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szCs w:val="24"/>
                <w:lang w:val="en-ID"/>
              </w:rPr>
            </w:pPr>
            <w:r w:rsidRPr="00CF5DF9">
              <w:rPr>
                <w:rFonts w:ascii="Tw Cen MT" w:hAnsi="Tw Cen MT" w:cs="Times New Roman"/>
                <w:szCs w:val="24"/>
                <w:lang w:val="en-ID"/>
              </w:rPr>
              <w:t>26</w:t>
            </w:r>
          </w:p>
        </w:tc>
        <w:tc>
          <w:tcPr>
            <w:tcW w:w="506" w:type="pct"/>
            <w:tcBorders>
              <w:top w:val="nil"/>
              <w:left w:val="nil"/>
              <w:bottom w:val="single" w:sz="4" w:space="0" w:color="auto"/>
              <w:right w:val="nil"/>
            </w:tcBorders>
          </w:tcPr>
          <w:p w14:paraId="419E02B0"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szCs w:val="24"/>
              </w:rPr>
            </w:pPr>
            <w:r w:rsidRPr="00CF5DF9">
              <w:rPr>
                <w:rFonts w:ascii="Tw Cen MT" w:hAnsi="Tw Cen MT" w:cs="Times New Roman"/>
                <w:color w:val="000000"/>
                <w:szCs w:val="24"/>
              </w:rPr>
              <w:t>43.3</w:t>
            </w:r>
          </w:p>
        </w:tc>
        <w:tc>
          <w:tcPr>
            <w:tcW w:w="592" w:type="pct"/>
            <w:vMerge/>
            <w:tcBorders>
              <w:top w:val="nil"/>
              <w:left w:val="nil"/>
              <w:bottom w:val="single" w:sz="4" w:space="0" w:color="auto"/>
              <w:right w:val="nil"/>
            </w:tcBorders>
            <w:vAlign w:val="center"/>
          </w:tcPr>
          <w:p w14:paraId="65DA042F" w14:textId="77777777" w:rsidR="00DC3F50" w:rsidRPr="00CF5DF9" w:rsidRDefault="00DC3F50" w:rsidP="008A302E">
            <w:pPr>
              <w:spacing w:after="0" w:line="240" w:lineRule="auto"/>
              <w:jc w:val="center"/>
              <w:rPr>
                <w:rFonts w:ascii="Tw Cen MT" w:hAnsi="Tw Cen MT"/>
                <w:szCs w:val="24"/>
                <w:lang w:val="en-ID"/>
              </w:rPr>
            </w:pPr>
          </w:p>
        </w:tc>
      </w:tr>
      <w:tr w:rsidR="00DC3F50" w:rsidRPr="00CF5DF9" w14:paraId="0D89108C" w14:textId="77777777" w:rsidTr="008A302E">
        <w:tc>
          <w:tcPr>
            <w:tcW w:w="1229" w:type="pct"/>
            <w:tcBorders>
              <w:top w:val="single" w:sz="4" w:space="0" w:color="auto"/>
              <w:left w:val="nil"/>
              <w:bottom w:val="nil"/>
              <w:right w:val="nil"/>
            </w:tcBorders>
          </w:tcPr>
          <w:p w14:paraId="51A4752D" w14:textId="77777777" w:rsidR="00DC3F50" w:rsidRPr="00CF5DF9" w:rsidRDefault="00DC3F50" w:rsidP="006E21F9">
            <w:pPr>
              <w:autoSpaceDE w:val="0"/>
              <w:autoSpaceDN w:val="0"/>
              <w:adjustRightInd w:val="0"/>
              <w:spacing w:after="0" w:line="240" w:lineRule="auto"/>
              <w:rPr>
                <w:rFonts w:ascii="Tw Cen MT" w:hAnsi="Tw Cen MT" w:cs="Times New Roman"/>
                <w:color w:val="000000"/>
                <w:szCs w:val="24"/>
              </w:rPr>
            </w:pPr>
            <w:r w:rsidRPr="00CF5DF9">
              <w:rPr>
                <w:rFonts w:ascii="Tw Cen MT" w:hAnsi="Tw Cen MT" w:cs="Times New Roman"/>
                <w:color w:val="000000"/>
                <w:szCs w:val="24"/>
              </w:rPr>
              <w:t>Pola Olahraga</w:t>
            </w:r>
          </w:p>
        </w:tc>
        <w:tc>
          <w:tcPr>
            <w:tcW w:w="535" w:type="pct"/>
            <w:tcBorders>
              <w:top w:val="single" w:sz="4" w:space="0" w:color="auto"/>
              <w:left w:val="nil"/>
              <w:bottom w:val="nil"/>
              <w:right w:val="nil"/>
            </w:tcBorders>
          </w:tcPr>
          <w:p w14:paraId="2D3012E5" w14:textId="77777777" w:rsidR="00DC3F50" w:rsidRPr="00CF5DF9" w:rsidRDefault="00DC3F50" w:rsidP="006E21F9">
            <w:pPr>
              <w:widowControl w:val="0"/>
              <w:autoSpaceDE w:val="0"/>
              <w:autoSpaceDN w:val="0"/>
              <w:adjustRightInd w:val="0"/>
              <w:spacing w:after="0" w:line="240" w:lineRule="auto"/>
              <w:jc w:val="center"/>
              <w:rPr>
                <w:rFonts w:ascii="Tw Cen MT" w:hAnsi="Tw Cen MT" w:cs="Times New Roman"/>
                <w:szCs w:val="24"/>
                <w:lang w:val="en-ID"/>
              </w:rPr>
            </w:pPr>
          </w:p>
        </w:tc>
        <w:tc>
          <w:tcPr>
            <w:tcW w:w="615" w:type="pct"/>
            <w:tcBorders>
              <w:top w:val="single" w:sz="4" w:space="0" w:color="auto"/>
              <w:left w:val="nil"/>
              <w:bottom w:val="nil"/>
              <w:right w:val="nil"/>
            </w:tcBorders>
          </w:tcPr>
          <w:p w14:paraId="2851A2F9" w14:textId="77777777" w:rsidR="00DC3F50" w:rsidRPr="00CF5DF9" w:rsidRDefault="00DC3F50" w:rsidP="006E21F9">
            <w:pPr>
              <w:widowControl w:val="0"/>
              <w:autoSpaceDE w:val="0"/>
              <w:autoSpaceDN w:val="0"/>
              <w:adjustRightInd w:val="0"/>
              <w:spacing w:after="0" w:line="240" w:lineRule="auto"/>
              <w:jc w:val="center"/>
              <w:rPr>
                <w:rFonts w:ascii="Tw Cen MT" w:hAnsi="Tw Cen MT" w:cs="Times New Roman"/>
                <w:color w:val="000000"/>
                <w:szCs w:val="24"/>
              </w:rPr>
            </w:pPr>
          </w:p>
        </w:tc>
        <w:tc>
          <w:tcPr>
            <w:tcW w:w="477" w:type="pct"/>
            <w:tcBorders>
              <w:top w:val="single" w:sz="4" w:space="0" w:color="auto"/>
              <w:left w:val="nil"/>
              <w:bottom w:val="nil"/>
              <w:right w:val="nil"/>
            </w:tcBorders>
          </w:tcPr>
          <w:p w14:paraId="5EE604BE"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szCs w:val="24"/>
                <w:lang w:val="en-ID"/>
              </w:rPr>
            </w:pPr>
          </w:p>
        </w:tc>
        <w:tc>
          <w:tcPr>
            <w:tcW w:w="554" w:type="pct"/>
            <w:tcBorders>
              <w:top w:val="single" w:sz="4" w:space="0" w:color="auto"/>
              <w:left w:val="nil"/>
              <w:bottom w:val="nil"/>
              <w:right w:val="nil"/>
            </w:tcBorders>
          </w:tcPr>
          <w:p w14:paraId="3950E882"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color w:val="000000"/>
                <w:szCs w:val="24"/>
              </w:rPr>
            </w:pPr>
          </w:p>
        </w:tc>
        <w:tc>
          <w:tcPr>
            <w:tcW w:w="492" w:type="pct"/>
            <w:tcBorders>
              <w:top w:val="single" w:sz="4" w:space="0" w:color="auto"/>
              <w:left w:val="nil"/>
              <w:bottom w:val="nil"/>
              <w:right w:val="nil"/>
            </w:tcBorders>
          </w:tcPr>
          <w:p w14:paraId="6FF483E3"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szCs w:val="24"/>
                <w:lang w:val="en-ID"/>
              </w:rPr>
            </w:pPr>
          </w:p>
        </w:tc>
        <w:tc>
          <w:tcPr>
            <w:tcW w:w="506" w:type="pct"/>
            <w:tcBorders>
              <w:top w:val="single" w:sz="4" w:space="0" w:color="auto"/>
              <w:left w:val="nil"/>
              <w:bottom w:val="nil"/>
              <w:right w:val="nil"/>
            </w:tcBorders>
          </w:tcPr>
          <w:p w14:paraId="1274924E"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color w:val="000000"/>
                <w:szCs w:val="24"/>
              </w:rPr>
            </w:pPr>
          </w:p>
        </w:tc>
        <w:tc>
          <w:tcPr>
            <w:tcW w:w="592" w:type="pct"/>
            <w:tcBorders>
              <w:top w:val="single" w:sz="4" w:space="0" w:color="auto"/>
              <w:left w:val="nil"/>
              <w:bottom w:val="nil"/>
              <w:right w:val="nil"/>
            </w:tcBorders>
            <w:vAlign w:val="center"/>
          </w:tcPr>
          <w:p w14:paraId="1D1D711C" w14:textId="77777777" w:rsidR="00DC3F50" w:rsidRPr="00CF5DF9" w:rsidRDefault="00DC3F50" w:rsidP="008A302E">
            <w:pPr>
              <w:spacing w:after="0" w:line="240" w:lineRule="auto"/>
              <w:jc w:val="center"/>
              <w:rPr>
                <w:rFonts w:ascii="Tw Cen MT" w:hAnsi="Tw Cen MT"/>
                <w:szCs w:val="24"/>
                <w:lang w:val="en-ID"/>
              </w:rPr>
            </w:pPr>
          </w:p>
        </w:tc>
      </w:tr>
      <w:tr w:rsidR="00DC3F50" w:rsidRPr="00CF5DF9" w14:paraId="51CEFF69" w14:textId="77777777" w:rsidTr="008A302E">
        <w:tc>
          <w:tcPr>
            <w:tcW w:w="1229" w:type="pct"/>
            <w:tcBorders>
              <w:top w:val="nil"/>
              <w:left w:val="nil"/>
              <w:bottom w:val="nil"/>
              <w:right w:val="nil"/>
            </w:tcBorders>
          </w:tcPr>
          <w:p w14:paraId="5E4C8860" w14:textId="77777777" w:rsidR="00DC3F50" w:rsidRPr="00CF5DF9" w:rsidRDefault="00DC3F50" w:rsidP="006E21F9">
            <w:pPr>
              <w:widowControl w:val="0"/>
              <w:autoSpaceDE w:val="0"/>
              <w:autoSpaceDN w:val="0"/>
              <w:adjustRightInd w:val="0"/>
              <w:spacing w:after="0" w:line="240" w:lineRule="auto"/>
              <w:jc w:val="both"/>
              <w:rPr>
                <w:rFonts w:ascii="Tw Cen MT" w:hAnsi="Tw Cen MT"/>
                <w:szCs w:val="24"/>
                <w:lang w:val="en-ID"/>
              </w:rPr>
            </w:pPr>
            <w:r w:rsidRPr="00CF5DF9">
              <w:rPr>
                <w:rFonts w:ascii="Tw Cen MT" w:hAnsi="Tw Cen MT"/>
                <w:szCs w:val="24"/>
                <w:lang w:val="en-ID"/>
              </w:rPr>
              <w:t>Rutin</w:t>
            </w:r>
          </w:p>
        </w:tc>
        <w:tc>
          <w:tcPr>
            <w:tcW w:w="535" w:type="pct"/>
            <w:tcBorders>
              <w:top w:val="nil"/>
              <w:left w:val="nil"/>
              <w:bottom w:val="nil"/>
              <w:right w:val="nil"/>
            </w:tcBorders>
          </w:tcPr>
          <w:p w14:paraId="3918A996" w14:textId="77777777" w:rsidR="00DC3F50" w:rsidRPr="00CF5DF9" w:rsidRDefault="00DC3F50" w:rsidP="006E21F9">
            <w:pPr>
              <w:widowControl w:val="0"/>
              <w:autoSpaceDE w:val="0"/>
              <w:autoSpaceDN w:val="0"/>
              <w:adjustRightInd w:val="0"/>
              <w:spacing w:after="0" w:line="240" w:lineRule="auto"/>
              <w:jc w:val="center"/>
              <w:rPr>
                <w:rFonts w:ascii="Tw Cen MT" w:hAnsi="Tw Cen MT" w:cs="Times New Roman"/>
                <w:szCs w:val="24"/>
                <w:lang w:val="en-ID"/>
              </w:rPr>
            </w:pPr>
            <w:r w:rsidRPr="00CF5DF9">
              <w:rPr>
                <w:rFonts w:ascii="Tw Cen MT" w:hAnsi="Tw Cen MT" w:cs="Times New Roman"/>
                <w:szCs w:val="24"/>
                <w:lang w:val="en-ID"/>
              </w:rPr>
              <w:t>26</w:t>
            </w:r>
          </w:p>
        </w:tc>
        <w:tc>
          <w:tcPr>
            <w:tcW w:w="615" w:type="pct"/>
            <w:tcBorders>
              <w:top w:val="nil"/>
              <w:left w:val="nil"/>
              <w:bottom w:val="nil"/>
              <w:right w:val="nil"/>
            </w:tcBorders>
          </w:tcPr>
          <w:p w14:paraId="022EA9C0" w14:textId="77777777" w:rsidR="00DC3F50" w:rsidRPr="00CF5DF9" w:rsidRDefault="00DC3F50" w:rsidP="006E21F9">
            <w:pPr>
              <w:widowControl w:val="0"/>
              <w:autoSpaceDE w:val="0"/>
              <w:autoSpaceDN w:val="0"/>
              <w:adjustRightInd w:val="0"/>
              <w:spacing w:after="0" w:line="240" w:lineRule="auto"/>
              <w:jc w:val="center"/>
              <w:rPr>
                <w:rFonts w:ascii="Tw Cen MT" w:hAnsi="Tw Cen MT" w:cs="Times New Roman"/>
                <w:szCs w:val="24"/>
              </w:rPr>
            </w:pPr>
            <w:r w:rsidRPr="00CF5DF9">
              <w:rPr>
                <w:rFonts w:ascii="Tw Cen MT" w:hAnsi="Tw Cen MT" w:cs="Times New Roman"/>
                <w:color w:val="000000"/>
                <w:szCs w:val="24"/>
              </w:rPr>
              <w:t>43.3</w:t>
            </w:r>
          </w:p>
        </w:tc>
        <w:tc>
          <w:tcPr>
            <w:tcW w:w="477" w:type="pct"/>
            <w:tcBorders>
              <w:top w:val="nil"/>
              <w:left w:val="nil"/>
              <w:bottom w:val="nil"/>
              <w:right w:val="nil"/>
            </w:tcBorders>
          </w:tcPr>
          <w:p w14:paraId="5332DE73"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szCs w:val="24"/>
                <w:lang w:val="en-ID"/>
              </w:rPr>
            </w:pPr>
            <w:r w:rsidRPr="00CF5DF9">
              <w:rPr>
                <w:rFonts w:ascii="Tw Cen MT" w:hAnsi="Tw Cen MT" w:cs="Times New Roman"/>
                <w:szCs w:val="24"/>
                <w:lang w:val="en-ID"/>
              </w:rPr>
              <w:t>1</w:t>
            </w:r>
          </w:p>
        </w:tc>
        <w:tc>
          <w:tcPr>
            <w:tcW w:w="554" w:type="pct"/>
            <w:tcBorders>
              <w:top w:val="nil"/>
              <w:left w:val="nil"/>
              <w:bottom w:val="nil"/>
              <w:right w:val="nil"/>
            </w:tcBorders>
          </w:tcPr>
          <w:p w14:paraId="618CC85B"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szCs w:val="24"/>
              </w:rPr>
            </w:pPr>
            <w:r w:rsidRPr="00CF5DF9">
              <w:rPr>
                <w:rFonts w:ascii="Tw Cen MT" w:hAnsi="Tw Cen MT" w:cs="Times New Roman"/>
                <w:color w:val="000000"/>
                <w:szCs w:val="24"/>
              </w:rPr>
              <w:t>1.7</w:t>
            </w:r>
          </w:p>
        </w:tc>
        <w:tc>
          <w:tcPr>
            <w:tcW w:w="492" w:type="pct"/>
            <w:tcBorders>
              <w:top w:val="nil"/>
              <w:left w:val="nil"/>
              <w:bottom w:val="nil"/>
              <w:right w:val="nil"/>
            </w:tcBorders>
          </w:tcPr>
          <w:p w14:paraId="70EF2F16"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szCs w:val="24"/>
                <w:lang w:val="en-ID"/>
              </w:rPr>
            </w:pPr>
            <w:r w:rsidRPr="00CF5DF9">
              <w:rPr>
                <w:rFonts w:ascii="Tw Cen MT" w:hAnsi="Tw Cen MT" w:cs="Times New Roman"/>
                <w:szCs w:val="24"/>
                <w:lang w:val="en-ID"/>
              </w:rPr>
              <w:t>27</w:t>
            </w:r>
          </w:p>
        </w:tc>
        <w:tc>
          <w:tcPr>
            <w:tcW w:w="506" w:type="pct"/>
            <w:tcBorders>
              <w:top w:val="nil"/>
              <w:left w:val="nil"/>
              <w:bottom w:val="nil"/>
              <w:right w:val="nil"/>
            </w:tcBorders>
          </w:tcPr>
          <w:p w14:paraId="22EE4BA4"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szCs w:val="24"/>
              </w:rPr>
            </w:pPr>
            <w:r w:rsidRPr="00CF5DF9">
              <w:rPr>
                <w:rFonts w:ascii="Tw Cen MT" w:hAnsi="Tw Cen MT" w:cs="Times New Roman"/>
                <w:color w:val="000000"/>
                <w:szCs w:val="24"/>
              </w:rPr>
              <w:t>45.0</w:t>
            </w:r>
          </w:p>
        </w:tc>
        <w:tc>
          <w:tcPr>
            <w:tcW w:w="592" w:type="pct"/>
            <w:vMerge w:val="restart"/>
            <w:tcBorders>
              <w:top w:val="nil"/>
              <w:left w:val="nil"/>
              <w:bottom w:val="single" w:sz="4" w:space="0" w:color="auto"/>
              <w:right w:val="nil"/>
            </w:tcBorders>
            <w:vAlign w:val="center"/>
          </w:tcPr>
          <w:p w14:paraId="2AD894BE" w14:textId="77777777" w:rsidR="00DC3F50" w:rsidRPr="00CF5DF9" w:rsidRDefault="008A302E" w:rsidP="008A302E">
            <w:pPr>
              <w:spacing w:after="0" w:line="240" w:lineRule="auto"/>
              <w:jc w:val="center"/>
              <w:rPr>
                <w:rFonts w:ascii="Tw Cen MT" w:hAnsi="Tw Cen MT"/>
                <w:szCs w:val="24"/>
                <w:lang w:val="en-ID"/>
              </w:rPr>
            </w:pPr>
            <w:r w:rsidRPr="00CF5DF9">
              <w:rPr>
                <w:rFonts w:ascii="Tw Cen MT" w:hAnsi="Tw Cen MT"/>
                <w:szCs w:val="24"/>
                <w:lang w:val="en-ID"/>
              </w:rPr>
              <w:t>0,000</w:t>
            </w:r>
          </w:p>
        </w:tc>
      </w:tr>
      <w:tr w:rsidR="00DC3F50" w:rsidRPr="00CF5DF9" w14:paraId="0A726D51" w14:textId="77777777" w:rsidTr="008A302E">
        <w:tc>
          <w:tcPr>
            <w:tcW w:w="1229" w:type="pct"/>
            <w:tcBorders>
              <w:top w:val="nil"/>
              <w:left w:val="nil"/>
              <w:bottom w:val="single" w:sz="4" w:space="0" w:color="auto"/>
              <w:right w:val="nil"/>
            </w:tcBorders>
          </w:tcPr>
          <w:p w14:paraId="0D293670" w14:textId="77777777" w:rsidR="00DC3F50" w:rsidRPr="00CF5DF9" w:rsidRDefault="00DC3F50" w:rsidP="006E21F9">
            <w:pPr>
              <w:widowControl w:val="0"/>
              <w:autoSpaceDE w:val="0"/>
              <w:autoSpaceDN w:val="0"/>
              <w:adjustRightInd w:val="0"/>
              <w:spacing w:after="0" w:line="240" w:lineRule="auto"/>
              <w:jc w:val="both"/>
              <w:rPr>
                <w:rFonts w:ascii="Tw Cen MT" w:hAnsi="Tw Cen MT"/>
                <w:szCs w:val="24"/>
                <w:lang w:val="en-ID"/>
              </w:rPr>
            </w:pPr>
            <w:r w:rsidRPr="00CF5DF9">
              <w:rPr>
                <w:rFonts w:ascii="Tw Cen MT" w:hAnsi="Tw Cen MT"/>
                <w:szCs w:val="24"/>
                <w:lang w:val="en-ID"/>
              </w:rPr>
              <w:t>Tidak Rutin</w:t>
            </w:r>
          </w:p>
        </w:tc>
        <w:tc>
          <w:tcPr>
            <w:tcW w:w="535" w:type="pct"/>
            <w:tcBorders>
              <w:top w:val="nil"/>
              <w:left w:val="nil"/>
              <w:bottom w:val="single" w:sz="4" w:space="0" w:color="auto"/>
              <w:right w:val="nil"/>
            </w:tcBorders>
          </w:tcPr>
          <w:p w14:paraId="011A319F" w14:textId="77777777" w:rsidR="00DC3F50" w:rsidRPr="00CF5DF9" w:rsidRDefault="00DC3F50" w:rsidP="006E21F9">
            <w:pPr>
              <w:widowControl w:val="0"/>
              <w:autoSpaceDE w:val="0"/>
              <w:autoSpaceDN w:val="0"/>
              <w:adjustRightInd w:val="0"/>
              <w:spacing w:after="0" w:line="240" w:lineRule="auto"/>
              <w:jc w:val="center"/>
              <w:rPr>
                <w:rFonts w:ascii="Tw Cen MT" w:hAnsi="Tw Cen MT" w:cs="Times New Roman"/>
                <w:szCs w:val="24"/>
                <w:lang w:val="en-ID"/>
              </w:rPr>
            </w:pPr>
            <w:r w:rsidRPr="00CF5DF9">
              <w:rPr>
                <w:rFonts w:ascii="Tw Cen MT" w:hAnsi="Tw Cen MT" w:cs="Times New Roman"/>
                <w:szCs w:val="24"/>
                <w:lang w:val="en-ID"/>
              </w:rPr>
              <w:t>9</w:t>
            </w:r>
          </w:p>
        </w:tc>
        <w:tc>
          <w:tcPr>
            <w:tcW w:w="615" w:type="pct"/>
            <w:tcBorders>
              <w:top w:val="nil"/>
              <w:left w:val="nil"/>
              <w:bottom w:val="single" w:sz="4" w:space="0" w:color="auto"/>
              <w:right w:val="nil"/>
            </w:tcBorders>
          </w:tcPr>
          <w:p w14:paraId="64EE4673" w14:textId="77777777" w:rsidR="00DC3F50" w:rsidRPr="00CF5DF9" w:rsidRDefault="00DC3F50" w:rsidP="006E21F9">
            <w:pPr>
              <w:widowControl w:val="0"/>
              <w:autoSpaceDE w:val="0"/>
              <w:autoSpaceDN w:val="0"/>
              <w:adjustRightInd w:val="0"/>
              <w:spacing w:after="0" w:line="240" w:lineRule="auto"/>
              <w:jc w:val="center"/>
              <w:rPr>
                <w:rFonts w:ascii="Tw Cen MT" w:hAnsi="Tw Cen MT" w:cs="Times New Roman"/>
                <w:szCs w:val="24"/>
              </w:rPr>
            </w:pPr>
            <w:r w:rsidRPr="00CF5DF9">
              <w:rPr>
                <w:rFonts w:ascii="Tw Cen MT" w:hAnsi="Tw Cen MT" w:cs="Times New Roman"/>
                <w:color w:val="000000"/>
                <w:szCs w:val="24"/>
              </w:rPr>
              <w:t>15.0</w:t>
            </w:r>
          </w:p>
        </w:tc>
        <w:tc>
          <w:tcPr>
            <w:tcW w:w="477" w:type="pct"/>
            <w:tcBorders>
              <w:top w:val="nil"/>
              <w:left w:val="nil"/>
              <w:bottom w:val="single" w:sz="4" w:space="0" w:color="auto"/>
              <w:right w:val="nil"/>
            </w:tcBorders>
          </w:tcPr>
          <w:p w14:paraId="241191A2"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szCs w:val="24"/>
                <w:lang w:val="en-ID"/>
              </w:rPr>
            </w:pPr>
            <w:r w:rsidRPr="00CF5DF9">
              <w:rPr>
                <w:rFonts w:ascii="Tw Cen MT" w:hAnsi="Tw Cen MT" w:cs="Times New Roman"/>
                <w:szCs w:val="24"/>
                <w:lang w:val="en-ID"/>
              </w:rPr>
              <w:t>24</w:t>
            </w:r>
          </w:p>
        </w:tc>
        <w:tc>
          <w:tcPr>
            <w:tcW w:w="554" w:type="pct"/>
            <w:tcBorders>
              <w:top w:val="nil"/>
              <w:left w:val="nil"/>
              <w:bottom w:val="single" w:sz="4" w:space="0" w:color="auto"/>
              <w:right w:val="nil"/>
            </w:tcBorders>
          </w:tcPr>
          <w:p w14:paraId="510CA95A"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szCs w:val="24"/>
              </w:rPr>
            </w:pPr>
            <w:r w:rsidRPr="00CF5DF9">
              <w:rPr>
                <w:rFonts w:ascii="Tw Cen MT" w:hAnsi="Tw Cen MT" w:cs="Times New Roman"/>
                <w:color w:val="000000"/>
                <w:szCs w:val="24"/>
              </w:rPr>
              <w:t>40.0</w:t>
            </w:r>
          </w:p>
        </w:tc>
        <w:tc>
          <w:tcPr>
            <w:tcW w:w="492" w:type="pct"/>
            <w:tcBorders>
              <w:top w:val="nil"/>
              <w:left w:val="nil"/>
              <w:bottom w:val="single" w:sz="4" w:space="0" w:color="auto"/>
              <w:right w:val="nil"/>
            </w:tcBorders>
          </w:tcPr>
          <w:p w14:paraId="6DC9AFB1"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szCs w:val="24"/>
                <w:lang w:val="en-ID"/>
              </w:rPr>
            </w:pPr>
            <w:r w:rsidRPr="00CF5DF9">
              <w:rPr>
                <w:rFonts w:ascii="Tw Cen MT" w:hAnsi="Tw Cen MT" w:cs="Times New Roman"/>
                <w:szCs w:val="24"/>
                <w:lang w:val="en-ID"/>
              </w:rPr>
              <w:t>33</w:t>
            </w:r>
          </w:p>
        </w:tc>
        <w:tc>
          <w:tcPr>
            <w:tcW w:w="506" w:type="pct"/>
            <w:tcBorders>
              <w:top w:val="nil"/>
              <w:left w:val="nil"/>
              <w:bottom w:val="single" w:sz="4" w:space="0" w:color="auto"/>
              <w:right w:val="nil"/>
            </w:tcBorders>
          </w:tcPr>
          <w:p w14:paraId="6D661CDF" w14:textId="77777777" w:rsidR="00DC3F50" w:rsidRPr="00CF5DF9" w:rsidRDefault="00DC3F50" w:rsidP="008A302E">
            <w:pPr>
              <w:widowControl w:val="0"/>
              <w:autoSpaceDE w:val="0"/>
              <w:autoSpaceDN w:val="0"/>
              <w:adjustRightInd w:val="0"/>
              <w:spacing w:after="0" w:line="240" w:lineRule="auto"/>
              <w:jc w:val="center"/>
              <w:rPr>
                <w:rFonts w:ascii="Tw Cen MT" w:hAnsi="Tw Cen MT" w:cs="Times New Roman"/>
                <w:szCs w:val="24"/>
              </w:rPr>
            </w:pPr>
            <w:r w:rsidRPr="00CF5DF9">
              <w:rPr>
                <w:rFonts w:ascii="Tw Cen MT" w:hAnsi="Tw Cen MT" w:cs="Times New Roman"/>
                <w:color w:val="000000"/>
                <w:szCs w:val="24"/>
              </w:rPr>
              <w:t>55.0</w:t>
            </w:r>
          </w:p>
        </w:tc>
        <w:tc>
          <w:tcPr>
            <w:tcW w:w="592" w:type="pct"/>
            <w:vMerge/>
            <w:tcBorders>
              <w:top w:val="single" w:sz="4" w:space="0" w:color="auto"/>
              <w:left w:val="nil"/>
              <w:bottom w:val="single" w:sz="4" w:space="0" w:color="auto"/>
              <w:right w:val="nil"/>
            </w:tcBorders>
            <w:vAlign w:val="center"/>
          </w:tcPr>
          <w:p w14:paraId="016E95B8" w14:textId="77777777" w:rsidR="00DC3F50" w:rsidRPr="00CF5DF9" w:rsidRDefault="00DC3F50" w:rsidP="008A302E">
            <w:pPr>
              <w:spacing w:after="0" w:line="240" w:lineRule="auto"/>
              <w:jc w:val="center"/>
              <w:rPr>
                <w:rFonts w:ascii="Tw Cen MT" w:hAnsi="Tw Cen MT"/>
                <w:szCs w:val="24"/>
                <w:lang w:val="en-ID"/>
              </w:rPr>
            </w:pPr>
          </w:p>
        </w:tc>
      </w:tr>
    </w:tbl>
    <w:p w14:paraId="62D87C1D" w14:textId="77777777" w:rsidR="002732FC" w:rsidRPr="00CF5DF9" w:rsidRDefault="002732FC" w:rsidP="00CB089F">
      <w:pPr>
        <w:widowControl w:val="0"/>
        <w:autoSpaceDE w:val="0"/>
        <w:autoSpaceDN w:val="0"/>
        <w:adjustRightInd w:val="0"/>
        <w:spacing w:after="0" w:line="240" w:lineRule="auto"/>
        <w:jc w:val="both"/>
        <w:rPr>
          <w:rFonts w:ascii="Tw Cen MT" w:hAnsi="Tw Cen MT"/>
          <w:szCs w:val="24"/>
        </w:rPr>
      </w:pPr>
    </w:p>
    <w:p w14:paraId="261E5903" w14:textId="77777777" w:rsidR="003806B7" w:rsidRPr="00CF5DF9" w:rsidRDefault="003806B7" w:rsidP="008A302E">
      <w:pPr>
        <w:autoSpaceDE w:val="0"/>
        <w:autoSpaceDN w:val="0"/>
        <w:adjustRightInd w:val="0"/>
        <w:spacing w:after="0" w:line="240" w:lineRule="auto"/>
        <w:jc w:val="both"/>
        <w:rPr>
          <w:rFonts w:ascii="Tw Cen MT" w:hAnsi="Tw Cen MT"/>
          <w:b/>
          <w:szCs w:val="24"/>
        </w:rPr>
        <w:sectPr w:rsidR="003806B7" w:rsidRPr="00CF5DF9" w:rsidSect="003806B7">
          <w:type w:val="continuous"/>
          <w:pgSz w:w="11906" w:h="16838"/>
          <w:pgMar w:top="1418" w:right="1418" w:bottom="1418" w:left="1418" w:header="709" w:footer="709" w:gutter="0"/>
          <w:pgNumType w:start="83"/>
          <w:cols w:space="708"/>
          <w:titlePg/>
          <w:docGrid w:linePitch="360"/>
        </w:sectPr>
      </w:pPr>
    </w:p>
    <w:p w14:paraId="75499C9B" w14:textId="77777777" w:rsidR="00A50371" w:rsidRPr="00CF5DF9" w:rsidRDefault="002732FC" w:rsidP="008A302E">
      <w:pPr>
        <w:widowControl w:val="0"/>
        <w:autoSpaceDE w:val="0"/>
        <w:autoSpaceDN w:val="0"/>
        <w:adjustRightInd w:val="0"/>
        <w:spacing w:after="0" w:line="240" w:lineRule="auto"/>
        <w:jc w:val="both"/>
        <w:rPr>
          <w:rFonts w:ascii="Tw Cen MT" w:hAnsi="Tw Cen MT"/>
          <w:b/>
          <w:szCs w:val="24"/>
        </w:rPr>
      </w:pPr>
      <w:r w:rsidRPr="00CF5DF9">
        <w:rPr>
          <w:rFonts w:ascii="Tw Cen MT" w:hAnsi="Tw Cen MT" w:cs="Times New Roman"/>
          <w:b/>
          <w:szCs w:val="24"/>
        </w:rPr>
        <w:lastRenderedPageBreak/>
        <w:t xml:space="preserve">Hubungan Pengetahuan Dengan </w:t>
      </w:r>
      <w:r w:rsidRPr="00CF5DF9">
        <w:rPr>
          <w:rFonts w:ascii="Tw Cen MT" w:hAnsi="Tw Cen MT" w:cs="Times New Roman"/>
          <w:b/>
          <w:bCs/>
          <w:i/>
          <w:color w:val="000000"/>
          <w:szCs w:val="24"/>
        </w:rPr>
        <w:t>Premenstrual Syndrome</w:t>
      </w:r>
    </w:p>
    <w:p w14:paraId="2409E251" w14:textId="77777777" w:rsidR="00A50371" w:rsidRPr="00CF5DF9" w:rsidRDefault="00A50371" w:rsidP="00CB089F">
      <w:pPr>
        <w:widowControl w:val="0"/>
        <w:autoSpaceDE w:val="0"/>
        <w:autoSpaceDN w:val="0"/>
        <w:adjustRightInd w:val="0"/>
        <w:spacing w:after="0" w:line="240" w:lineRule="auto"/>
        <w:ind w:firstLine="720"/>
        <w:jc w:val="both"/>
        <w:rPr>
          <w:rFonts w:ascii="Tw Cen MT" w:hAnsi="Tw Cen MT" w:cs="Times New Roman"/>
          <w:szCs w:val="24"/>
        </w:rPr>
      </w:pPr>
      <w:r w:rsidRPr="00CF5DF9">
        <w:rPr>
          <w:rFonts w:ascii="Tw Cen MT" w:hAnsi="Tw Cen MT"/>
          <w:szCs w:val="24"/>
        </w:rPr>
        <w:t xml:space="preserve">Berdasarkan </w:t>
      </w:r>
      <w:r w:rsidRPr="00CF5DF9">
        <w:rPr>
          <w:rFonts w:ascii="Tw Cen MT" w:hAnsi="Tw Cen MT" w:cs="Times New Roman"/>
          <w:szCs w:val="24"/>
        </w:rPr>
        <w:t xml:space="preserve">hasil penelitian menunjukkan </w:t>
      </w:r>
      <w:r w:rsidR="00DB7280" w:rsidRPr="00CF5DF9">
        <w:rPr>
          <w:rFonts w:ascii="Tw Cen MT" w:hAnsi="Tw Cen MT" w:cs="Times New Roman"/>
          <w:szCs w:val="24"/>
        </w:rPr>
        <w:t>dari 6</w:t>
      </w:r>
      <w:r w:rsidR="00DB7280" w:rsidRPr="001F70D6">
        <w:rPr>
          <w:rFonts w:ascii="Tw Cen MT" w:hAnsi="Tw Cen MT" w:cs="Times New Roman"/>
          <w:color w:val="FF0000"/>
          <w:szCs w:val="24"/>
        </w:rPr>
        <w:t>0</w:t>
      </w:r>
      <w:r w:rsidR="009D7D90" w:rsidRPr="001F70D6">
        <w:rPr>
          <w:rFonts w:ascii="Tw Cen MT" w:hAnsi="Tw Cen MT" w:cs="Times New Roman"/>
          <w:color w:val="FF0000"/>
          <w:szCs w:val="24"/>
        </w:rPr>
        <w:t>re</w:t>
      </w:r>
      <w:r w:rsidR="009D7D90" w:rsidRPr="00CF5DF9">
        <w:rPr>
          <w:rFonts w:ascii="Tw Cen MT" w:hAnsi="Tw Cen MT" w:cs="Times New Roman"/>
          <w:szCs w:val="24"/>
        </w:rPr>
        <w:t xml:space="preserve">sponden didapati remaja yang memiliki pengetahuan kurang berjumlah 30 orang dan </w:t>
      </w:r>
      <w:r w:rsidR="00DB7280" w:rsidRPr="00CF5DF9">
        <w:rPr>
          <w:rFonts w:ascii="Tw Cen MT" w:hAnsi="Tw Cen MT" w:cs="Times New Roman"/>
          <w:color w:val="000000"/>
          <w:szCs w:val="24"/>
        </w:rPr>
        <w:t>mayorit</w:t>
      </w:r>
      <w:r w:rsidR="00DB7280" w:rsidRPr="001F70D6">
        <w:rPr>
          <w:rFonts w:ascii="Tw Cen MT" w:hAnsi="Tw Cen MT" w:cs="Times New Roman"/>
          <w:color w:val="FF0000"/>
          <w:szCs w:val="24"/>
        </w:rPr>
        <w:t>as</w:t>
      </w:r>
      <w:r w:rsidR="00DB7280" w:rsidRPr="001F70D6">
        <w:rPr>
          <w:rFonts w:ascii="Tw Cen MT" w:hAnsi="Tw Cen MT" w:cs="Times New Roman"/>
          <w:i/>
          <w:color w:val="FF0000"/>
          <w:szCs w:val="24"/>
        </w:rPr>
        <w:t>P</w:t>
      </w:r>
      <w:r w:rsidR="00DB7280" w:rsidRPr="00CF5DF9">
        <w:rPr>
          <w:rFonts w:ascii="Tw Cen MT" w:hAnsi="Tw Cen MT" w:cs="Times New Roman"/>
          <w:i/>
          <w:szCs w:val="24"/>
        </w:rPr>
        <w:t>MS</w:t>
      </w:r>
      <w:r w:rsidR="00DB7280" w:rsidRPr="00CF5DF9">
        <w:rPr>
          <w:rFonts w:ascii="Tw Cen MT" w:hAnsi="Tw Cen MT" w:cs="Times New Roman"/>
          <w:szCs w:val="24"/>
        </w:rPr>
        <w:t xml:space="preserve"> yaitu 16 orang (</w:t>
      </w:r>
      <w:r w:rsidR="00DB7280" w:rsidRPr="00CF5DF9">
        <w:rPr>
          <w:rFonts w:ascii="Tw Cen MT" w:hAnsi="Tw Cen MT" w:cs="Times New Roman"/>
          <w:color w:val="000000"/>
          <w:szCs w:val="24"/>
        </w:rPr>
        <w:t xml:space="preserve">26.7%) dan minoritas tidak </w:t>
      </w:r>
      <w:r w:rsidR="00DB7280" w:rsidRPr="00CF5DF9">
        <w:rPr>
          <w:rFonts w:ascii="Tw Cen MT" w:hAnsi="Tw Cen MT" w:cs="Times New Roman"/>
          <w:i/>
          <w:color w:val="000000"/>
          <w:szCs w:val="24"/>
        </w:rPr>
        <w:t>PMS</w:t>
      </w:r>
      <w:r w:rsidR="00DB7280" w:rsidRPr="00CF5DF9">
        <w:rPr>
          <w:rFonts w:ascii="Tw Cen MT" w:hAnsi="Tw Cen MT" w:cs="Times New Roman"/>
          <w:color w:val="000000"/>
          <w:szCs w:val="24"/>
        </w:rPr>
        <w:t xml:space="preserve"> yaitu 14 orang  </w:t>
      </w:r>
      <w:r w:rsidR="00DB7280" w:rsidRPr="00CF5DF9">
        <w:rPr>
          <w:rFonts w:ascii="Tw Cen MT" w:hAnsi="Tw Cen MT" w:cs="Times New Roman"/>
          <w:szCs w:val="24"/>
        </w:rPr>
        <w:t>(</w:t>
      </w:r>
      <w:r w:rsidR="00DB7280" w:rsidRPr="00CF5DF9">
        <w:rPr>
          <w:rFonts w:ascii="Tw Cen MT" w:hAnsi="Tw Cen MT" w:cs="Times New Roman"/>
          <w:color w:val="000000"/>
          <w:szCs w:val="24"/>
        </w:rPr>
        <w:t>23.3%)</w:t>
      </w:r>
      <w:r w:rsidR="00D01A88" w:rsidRPr="00CF5DF9">
        <w:rPr>
          <w:rFonts w:ascii="Tw Cen MT" w:hAnsi="Tw Cen MT" w:cs="Times New Roman"/>
          <w:szCs w:val="24"/>
        </w:rPr>
        <w:t xml:space="preserve">, sedangkan </w:t>
      </w:r>
      <w:r w:rsidR="00DB7280" w:rsidRPr="00CF5DF9">
        <w:rPr>
          <w:rFonts w:ascii="Tw Cen MT" w:hAnsi="Tw Cen MT" w:cs="Times New Roman"/>
          <w:szCs w:val="24"/>
        </w:rPr>
        <w:t xml:space="preserve"> responden yang berpenge</w:t>
      </w:r>
      <w:r w:rsidR="00D01A88" w:rsidRPr="00CF5DF9">
        <w:rPr>
          <w:rFonts w:ascii="Tw Cen MT" w:hAnsi="Tw Cen MT" w:cs="Times New Roman"/>
          <w:szCs w:val="24"/>
        </w:rPr>
        <w:t xml:space="preserve">tahuan baik berjumlah 30 orang </w:t>
      </w:r>
      <w:r w:rsidR="00DB7280" w:rsidRPr="00CF5DF9">
        <w:rPr>
          <w:rFonts w:ascii="Tw Cen MT" w:hAnsi="Tw Cen MT" w:cs="Times New Roman"/>
          <w:color w:val="000000"/>
          <w:szCs w:val="24"/>
        </w:rPr>
        <w:t xml:space="preserve"> mayoritas</w:t>
      </w:r>
      <w:r w:rsidR="00DB7280" w:rsidRPr="00CF5DF9">
        <w:rPr>
          <w:rFonts w:ascii="Tw Cen MT" w:hAnsi="Tw Cen MT" w:cs="Times New Roman"/>
          <w:szCs w:val="24"/>
        </w:rPr>
        <w:t xml:space="preserve"> tidak </w:t>
      </w:r>
      <w:r w:rsidR="00DB7280" w:rsidRPr="00CF5DF9">
        <w:rPr>
          <w:rFonts w:ascii="Tw Cen MT" w:hAnsi="Tw Cen MT" w:cs="Times New Roman"/>
          <w:i/>
          <w:szCs w:val="24"/>
        </w:rPr>
        <w:t>PMS</w:t>
      </w:r>
      <w:r w:rsidR="00DB7280" w:rsidRPr="00CF5DF9">
        <w:rPr>
          <w:rFonts w:ascii="Tw Cen MT" w:hAnsi="Tw Cen MT" w:cs="Times New Roman"/>
          <w:szCs w:val="24"/>
        </w:rPr>
        <w:t xml:space="preserve"> yaitu 21 orang (</w:t>
      </w:r>
      <w:r w:rsidR="00DB7280" w:rsidRPr="00CF5DF9">
        <w:rPr>
          <w:rFonts w:ascii="Tw Cen MT" w:hAnsi="Tw Cen MT" w:cs="Times New Roman"/>
          <w:color w:val="000000"/>
          <w:szCs w:val="24"/>
        </w:rPr>
        <w:t xml:space="preserve">35.0%) dan minoritas PMS yaitu 9 orang  </w:t>
      </w:r>
      <w:r w:rsidR="00DB7280" w:rsidRPr="00CF5DF9">
        <w:rPr>
          <w:rFonts w:ascii="Tw Cen MT" w:hAnsi="Tw Cen MT" w:cs="Times New Roman"/>
          <w:szCs w:val="24"/>
        </w:rPr>
        <w:t>(</w:t>
      </w:r>
      <w:r w:rsidR="00DB7280" w:rsidRPr="00CF5DF9">
        <w:rPr>
          <w:rFonts w:ascii="Tw Cen MT" w:hAnsi="Tw Cen MT" w:cs="Times New Roman"/>
          <w:color w:val="000000"/>
          <w:szCs w:val="24"/>
        </w:rPr>
        <w:t xml:space="preserve">15.0%). </w:t>
      </w:r>
      <w:r w:rsidR="00AC2AA3" w:rsidRPr="00CF5DF9">
        <w:rPr>
          <w:rFonts w:ascii="Tw Cen MT" w:hAnsi="Tw Cen MT" w:cs="Times New Roman"/>
          <w:szCs w:val="24"/>
        </w:rPr>
        <w:t xml:space="preserve">Setelah dilakukan analisa bivariat dengan menggunakan uji statistic </w:t>
      </w:r>
      <w:r w:rsidR="00DB7280" w:rsidRPr="00CF5DF9">
        <w:rPr>
          <w:rFonts w:ascii="Tw Cen MT" w:hAnsi="Tw Cen MT" w:cs="Times New Roman"/>
          <w:i/>
          <w:szCs w:val="24"/>
        </w:rPr>
        <w:t>chi square</w:t>
      </w:r>
      <w:r w:rsidR="00AC2AA3" w:rsidRPr="00CF5DF9">
        <w:rPr>
          <w:rFonts w:ascii="Tw Cen MT" w:hAnsi="Tw Cen MT" w:cs="Times New Roman"/>
          <w:szCs w:val="24"/>
        </w:rPr>
        <w:t xml:space="preserve">, diperoleh nilai </w:t>
      </w:r>
      <w:r w:rsidR="00DB7280" w:rsidRPr="00CF5DF9">
        <w:rPr>
          <w:rFonts w:ascii="Tw Cen MT" w:hAnsi="Tw Cen MT" w:cs="Times New Roman"/>
          <w:i/>
          <w:szCs w:val="24"/>
        </w:rPr>
        <w:t>p value</w:t>
      </w:r>
      <w:r w:rsidR="00DB7280" w:rsidRPr="00CF5DF9">
        <w:rPr>
          <w:rFonts w:ascii="Tw Cen MT" w:hAnsi="Tw Cen MT" w:cs="Times New Roman"/>
          <w:szCs w:val="24"/>
        </w:rPr>
        <w:t xml:space="preserve"> = </w:t>
      </w:r>
      <w:r w:rsidR="00DB7280" w:rsidRPr="00CF5DF9">
        <w:rPr>
          <w:rFonts w:ascii="Tw Cen MT" w:hAnsi="Tw Cen MT"/>
          <w:szCs w:val="24"/>
          <w:lang w:val="en-ID"/>
        </w:rPr>
        <w:t>0,116</w:t>
      </w:r>
      <w:r w:rsidR="00DB7280" w:rsidRPr="00CF5DF9">
        <w:rPr>
          <w:rFonts w:ascii="Tw Cen MT" w:hAnsi="Tw Cen MT" w:cs="Times New Roman"/>
          <w:szCs w:val="24"/>
        </w:rPr>
        <w:t xml:space="preserve"> maka </w:t>
      </w:r>
      <w:r w:rsidR="00DB7280" w:rsidRPr="00CF5DF9">
        <w:rPr>
          <w:rFonts w:ascii="Tw Cen MT" w:hAnsi="Tw Cen MT" w:cs="Times New Roman"/>
          <w:i/>
          <w:szCs w:val="24"/>
        </w:rPr>
        <w:t xml:space="preserve">p </w:t>
      </w:r>
      <w:r w:rsidR="00DB7280" w:rsidRPr="00CF5DF9">
        <w:rPr>
          <w:rFonts w:ascii="Tw Cen MT" w:hAnsi="Tw Cen MT" w:cs="Times New Roman"/>
          <w:szCs w:val="24"/>
        </w:rPr>
        <w:t>&gt;</w:t>
      </w:r>
      <w:r w:rsidR="00DB7280" w:rsidRPr="00CF5DF9">
        <w:rPr>
          <w:rFonts w:ascii="Tw Cen MT" w:hAnsi="Tw Cen MT" w:cs="Times New Roman"/>
          <w:spacing w:val="-4"/>
          <w:szCs w:val="24"/>
        </w:rPr>
        <w:t>0,05</w:t>
      </w:r>
      <w:r w:rsidR="00AC2AA3" w:rsidRPr="00CF5DF9">
        <w:rPr>
          <w:rFonts w:ascii="Tw Cen MT" w:hAnsi="Tw Cen MT" w:cs="Times New Roman"/>
          <w:szCs w:val="24"/>
        </w:rPr>
        <w:t>, yang berarti</w:t>
      </w:r>
      <w:r w:rsidR="00DB7280" w:rsidRPr="00CF5DF9">
        <w:rPr>
          <w:rFonts w:ascii="Tw Cen MT" w:hAnsi="Tw Cen MT" w:cs="Times New Roman"/>
          <w:szCs w:val="24"/>
        </w:rPr>
        <w:t xml:space="preserve">tidak ada Hubungan Pengetahuan Dengan </w:t>
      </w:r>
      <w:r w:rsidR="00DB7280" w:rsidRPr="00CF5DF9">
        <w:rPr>
          <w:rFonts w:ascii="Tw Cen MT" w:hAnsi="Tw Cen MT" w:cs="Times New Roman"/>
          <w:bCs/>
          <w:i/>
          <w:color w:val="000000"/>
          <w:szCs w:val="24"/>
        </w:rPr>
        <w:t>Premenstrual Syndrome</w:t>
      </w:r>
      <w:r w:rsidR="00DB7280" w:rsidRPr="00CF5DF9">
        <w:rPr>
          <w:rFonts w:ascii="Tw Cen MT" w:hAnsi="Tw Cen MT"/>
          <w:szCs w:val="24"/>
        </w:rPr>
        <w:t xml:space="preserve">Responden </w:t>
      </w:r>
      <w:r w:rsidR="00DB7280" w:rsidRPr="00CF5DF9">
        <w:rPr>
          <w:rFonts w:ascii="Tw Cen MT" w:hAnsi="Tw Cen MT" w:cs="Times New Roman"/>
          <w:szCs w:val="24"/>
        </w:rPr>
        <w:t xml:space="preserve">di </w:t>
      </w:r>
      <w:r w:rsidR="00331C03" w:rsidRPr="00CF5DF9">
        <w:rPr>
          <w:rFonts w:ascii="Tw Cen MT" w:eastAsia="Times New Roman" w:hAnsi="Tw Cen MT" w:cs="Times New Roman"/>
          <w:szCs w:val="24"/>
          <w:lang w:eastAsia="id-ID"/>
        </w:rPr>
        <w:t>SMP IT Yayasan Hj. Fauziah Binjai</w:t>
      </w:r>
      <w:r w:rsidR="00DB7280" w:rsidRPr="00CF5DF9">
        <w:rPr>
          <w:rFonts w:ascii="Tw Cen MT" w:hAnsi="Tw Cen MT" w:cs="Times New Roman"/>
          <w:szCs w:val="24"/>
        </w:rPr>
        <w:t>.</w:t>
      </w:r>
    </w:p>
    <w:p w14:paraId="2A3C0895" w14:textId="77777777" w:rsidR="00A50371" w:rsidRPr="00CF5DF9" w:rsidRDefault="00A50371" w:rsidP="00CB089F">
      <w:pPr>
        <w:widowControl w:val="0"/>
        <w:autoSpaceDE w:val="0"/>
        <w:autoSpaceDN w:val="0"/>
        <w:adjustRightInd w:val="0"/>
        <w:spacing w:after="0" w:line="240" w:lineRule="auto"/>
        <w:ind w:firstLine="720"/>
        <w:jc w:val="both"/>
        <w:rPr>
          <w:rFonts w:ascii="Tw Cen MT" w:hAnsi="Tw Cen MT"/>
          <w:szCs w:val="24"/>
        </w:rPr>
      </w:pPr>
      <w:r w:rsidRPr="00CF5DF9">
        <w:rPr>
          <w:rFonts w:ascii="Tw Cen MT" w:hAnsi="Tw Cen MT" w:cs="Times New Roman"/>
          <w:szCs w:val="24"/>
        </w:rPr>
        <w:t>Pengetahuan atau kognitif merupakan domain yang sangat penting untuk terbentuknya tindakan seseorang (</w:t>
      </w:r>
      <w:r w:rsidRPr="001F70D6">
        <w:rPr>
          <w:rFonts w:ascii="Tw Cen MT" w:hAnsi="Tw Cen MT" w:cs="Times New Roman"/>
          <w:color w:val="FF0000"/>
          <w:szCs w:val="24"/>
        </w:rPr>
        <w:t>wentbehavio</w:t>
      </w:r>
      <w:r w:rsidRPr="00CF5DF9">
        <w:rPr>
          <w:rFonts w:ascii="Tw Cen MT" w:hAnsi="Tw Cen MT" w:cs="Times New Roman"/>
          <w:szCs w:val="24"/>
        </w:rPr>
        <w:t xml:space="preserve">r). Dari pengalaman dan penelitian ternyata perilaku yang disadari oleh pengetahuan akan lebih langgeng daripada perilaku yang tidak disadari oleh pengetahuan. Pengetahuan yang cukup didalam domain kognitif mempunyai 6 tingkat yaitu: </w:t>
      </w:r>
      <w:r w:rsidR="004C4ED4" w:rsidRPr="00CF5DF9">
        <w:rPr>
          <w:rFonts w:ascii="Tw Cen MT" w:hAnsi="Tw Cen MT" w:cs="Times New Roman"/>
          <w:szCs w:val="24"/>
        </w:rPr>
        <w:fldChar w:fldCharType="begin" w:fldLock="1"/>
      </w:r>
      <w:r w:rsidR="00C17C36" w:rsidRPr="00CF5DF9">
        <w:rPr>
          <w:rFonts w:ascii="Tw Cen MT" w:hAnsi="Tw Cen MT" w:cs="Times New Roman"/>
          <w:szCs w:val="24"/>
        </w:rPr>
        <w:instrText>ADDIN CSL_CITATION { "citationItems" : [ { "id" : "ITEM-1", "itemData" : { "author" : [ { "dropping-particle" : "", "family" : "wawan A", "given" : "M D", "non-dropping-particle" : "", "parse-names" : false, "suffix" : "" } ], "id" : "ITEM-1", "issued" : { "date-parts" : [ [ "2010" ] ] }, "title" : "teori dan pengukuran pengetahuan, sikap, dan prilaku manusia", "type" : "book" }, "uris" : [ "http://www.mendeley.com/documents/?uuid=c448aee3-4077-4497-bf25-953e03557a8e", "http://www.mendeley.com/documents/?uuid=4729cc77-9a7d-44b6-adcc-25601ea4bb75", "http://www.mendeley.com/documents/?uuid=61df5427-2ff5-4d44-86a5-39fa339c83ce" ] } ], "mendeley" : { "formattedCitation" : "(24)", "plainTextFormattedCitation" : "(24)", "previouslyFormattedCitation" : "(24)" }, "properties" : { "noteIndex" : 0 }, "schema" : "https://github.com/citation-style-language/schema/raw/master/csl-citation.json" }</w:instrText>
      </w:r>
      <w:r w:rsidR="004C4ED4" w:rsidRPr="00CF5DF9">
        <w:rPr>
          <w:rFonts w:ascii="Tw Cen MT" w:hAnsi="Tw Cen MT" w:cs="Times New Roman"/>
          <w:szCs w:val="24"/>
        </w:rPr>
        <w:fldChar w:fldCharType="separate"/>
      </w:r>
      <w:r w:rsidR="00FD3CE6" w:rsidRPr="00CF5DF9">
        <w:rPr>
          <w:rFonts w:ascii="Tw Cen MT" w:hAnsi="Tw Cen MT" w:cs="Times New Roman"/>
          <w:noProof/>
          <w:szCs w:val="24"/>
        </w:rPr>
        <w:t>(24)</w:t>
      </w:r>
      <w:r w:rsidR="004C4ED4" w:rsidRPr="00CF5DF9">
        <w:rPr>
          <w:rFonts w:ascii="Tw Cen MT" w:hAnsi="Tw Cen MT" w:cs="Times New Roman"/>
          <w:szCs w:val="24"/>
        </w:rPr>
        <w:fldChar w:fldCharType="end"/>
      </w:r>
      <w:r w:rsidRPr="00CF5DF9">
        <w:rPr>
          <w:rFonts w:ascii="Tw Cen MT" w:hAnsi="Tw Cen MT" w:cs="Times New Roman"/>
          <w:szCs w:val="24"/>
        </w:rPr>
        <w:t>.</w:t>
      </w:r>
    </w:p>
    <w:p w14:paraId="5C21F6B9" w14:textId="77777777" w:rsidR="009548D6" w:rsidRPr="00CF5DF9" w:rsidRDefault="008159E9" w:rsidP="00CB089F">
      <w:pPr>
        <w:widowControl w:val="0"/>
        <w:autoSpaceDE w:val="0"/>
        <w:autoSpaceDN w:val="0"/>
        <w:adjustRightInd w:val="0"/>
        <w:spacing w:after="0" w:line="240" w:lineRule="auto"/>
        <w:ind w:firstLine="720"/>
        <w:jc w:val="both"/>
        <w:rPr>
          <w:rFonts w:ascii="Tw Cen MT" w:hAnsi="Tw Cen MT" w:cs="Times New Roman"/>
          <w:szCs w:val="24"/>
        </w:rPr>
      </w:pPr>
      <w:r w:rsidRPr="00CF5DF9">
        <w:rPr>
          <w:rFonts w:ascii="Tw Cen MT" w:hAnsi="Tw Cen MT" w:cs="Times New Roman"/>
          <w:i/>
          <w:szCs w:val="24"/>
        </w:rPr>
        <w:t xml:space="preserve">Sindrom premenstruasi (premenstrual syndrome) </w:t>
      </w:r>
      <w:r w:rsidRPr="00CF5DF9">
        <w:rPr>
          <w:rFonts w:ascii="Tw Cen MT" w:hAnsi="Tw Cen MT" w:cs="Times New Roman"/>
          <w:szCs w:val="24"/>
        </w:rPr>
        <w:t xml:space="preserve">adalah kumpulan gejala fisik, psikologis, dan emosi yang terkait dengan siklus menstruasi wanita. Sekitar 80 hingga 95 persen perempuan pada usia melahirkan mengalami gejala-gejala </w:t>
      </w:r>
      <w:r w:rsidRPr="00CF5DF9">
        <w:rPr>
          <w:rFonts w:ascii="Tw Cen MT" w:hAnsi="Tw Cen MT" w:cs="Times New Roman"/>
          <w:i/>
          <w:szCs w:val="24"/>
        </w:rPr>
        <w:t>pramenstruasi</w:t>
      </w:r>
      <w:r w:rsidRPr="00CF5DF9">
        <w:rPr>
          <w:rFonts w:ascii="Tw Cen MT" w:hAnsi="Tw Cen MT" w:cs="Times New Roman"/>
          <w:szCs w:val="24"/>
        </w:rPr>
        <w:t xml:space="preserve"> yang dapat mengganggu beberapa aspek dalam kehidupannya. Gejala tersebut dapat diperkirakan dan biasanya terjadi secara regular pada dua minggu periode sebelum menstruasi. Hal ini dapat hilang begitu dimulainya perdarahan, namun dapat pula berlanjut setelahnya. Pada sekitar 14 persen perempuan antara usia 20 hingga 35 tahun, </w:t>
      </w:r>
      <w:commentRangeStart w:id="10"/>
      <w:r w:rsidRPr="00CF5DF9">
        <w:rPr>
          <w:rFonts w:ascii="Tw Cen MT" w:hAnsi="Tw Cen MT" w:cs="Times New Roman"/>
          <w:i/>
          <w:szCs w:val="24"/>
        </w:rPr>
        <w:t>sindrom pramenstruasi</w:t>
      </w:r>
      <w:r w:rsidRPr="00CF5DF9">
        <w:rPr>
          <w:rFonts w:ascii="Tw Cen MT" w:hAnsi="Tw Cen MT" w:cs="Times New Roman"/>
          <w:szCs w:val="24"/>
        </w:rPr>
        <w:t xml:space="preserve"> </w:t>
      </w:r>
      <w:commentRangeEnd w:id="10"/>
      <w:r w:rsidR="001F70D6">
        <w:rPr>
          <w:rStyle w:val="CommentReference"/>
        </w:rPr>
        <w:commentReference w:id="10"/>
      </w:r>
      <w:r w:rsidRPr="00CF5DF9">
        <w:rPr>
          <w:rFonts w:ascii="Tw Cen MT" w:hAnsi="Tw Cen MT" w:cs="Times New Roman"/>
          <w:szCs w:val="24"/>
        </w:rPr>
        <w:t xml:space="preserve">dapat sangat hebat berpengaruhnya sehingga mengharuskan mereka beristrahat dari sekolah atau kantornya. Gangguan kesehatan berupa pusing, depresi, perasaan sensitif berlebihan sekitar dua minggu sebelum haid biasanya dianggap hal yang lumrah bagi wanita usia produktif. Sekitar 40% wanita berusia 14-50 tahun, menurut suatu penelitian, mengalami </w:t>
      </w:r>
      <w:r w:rsidRPr="00CF5DF9">
        <w:rPr>
          <w:rFonts w:ascii="Tw Cen MT" w:hAnsi="Tw Cen MT" w:cs="Times New Roman"/>
          <w:i/>
          <w:szCs w:val="24"/>
        </w:rPr>
        <w:lastRenderedPageBreak/>
        <w:t>sindrom pra-menstruasi</w:t>
      </w:r>
      <w:r w:rsidRPr="00CF5DF9">
        <w:rPr>
          <w:rFonts w:ascii="Tw Cen MT" w:hAnsi="Tw Cen MT" w:cs="Times New Roman"/>
          <w:szCs w:val="24"/>
        </w:rPr>
        <w:t xml:space="preserve"> atau yang lebih dikenal dengan </w:t>
      </w:r>
      <w:r w:rsidRPr="00CF5DF9">
        <w:rPr>
          <w:rFonts w:ascii="Tw Cen MT" w:hAnsi="Tw Cen MT" w:cs="Times New Roman"/>
          <w:i/>
          <w:szCs w:val="24"/>
        </w:rPr>
        <w:t>PMS(Pre-menstruation syndrome)</w:t>
      </w:r>
      <w:r w:rsidRPr="00CF5DF9">
        <w:rPr>
          <w:rFonts w:ascii="Tw Cen MT" w:hAnsi="Tw Cen MT" w:cs="Times New Roman"/>
          <w:szCs w:val="24"/>
        </w:rPr>
        <w:t>.</w:t>
      </w:r>
      <w:r w:rsidR="004C4ED4" w:rsidRPr="00CF5DF9">
        <w:rPr>
          <w:rFonts w:ascii="Tw Cen MT" w:hAnsi="Tw Cen MT" w:cs="Times New Roman"/>
          <w:szCs w:val="24"/>
        </w:rPr>
        <w:fldChar w:fldCharType="begin" w:fldLock="1"/>
      </w:r>
      <w:r w:rsidR="00C17C36" w:rsidRPr="00CF5DF9">
        <w:rPr>
          <w:rFonts w:ascii="Tw Cen MT" w:hAnsi="Tw Cen MT" w:cs="Times New Roman"/>
          <w:szCs w:val="24"/>
        </w:rPr>
        <w:instrText>ADDIN CSL_CITATION { "citationItems" : [ { "id" : "ITEM-1", "itemData" : { "author" : [ { "dropping-particle" : "", "family" : "Sibagariang", "given" : "Eva ellya", "non-dropping-particle" : "", "parse-names" : false, "suffix" : "" }, { "dropping-particle" : "", "family" : "Pusmaika", "given" : "Rangga", "non-dropping-particle" : "", "parse-names" : false, "suffix" : "" }, { "dropping-particle" : "", "family" : "Rismalinda", "given" : "", "non-dropping-particle" : "", "parse-names" : false, "suffix" : "" } ], "id" : "ITEM-1", "issued" : { "date-parts" : [ [ "2010" ] ] }, "title" : "Kesehatan Reproduksi Wanita", "type" : "book" }, "uris" : [ "http://www.mendeley.com/documents/?uuid=34047294-3c0c-4ba1-be51-6d65988dd154", "http://www.mendeley.com/documents/?uuid=7d90fc15-dc3c-43d0-aa1c-fa088a482dac" ] } ], "mendeley" : { "formattedCitation" : "(18)", "plainTextFormattedCitation" : "(18)", "previouslyFormattedCitation" : "(18)" }, "properties" : { "noteIndex" : 0 }, "schema" : "https://github.com/citation-style-language/schema/raw/master/csl-citation.json" }</w:instrText>
      </w:r>
      <w:r w:rsidR="004C4ED4" w:rsidRPr="00CF5DF9">
        <w:rPr>
          <w:rFonts w:ascii="Tw Cen MT" w:hAnsi="Tw Cen MT" w:cs="Times New Roman"/>
          <w:szCs w:val="24"/>
        </w:rPr>
        <w:fldChar w:fldCharType="separate"/>
      </w:r>
      <w:r w:rsidRPr="00CF5DF9">
        <w:rPr>
          <w:rFonts w:ascii="Tw Cen MT" w:hAnsi="Tw Cen MT" w:cs="Times New Roman"/>
          <w:noProof/>
          <w:szCs w:val="24"/>
        </w:rPr>
        <w:t>(18)</w:t>
      </w:r>
      <w:r w:rsidR="004C4ED4" w:rsidRPr="00CF5DF9">
        <w:rPr>
          <w:rFonts w:ascii="Tw Cen MT" w:hAnsi="Tw Cen MT" w:cs="Times New Roman"/>
          <w:szCs w:val="24"/>
        </w:rPr>
        <w:fldChar w:fldCharType="end"/>
      </w:r>
    </w:p>
    <w:p w14:paraId="1E02F2B2" w14:textId="77777777" w:rsidR="00A50371" w:rsidRPr="00CF5DF9" w:rsidRDefault="00A50371" w:rsidP="00CB089F">
      <w:pPr>
        <w:widowControl w:val="0"/>
        <w:autoSpaceDE w:val="0"/>
        <w:autoSpaceDN w:val="0"/>
        <w:adjustRightInd w:val="0"/>
        <w:spacing w:after="0" w:line="240" w:lineRule="auto"/>
        <w:ind w:firstLine="720"/>
        <w:jc w:val="both"/>
        <w:rPr>
          <w:rFonts w:ascii="Tw Cen MT" w:eastAsia="Times New Roman" w:hAnsi="Tw Cen MT" w:cs="Times New Roman"/>
          <w:i/>
          <w:szCs w:val="24"/>
          <w:lang w:eastAsia="id-ID"/>
        </w:rPr>
      </w:pPr>
      <w:r w:rsidRPr="00CF5DF9">
        <w:rPr>
          <w:rFonts w:ascii="Tw Cen MT" w:hAnsi="Tw Cen MT" w:cs="Times New Roman"/>
          <w:szCs w:val="24"/>
        </w:rPr>
        <w:t>Penelitian ini se</w:t>
      </w:r>
      <w:r w:rsidR="009548D6" w:rsidRPr="00CF5DF9">
        <w:rPr>
          <w:rFonts w:ascii="Tw Cen MT" w:hAnsi="Tw Cen MT" w:cs="Times New Roman"/>
          <w:szCs w:val="24"/>
        </w:rPr>
        <w:t>suai</w:t>
      </w:r>
      <w:r w:rsidRPr="00CF5DF9">
        <w:rPr>
          <w:rFonts w:ascii="Tw Cen MT" w:hAnsi="Tw Cen MT" w:cs="Times New Roman"/>
          <w:szCs w:val="24"/>
        </w:rPr>
        <w:t xml:space="preserve"> dengan </w:t>
      </w:r>
      <w:r w:rsidR="009548D6" w:rsidRPr="00CF5DF9">
        <w:rPr>
          <w:rFonts w:ascii="Tw Cen MT" w:hAnsi="Tw Cen MT" w:cs="Times New Roman"/>
          <w:szCs w:val="24"/>
        </w:rPr>
        <w:t xml:space="preserve">teori </w:t>
      </w:r>
      <w:r w:rsidR="009548D6" w:rsidRPr="00CF5DF9">
        <w:rPr>
          <w:rFonts w:ascii="Tw Cen MT" w:eastAsia="Times New Roman" w:hAnsi="Tw Cen MT" w:cs="Times New Roman"/>
          <w:szCs w:val="24"/>
          <w:lang w:eastAsia="id-ID"/>
        </w:rPr>
        <w:t xml:space="preserve">Saryono dkk, 2009 dalam Maulidah 2016, pengetahuan tidak menyebabkan PMS namun penyebab dari </w:t>
      </w:r>
      <w:r w:rsidR="009548D6" w:rsidRPr="00CF5DF9">
        <w:rPr>
          <w:rFonts w:ascii="Tw Cen MT" w:eastAsia="Times New Roman" w:hAnsi="Tw Cen MT" w:cs="Times New Roman"/>
          <w:i/>
          <w:szCs w:val="24"/>
          <w:lang w:eastAsia="id-ID"/>
        </w:rPr>
        <w:t xml:space="preserve">Premenstrual </w:t>
      </w:r>
      <w:commentRangeStart w:id="11"/>
      <w:r w:rsidR="009548D6" w:rsidRPr="001F70D6">
        <w:rPr>
          <w:rFonts w:ascii="Tw Cen MT" w:eastAsia="Times New Roman" w:hAnsi="Tw Cen MT" w:cs="Times New Roman"/>
          <w:i/>
          <w:color w:val="FF0000"/>
          <w:szCs w:val="24"/>
          <w:lang w:eastAsia="id-ID"/>
        </w:rPr>
        <w:t>Syndrome(PMS</w:t>
      </w:r>
      <w:commentRangeEnd w:id="11"/>
      <w:r w:rsidR="001F70D6" w:rsidRPr="001F70D6">
        <w:rPr>
          <w:rStyle w:val="CommentReference"/>
          <w:color w:val="FF0000"/>
        </w:rPr>
        <w:commentReference w:id="11"/>
      </w:r>
      <w:r w:rsidR="009548D6" w:rsidRPr="00CF5DF9">
        <w:rPr>
          <w:rFonts w:ascii="Tw Cen MT" w:eastAsia="Times New Roman" w:hAnsi="Tw Cen MT" w:cs="Times New Roman"/>
          <w:i/>
          <w:szCs w:val="24"/>
          <w:lang w:eastAsia="id-ID"/>
        </w:rPr>
        <w:t>)</w:t>
      </w:r>
      <w:r w:rsidR="009548D6" w:rsidRPr="00CF5DF9">
        <w:rPr>
          <w:rFonts w:ascii="Tw Cen MT" w:eastAsia="Times New Roman" w:hAnsi="Tw Cen MT" w:cs="Times New Roman"/>
          <w:szCs w:val="24"/>
          <w:lang w:eastAsia="id-ID"/>
        </w:rPr>
        <w:t>adalah:</w:t>
      </w:r>
      <w:r w:rsidR="009548D6" w:rsidRPr="00CF5DF9">
        <w:rPr>
          <w:rFonts w:ascii="Tw Cen MT" w:hAnsi="Tw Cen MT" w:cs="Times New Roman"/>
          <w:szCs w:val="24"/>
        </w:rPr>
        <w:t xml:space="preserve"> 1) </w:t>
      </w:r>
      <w:r w:rsidR="009548D6" w:rsidRPr="00CF5DF9">
        <w:rPr>
          <w:rFonts w:ascii="Tw Cen MT" w:eastAsia="Times New Roman" w:hAnsi="Tw Cen MT" w:cs="Times New Roman"/>
          <w:szCs w:val="24"/>
          <w:lang w:eastAsia="id-ID"/>
        </w:rPr>
        <w:t>Faktor hormonal</w:t>
      </w:r>
      <w:r w:rsidR="009548D6" w:rsidRPr="00CF5DF9">
        <w:rPr>
          <w:rFonts w:ascii="Tw Cen MT" w:hAnsi="Tw Cen MT" w:cs="Times New Roman"/>
          <w:szCs w:val="24"/>
        </w:rPr>
        <w:t xml:space="preserve"> : </w:t>
      </w:r>
      <w:r w:rsidR="009548D6" w:rsidRPr="00CF5DF9">
        <w:rPr>
          <w:rFonts w:ascii="Tw Cen MT" w:eastAsia="Times New Roman" w:hAnsi="Tw Cen MT" w:cs="Times New Roman"/>
          <w:szCs w:val="24"/>
          <w:lang w:eastAsia="id-ID"/>
        </w:rPr>
        <w:t xml:space="preserve">Peran hormon ovarium tidak begitu jelas, tetapi gejala </w:t>
      </w:r>
      <w:r w:rsidR="009548D6" w:rsidRPr="00CF5DF9">
        <w:rPr>
          <w:rFonts w:ascii="Tw Cen MT" w:eastAsia="Times New Roman" w:hAnsi="Tw Cen MT" w:cs="Times New Roman"/>
          <w:i/>
          <w:szCs w:val="24"/>
          <w:lang w:eastAsia="id-ID"/>
        </w:rPr>
        <w:t>premenstrual syndrome</w:t>
      </w:r>
      <w:r w:rsidR="009548D6" w:rsidRPr="00CF5DF9">
        <w:rPr>
          <w:rFonts w:ascii="Tw Cen MT" w:eastAsia="Times New Roman" w:hAnsi="Tw Cen MT" w:cs="Times New Roman"/>
          <w:szCs w:val="24"/>
          <w:lang w:eastAsia="id-ID"/>
        </w:rPr>
        <w:t xml:space="preserve"> sering berkembang ketika ovarium tertekan. Faktor hormonal yaitu terjadi ketidak seimbangan antara hormon estrogen dan progesterone.</w:t>
      </w:r>
      <w:r w:rsidR="001F70D6">
        <w:rPr>
          <w:rFonts w:ascii="Tw Cen MT" w:eastAsia="Times New Roman" w:hAnsi="Tw Cen MT" w:cs="Times New Roman"/>
          <w:szCs w:val="24"/>
          <w:lang w:eastAsia="id-ID"/>
        </w:rPr>
        <w:t xml:space="preserve"> </w:t>
      </w:r>
      <w:r w:rsidR="009548D6" w:rsidRPr="00CF5DF9">
        <w:rPr>
          <w:rFonts w:ascii="Tw Cen MT" w:eastAsia="Times New Roman" w:hAnsi="Tw Cen MT" w:cs="Times New Roman"/>
          <w:szCs w:val="24"/>
          <w:lang w:eastAsia="id-ID"/>
        </w:rPr>
        <w:t>Kadar hormon estrogen sangat berlebihan dan melampaui batas normal sedangkan kadar progesterone menurun. Hal ini menyebabkan perbedaan genetik pada sensitivitas reseptor dan system pembawa pesan yang menyampaikan pengeluaran hormon seks dalam sel.</w:t>
      </w:r>
      <w:r w:rsidR="009548D6" w:rsidRPr="00CF5DF9">
        <w:rPr>
          <w:rFonts w:ascii="Tw Cen MT" w:hAnsi="Tw Cen MT" w:cs="Times New Roman"/>
          <w:szCs w:val="24"/>
        </w:rPr>
        <w:t xml:space="preserve"> 2) </w:t>
      </w:r>
      <w:r w:rsidR="009548D6" w:rsidRPr="00CF5DF9">
        <w:rPr>
          <w:rFonts w:ascii="Tw Cen MT" w:eastAsia="Times New Roman" w:hAnsi="Tw Cen MT" w:cs="Times New Roman"/>
          <w:szCs w:val="24"/>
          <w:lang w:eastAsia="id-ID"/>
        </w:rPr>
        <w:t>Faktor kimiawi: Faktor kimiawi sangat memp</w:t>
      </w:r>
      <w:commentRangeStart w:id="12"/>
      <w:r w:rsidR="009548D6" w:rsidRPr="001F70D6">
        <w:rPr>
          <w:rFonts w:ascii="Tw Cen MT" w:eastAsia="Times New Roman" w:hAnsi="Tw Cen MT" w:cs="Times New Roman"/>
          <w:color w:val="FF0000"/>
          <w:szCs w:val="24"/>
          <w:lang w:eastAsia="id-ID"/>
        </w:rPr>
        <w:t>engaruhidanmunculn</w:t>
      </w:r>
      <w:commentRangeEnd w:id="12"/>
      <w:r w:rsidR="001F70D6">
        <w:rPr>
          <w:rStyle w:val="CommentReference"/>
        </w:rPr>
        <w:commentReference w:id="12"/>
      </w:r>
      <w:r w:rsidR="009548D6" w:rsidRPr="00CF5DF9">
        <w:rPr>
          <w:rFonts w:ascii="Tw Cen MT" w:eastAsia="Times New Roman" w:hAnsi="Tw Cen MT" w:cs="Times New Roman"/>
          <w:szCs w:val="24"/>
          <w:lang w:eastAsia="id-ID"/>
        </w:rPr>
        <w:t xml:space="preserve">ya </w:t>
      </w:r>
      <w:r w:rsidR="009548D6" w:rsidRPr="00CF5DF9">
        <w:rPr>
          <w:rFonts w:ascii="Tw Cen MT" w:eastAsia="Times New Roman" w:hAnsi="Tw Cen MT" w:cs="Times New Roman"/>
          <w:i/>
          <w:szCs w:val="24"/>
          <w:lang w:eastAsia="id-ID"/>
        </w:rPr>
        <w:t xml:space="preserve">Premenstrual </w:t>
      </w:r>
      <w:commentRangeStart w:id="13"/>
      <w:r w:rsidR="009548D6" w:rsidRPr="001F70D6">
        <w:rPr>
          <w:rFonts w:ascii="Tw Cen MT" w:eastAsia="Times New Roman" w:hAnsi="Tw Cen MT" w:cs="Times New Roman"/>
          <w:i/>
          <w:color w:val="FF0000"/>
          <w:szCs w:val="24"/>
          <w:lang w:eastAsia="id-ID"/>
        </w:rPr>
        <w:t>Syndrome(</w:t>
      </w:r>
      <w:commentRangeEnd w:id="13"/>
      <w:r w:rsidR="001F70D6">
        <w:rPr>
          <w:rStyle w:val="CommentReference"/>
        </w:rPr>
        <w:commentReference w:id="13"/>
      </w:r>
      <w:r w:rsidR="009548D6" w:rsidRPr="00CF5DF9">
        <w:rPr>
          <w:rFonts w:ascii="Tw Cen MT" w:eastAsia="Times New Roman" w:hAnsi="Tw Cen MT" w:cs="Times New Roman"/>
          <w:i/>
          <w:szCs w:val="24"/>
          <w:lang w:eastAsia="id-ID"/>
        </w:rPr>
        <w:t>PMS)</w:t>
      </w:r>
      <w:r w:rsidR="009548D6" w:rsidRPr="00CF5DF9">
        <w:rPr>
          <w:rFonts w:ascii="Tw Cen MT" w:eastAsia="Times New Roman" w:hAnsi="Tw Cen MT" w:cs="Times New Roman"/>
          <w:szCs w:val="24"/>
          <w:lang w:eastAsia="id-ID"/>
        </w:rPr>
        <w:t>. Bahan-bahan kimia tertentu di dalam otak seperti serotonin, berubah-ubah selama siklus menstruasi. Serotonin sanga</w:t>
      </w:r>
      <w:r w:rsidR="009548D6" w:rsidRPr="001F70D6">
        <w:rPr>
          <w:rFonts w:ascii="Tw Cen MT" w:eastAsia="Times New Roman" w:hAnsi="Tw Cen MT" w:cs="Times New Roman"/>
          <w:color w:val="FF0000"/>
          <w:szCs w:val="24"/>
          <w:lang w:eastAsia="id-ID"/>
        </w:rPr>
        <w:t>tpulamempeng</w:t>
      </w:r>
      <w:r w:rsidR="009548D6" w:rsidRPr="00CF5DF9">
        <w:rPr>
          <w:rFonts w:ascii="Tw Cen MT" w:eastAsia="Times New Roman" w:hAnsi="Tw Cen MT" w:cs="Times New Roman"/>
          <w:szCs w:val="24"/>
          <w:lang w:eastAsia="id-ID"/>
        </w:rPr>
        <w:t xml:space="preserve">aruhi suasana hati yang berhubungan dengan gejala-gejala </w:t>
      </w:r>
      <w:commentRangeStart w:id="14"/>
      <w:r w:rsidR="009548D6" w:rsidRPr="00CF5DF9">
        <w:rPr>
          <w:rFonts w:ascii="Tw Cen MT" w:eastAsia="Times New Roman" w:hAnsi="Tw Cen MT" w:cs="Times New Roman"/>
          <w:szCs w:val="24"/>
          <w:lang w:eastAsia="id-ID"/>
        </w:rPr>
        <w:t xml:space="preserve">depresi, kecemasan, ketertarikan,kelelahan,perubahan pola makan, </w:t>
      </w:r>
      <w:commentRangeEnd w:id="14"/>
      <w:r w:rsidR="001F70D6">
        <w:rPr>
          <w:rStyle w:val="CommentReference"/>
        </w:rPr>
        <w:commentReference w:id="14"/>
      </w:r>
      <w:r w:rsidR="009548D6" w:rsidRPr="00CF5DF9">
        <w:rPr>
          <w:rFonts w:ascii="Tw Cen MT" w:eastAsia="Times New Roman" w:hAnsi="Tw Cen MT" w:cs="Times New Roman"/>
          <w:szCs w:val="24"/>
          <w:lang w:eastAsia="id-ID"/>
        </w:rPr>
        <w:t>kesulitan untuk tidur, agresif dan peningkatan selera.</w:t>
      </w:r>
      <w:r w:rsidR="009548D6" w:rsidRPr="00CF5DF9">
        <w:rPr>
          <w:rFonts w:ascii="Tw Cen MT" w:hAnsi="Tw Cen MT" w:cs="Times New Roman"/>
          <w:szCs w:val="24"/>
        </w:rPr>
        <w:t xml:space="preserve"> 3) </w:t>
      </w:r>
      <w:r w:rsidR="001F70D6">
        <w:rPr>
          <w:rFonts w:ascii="Tw Cen MT" w:eastAsia="Times New Roman" w:hAnsi="Tw Cen MT" w:cs="Times New Roman"/>
          <w:szCs w:val="24"/>
          <w:lang w:eastAsia="id-ID"/>
        </w:rPr>
        <w:t>Faktor genetik</w:t>
      </w:r>
      <w:r w:rsidR="009548D6" w:rsidRPr="00CF5DF9">
        <w:rPr>
          <w:rFonts w:ascii="Tw Cen MT" w:eastAsia="Times New Roman" w:hAnsi="Tw Cen MT" w:cs="Times New Roman"/>
          <w:szCs w:val="24"/>
          <w:lang w:eastAsia="id-ID"/>
        </w:rPr>
        <w:t>:</w:t>
      </w:r>
      <w:r w:rsidR="001F70D6">
        <w:rPr>
          <w:rFonts w:ascii="Tw Cen MT" w:eastAsia="Times New Roman" w:hAnsi="Tw Cen MT" w:cs="Times New Roman"/>
          <w:szCs w:val="24"/>
          <w:lang w:eastAsia="id-ID"/>
        </w:rPr>
        <w:t xml:space="preserve"> </w:t>
      </w:r>
      <w:r w:rsidR="009548D6" w:rsidRPr="00CF5DF9">
        <w:rPr>
          <w:rFonts w:ascii="Tw Cen MT" w:eastAsia="Times New Roman" w:hAnsi="Tw Cen MT" w:cs="Times New Roman"/>
          <w:szCs w:val="24"/>
          <w:lang w:eastAsia="id-ID"/>
        </w:rPr>
        <w:t xml:space="preserve">Faktor genetik juga memainkan suatu peran yang sangat penting, yaitu insidensi </w:t>
      </w:r>
      <w:r w:rsidR="009548D6" w:rsidRPr="00CF5DF9">
        <w:rPr>
          <w:rFonts w:ascii="Tw Cen MT" w:eastAsia="Times New Roman" w:hAnsi="Tw Cen MT" w:cs="Times New Roman"/>
          <w:i/>
          <w:szCs w:val="24"/>
          <w:lang w:eastAsia="id-ID"/>
        </w:rPr>
        <w:t>Premenstrual Syndrome (PMS)</w:t>
      </w:r>
      <w:r w:rsidR="009548D6" w:rsidRPr="00CF5DF9">
        <w:rPr>
          <w:rFonts w:ascii="Tw Cen MT" w:eastAsia="Times New Roman" w:hAnsi="Tw Cen MT" w:cs="Times New Roman"/>
          <w:szCs w:val="24"/>
          <w:lang w:eastAsia="id-ID"/>
        </w:rPr>
        <w:t xml:space="preserve"> dua kali lebih tinggi pada kembar satu telur (monozigot) dibandingkan kembar dua telur.</w:t>
      </w:r>
      <w:r w:rsidR="009548D6" w:rsidRPr="00CF5DF9">
        <w:rPr>
          <w:rFonts w:ascii="Tw Cen MT" w:hAnsi="Tw Cen MT" w:cs="Times New Roman"/>
          <w:szCs w:val="24"/>
        </w:rPr>
        <w:t xml:space="preserve"> 4) </w:t>
      </w:r>
      <w:r w:rsidR="009548D6" w:rsidRPr="00CF5DF9">
        <w:rPr>
          <w:rFonts w:ascii="Tw Cen MT" w:eastAsia="Times New Roman" w:hAnsi="Tw Cen MT" w:cs="Times New Roman"/>
          <w:szCs w:val="24"/>
          <w:lang w:eastAsia="id-ID"/>
        </w:rPr>
        <w:t xml:space="preserve">Faktor psikologis </w:t>
      </w:r>
      <w:r w:rsidR="009548D6" w:rsidRPr="001F70D6">
        <w:rPr>
          <w:rFonts w:ascii="Tw Cen MT" w:eastAsia="Times New Roman" w:hAnsi="Tw Cen MT" w:cs="Times New Roman"/>
          <w:color w:val="FF0000"/>
          <w:szCs w:val="24"/>
          <w:lang w:eastAsia="id-ID"/>
        </w:rPr>
        <w:t xml:space="preserve">:Faktor </w:t>
      </w:r>
      <w:r w:rsidR="009548D6" w:rsidRPr="00CF5DF9">
        <w:rPr>
          <w:rFonts w:ascii="Tw Cen MT" w:eastAsia="Times New Roman" w:hAnsi="Tw Cen MT" w:cs="Times New Roman"/>
          <w:szCs w:val="24"/>
          <w:lang w:eastAsia="id-ID"/>
        </w:rPr>
        <w:t xml:space="preserve">psikis, yaitu stres sangat besar pengaruhnyaterhadap kejadian </w:t>
      </w:r>
      <w:r w:rsidR="009548D6" w:rsidRPr="00CF5DF9">
        <w:rPr>
          <w:rFonts w:ascii="Tw Cen MT" w:eastAsia="Times New Roman" w:hAnsi="Tw Cen MT" w:cs="Times New Roman"/>
          <w:i/>
          <w:szCs w:val="24"/>
          <w:lang w:eastAsia="id-ID"/>
        </w:rPr>
        <w:t xml:space="preserve">Premenstrual </w:t>
      </w:r>
      <w:r w:rsidR="009548D6" w:rsidRPr="001F70D6">
        <w:rPr>
          <w:rFonts w:ascii="Tw Cen MT" w:eastAsia="Times New Roman" w:hAnsi="Tw Cen MT" w:cs="Times New Roman"/>
          <w:i/>
          <w:color w:val="FF0000"/>
          <w:szCs w:val="24"/>
          <w:lang w:eastAsia="id-ID"/>
        </w:rPr>
        <w:t>Syndrome(PMS</w:t>
      </w:r>
      <w:r w:rsidR="009548D6" w:rsidRPr="00CF5DF9">
        <w:rPr>
          <w:rFonts w:ascii="Tw Cen MT" w:eastAsia="Times New Roman" w:hAnsi="Tw Cen MT" w:cs="Times New Roman"/>
          <w:i/>
          <w:szCs w:val="24"/>
          <w:lang w:eastAsia="id-ID"/>
        </w:rPr>
        <w:t>)</w:t>
      </w:r>
      <w:r w:rsidR="009548D6" w:rsidRPr="00CF5DF9">
        <w:rPr>
          <w:rFonts w:ascii="Tw Cen MT" w:eastAsia="Times New Roman" w:hAnsi="Tw Cen MT" w:cs="Times New Roman"/>
          <w:szCs w:val="24"/>
          <w:lang w:eastAsia="id-ID"/>
        </w:rPr>
        <w:t xml:space="preserve">dan Gejala-gejala </w:t>
      </w:r>
      <w:r w:rsidR="009548D6" w:rsidRPr="00CF5DF9">
        <w:rPr>
          <w:rFonts w:ascii="Tw Cen MT" w:eastAsia="Times New Roman" w:hAnsi="Tw Cen MT" w:cs="Times New Roman"/>
          <w:i/>
          <w:szCs w:val="24"/>
          <w:lang w:eastAsia="id-ID"/>
        </w:rPr>
        <w:t xml:space="preserve">Premenstrual </w:t>
      </w:r>
      <w:r w:rsidR="009548D6" w:rsidRPr="001F70D6">
        <w:rPr>
          <w:rFonts w:ascii="Tw Cen MT" w:eastAsia="Times New Roman" w:hAnsi="Tw Cen MT" w:cs="Times New Roman"/>
          <w:i/>
          <w:color w:val="FF0000"/>
          <w:szCs w:val="24"/>
          <w:lang w:eastAsia="id-ID"/>
        </w:rPr>
        <w:t>Syndrome(PMS</w:t>
      </w:r>
      <w:r w:rsidR="009548D6" w:rsidRPr="00CF5DF9">
        <w:rPr>
          <w:rFonts w:ascii="Tw Cen MT" w:eastAsia="Times New Roman" w:hAnsi="Tw Cen MT" w:cs="Times New Roman"/>
          <w:i/>
          <w:szCs w:val="24"/>
          <w:lang w:eastAsia="id-ID"/>
        </w:rPr>
        <w:t>)</w:t>
      </w:r>
      <w:r w:rsidR="009548D6" w:rsidRPr="00CF5DF9">
        <w:rPr>
          <w:rFonts w:ascii="Tw Cen MT" w:eastAsia="Times New Roman" w:hAnsi="Tw Cen MT" w:cs="Times New Roman"/>
          <w:szCs w:val="24"/>
          <w:lang w:eastAsia="id-ID"/>
        </w:rPr>
        <w:t xml:space="preserve">akan semakin meningkat jika di dalam diri seorang wanita mengalami tekanan. 5) Faktor gaya hidup </w:t>
      </w:r>
      <w:r w:rsidR="009548D6" w:rsidRPr="001F70D6">
        <w:rPr>
          <w:rFonts w:ascii="Tw Cen MT" w:eastAsia="Times New Roman" w:hAnsi="Tw Cen MT" w:cs="Times New Roman"/>
          <w:color w:val="FF0000"/>
          <w:szCs w:val="24"/>
          <w:lang w:eastAsia="id-ID"/>
        </w:rPr>
        <w:t>:F</w:t>
      </w:r>
      <w:r w:rsidR="009548D6" w:rsidRPr="00CF5DF9">
        <w:rPr>
          <w:rFonts w:ascii="Tw Cen MT" w:eastAsia="Times New Roman" w:hAnsi="Tw Cen MT" w:cs="Times New Roman"/>
          <w:szCs w:val="24"/>
          <w:lang w:eastAsia="id-ID"/>
        </w:rPr>
        <w:t xml:space="preserve">aktor gaya hidup didalam diri seseorang terhadap pengaturan pola makan juga memegang peran yang tidak kalah penting. Makan terlalu banyak atau terlalu sedikit, sangat berperan terhadap gejala-gejala </w:t>
      </w:r>
      <w:r w:rsidR="009548D6" w:rsidRPr="00CF5DF9">
        <w:rPr>
          <w:rFonts w:ascii="Tw Cen MT" w:eastAsia="Times New Roman" w:hAnsi="Tw Cen MT" w:cs="Times New Roman"/>
          <w:i/>
          <w:szCs w:val="24"/>
          <w:lang w:eastAsia="id-ID"/>
        </w:rPr>
        <w:t xml:space="preserve">Premenstrual </w:t>
      </w:r>
      <w:r w:rsidR="009548D6" w:rsidRPr="001F70D6">
        <w:rPr>
          <w:rFonts w:ascii="Tw Cen MT" w:eastAsia="Times New Roman" w:hAnsi="Tw Cen MT" w:cs="Times New Roman"/>
          <w:i/>
          <w:color w:val="FF0000"/>
          <w:szCs w:val="24"/>
          <w:lang w:eastAsia="id-ID"/>
        </w:rPr>
        <w:t>Syndrome(PMS</w:t>
      </w:r>
      <w:r w:rsidR="009548D6" w:rsidRPr="00CF5DF9">
        <w:rPr>
          <w:rFonts w:ascii="Tw Cen MT" w:eastAsia="Times New Roman" w:hAnsi="Tw Cen MT" w:cs="Times New Roman"/>
          <w:i/>
          <w:szCs w:val="24"/>
          <w:lang w:eastAsia="id-ID"/>
        </w:rPr>
        <w:t>).</w:t>
      </w:r>
      <w:r w:rsidR="004C4ED4" w:rsidRPr="00CF5DF9">
        <w:rPr>
          <w:rFonts w:ascii="Tw Cen MT" w:eastAsia="Times New Roman" w:hAnsi="Tw Cen MT" w:cs="Times New Roman"/>
          <w:i/>
          <w:szCs w:val="24"/>
          <w:lang w:eastAsia="id-ID"/>
        </w:rPr>
        <w:fldChar w:fldCharType="begin" w:fldLock="1"/>
      </w:r>
      <w:r w:rsidR="00C17C36" w:rsidRPr="00CF5DF9">
        <w:rPr>
          <w:rFonts w:ascii="Tw Cen MT" w:eastAsia="Times New Roman" w:hAnsi="Tw Cen MT" w:cs="Times New Roman"/>
          <w:i/>
          <w:szCs w:val="24"/>
          <w:lang w:eastAsia="id-ID"/>
        </w:rPr>
        <w:instrText>ADDIN CSL_CITATION { "citationItems" : [ { "id" : "ITEM-1", "itemData" : { "author" : [ { "dropping-particle" : "", "family" : "Andriani", "given" : "", "non-dropping-particle" : "", "parse-names" : false, "suffix" : "" } ], "id" : "ITEM-1", "issued" : { "date-parts" : [ [ "2018" ] ] }, "page" : "1-85", "title" : "Hubungan Indeks Massa Tubuh (IMT) Dengan Premenstrual Syndrome (PMS) Pada Remaja Putri Usia 15-16 Tahun", "type" : "article-journal" }, "uris" : [ "http://www.mendeley.com/documents/?uuid=b8c9532d-19e3-4605-be02-ea043bc41438", "http://www.mendeley.com/documents/?uuid=b52f03b9-003b-4819-b9cc-4b2895f47344" ] } ], "mendeley" : { "formattedCitation" : "(19)", "plainTextFormattedCitation" : "(19)", "previouslyFormattedCitation" : "(19)" }, "properties" : { "noteIndex" : 0 }, "schema" : "https://github.com/citation-style-language/schema/raw/master/csl-citation.json" }</w:instrText>
      </w:r>
      <w:r w:rsidR="004C4ED4" w:rsidRPr="00CF5DF9">
        <w:rPr>
          <w:rFonts w:ascii="Tw Cen MT" w:eastAsia="Times New Roman" w:hAnsi="Tw Cen MT" w:cs="Times New Roman"/>
          <w:i/>
          <w:szCs w:val="24"/>
          <w:lang w:eastAsia="id-ID"/>
        </w:rPr>
        <w:fldChar w:fldCharType="separate"/>
      </w:r>
      <w:r w:rsidR="009548D6" w:rsidRPr="00CF5DF9">
        <w:rPr>
          <w:rFonts w:ascii="Tw Cen MT" w:eastAsia="Times New Roman" w:hAnsi="Tw Cen MT" w:cs="Times New Roman"/>
          <w:noProof/>
          <w:szCs w:val="24"/>
          <w:lang w:eastAsia="id-ID"/>
        </w:rPr>
        <w:t>(19)</w:t>
      </w:r>
      <w:r w:rsidR="004C4ED4" w:rsidRPr="00CF5DF9">
        <w:rPr>
          <w:rFonts w:ascii="Tw Cen MT" w:eastAsia="Times New Roman" w:hAnsi="Tw Cen MT" w:cs="Times New Roman"/>
          <w:i/>
          <w:szCs w:val="24"/>
          <w:lang w:eastAsia="id-ID"/>
        </w:rPr>
        <w:fldChar w:fldCharType="end"/>
      </w:r>
    </w:p>
    <w:p w14:paraId="7225682F" w14:textId="77777777" w:rsidR="00217EB7" w:rsidRPr="00CF5DF9" w:rsidRDefault="00A8461F" w:rsidP="00CB089F">
      <w:pPr>
        <w:widowControl w:val="0"/>
        <w:autoSpaceDE w:val="0"/>
        <w:autoSpaceDN w:val="0"/>
        <w:adjustRightInd w:val="0"/>
        <w:spacing w:after="0" w:line="240" w:lineRule="auto"/>
        <w:ind w:firstLine="720"/>
        <w:jc w:val="both"/>
        <w:rPr>
          <w:rFonts w:ascii="Tw Cen MT" w:hAnsi="Tw Cen MT" w:cs="Times New Roman"/>
          <w:szCs w:val="24"/>
        </w:rPr>
      </w:pPr>
      <w:r w:rsidRPr="00CF5DF9">
        <w:rPr>
          <w:rFonts w:ascii="Tw Cen MT" w:hAnsi="Tw Cen MT" w:cs="Times New Roman"/>
          <w:szCs w:val="24"/>
        </w:rPr>
        <w:t xml:space="preserve">Menurut asumsi peneliti, </w:t>
      </w:r>
      <w:r w:rsidR="006A561B" w:rsidRPr="00CF5DF9">
        <w:rPr>
          <w:rFonts w:ascii="Tw Cen MT" w:hAnsi="Tw Cen MT" w:cs="Times New Roman"/>
          <w:szCs w:val="24"/>
        </w:rPr>
        <w:t xml:space="preserve">pengetahuan tidak berhubungan dengan </w:t>
      </w:r>
      <w:r w:rsidR="006A561B" w:rsidRPr="00CF5DF9">
        <w:rPr>
          <w:rFonts w:ascii="Tw Cen MT" w:hAnsi="Tw Cen MT" w:cs="Times New Roman"/>
          <w:i/>
          <w:szCs w:val="24"/>
        </w:rPr>
        <w:t xml:space="preserve">PMS </w:t>
      </w:r>
      <w:r w:rsidR="006A561B" w:rsidRPr="00CF5DF9">
        <w:rPr>
          <w:rFonts w:ascii="Tw Cen MT" w:hAnsi="Tw Cen MT" w:cs="Times New Roman"/>
          <w:szCs w:val="24"/>
        </w:rPr>
        <w:t xml:space="preserve">karena </w:t>
      </w:r>
      <w:r w:rsidRPr="00CF5DF9">
        <w:rPr>
          <w:rFonts w:ascii="Tw Cen MT" w:hAnsi="Tw Cen MT" w:cs="Times New Roman"/>
          <w:szCs w:val="24"/>
        </w:rPr>
        <w:t>terdapat 9 orang yang berpengetahuan baik tetapi menga</w:t>
      </w:r>
      <w:r w:rsidR="00BC2D4D" w:rsidRPr="00CF5DF9">
        <w:rPr>
          <w:rFonts w:ascii="Tw Cen MT" w:hAnsi="Tw Cen MT" w:cs="Times New Roman"/>
          <w:szCs w:val="24"/>
        </w:rPr>
        <w:t xml:space="preserve">lami </w:t>
      </w:r>
      <w:r w:rsidR="00BC2D4D" w:rsidRPr="00CF5DF9">
        <w:rPr>
          <w:rFonts w:ascii="Tw Cen MT" w:hAnsi="Tw Cen MT" w:cs="Times New Roman"/>
          <w:i/>
          <w:szCs w:val="24"/>
        </w:rPr>
        <w:t>PMS</w:t>
      </w:r>
      <w:r w:rsidR="00BC2D4D" w:rsidRPr="00CF5DF9">
        <w:rPr>
          <w:rFonts w:ascii="Tw Cen MT" w:hAnsi="Tw Cen MT" w:cs="Times New Roman"/>
          <w:szCs w:val="24"/>
        </w:rPr>
        <w:t xml:space="preserve"> dan 14 orang yang ber</w:t>
      </w:r>
      <w:r w:rsidRPr="00CF5DF9">
        <w:rPr>
          <w:rFonts w:ascii="Tw Cen MT" w:hAnsi="Tw Cen MT" w:cs="Times New Roman"/>
          <w:szCs w:val="24"/>
        </w:rPr>
        <w:t xml:space="preserve">pengetahuan kurang tetapi tidak mengalami </w:t>
      </w:r>
      <w:r w:rsidRPr="00CF5DF9">
        <w:rPr>
          <w:rFonts w:ascii="Tw Cen MT" w:hAnsi="Tw Cen MT" w:cs="Times New Roman"/>
          <w:i/>
          <w:szCs w:val="24"/>
        </w:rPr>
        <w:t>PMS</w:t>
      </w:r>
      <w:r w:rsidRPr="00CF5DF9">
        <w:rPr>
          <w:rFonts w:ascii="Tw Cen MT" w:hAnsi="Tw Cen MT" w:cs="Times New Roman"/>
          <w:szCs w:val="24"/>
        </w:rPr>
        <w:t xml:space="preserve"> dikarenakan </w:t>
      </w:r>
      <w:r w:rsidRPr="00CF5DF9">
        <w:rPr>
          <w:rFonts w:ascii="Tw Cen MT" w:hAnsi="Tw Cen MT" w:cs="Times New Roman"/>
          <w:i/>
          <w:szCs w:val="24"/>
        </w:rPr>
        <w:t>PMS</w:t>
      </w:r>
      <w:r w:rsidRPr="00CF5DF9">
        <w:rPr>
          <w:rFonts w:ascii="Tw Cen MT" w:hAnsi="Tw Cen MT" w:cs="Times New Roman"/>
          <w:szCs w:val="24"/>
        </w:rPr>
        <w:t xml:space="preserve"> tidak </w:t>
      </w:r>
      <w:r w:rsidRPr="00CF5DF9">
        <w:rPr>
          <w:rFonts w:ascii="Tw Cen MT" w:hAnsi="Tw Cen MT" w:cs="Times New Roman"/>
          <w:szCs w:val="24"/>
        </w:rPr>
        <w:lastRenderedPageBreak/>
        <w:t>dipengaruhi oleh faktor pengetahuan,</w:t>
      </w:r>
      <w:r w:rsidR="00BC2D4D" w:rsidRPr="00CF5DF9">
        <w:rPr>
          <w:rFonts w:ascii="Tw Cen MT" w:hAnsi="Tw Cen MT" w:cs="Times New Roman"/>
          <w:szCs w:val="24"/>
        </w:rPr>
        <w:t xml:space="preserve">yang artinya tidak ada Hubungan Pengetahuan Dengan </w:t>
      </w:r>
      <w:r w:rsidR="00BC2D4D" w:rsidRPr="00CF5DF9">
        <w:rPr>
          <w:rFonts w:ascii="Tw Cen MT" w:hAnsi="Tw Cen MT" w:cs="Times New Roman"/>
          <w:bCs/>
          <w:i/>
          <w:color w:val="000000"/>
          <w:szCs w:val="24"/>
        </w:rPr>
        <w:t>Premenstrual Syndrom</w:t>
      </w:r>
      <w:r w:rsidR="00BC2D4D" w:rsidRPr="001F70D6">
        <w:rPr>
          <w:rFonts w:ascii="Tw Cen MT" w:hAnsi="Tw Cen MT" w:cs="Times New Roman"/>
          <w:bCs/>
          <w:i/>
          <w:color w:val="FF0000"/>
          <w:szCs w:val="24"/>
        </w:rPr>
        <w:t>e</w:t>
      </w:r>
      <w:r w:rsidR="00BC2D4D" w:rsidRPr="001F70D6">
        <w:rPr>
          <w:rFonts w:ascii="Tw Cen MT" w:hAnsi="Tw Cen MT"/>
          <w:color w:val="FF0000"/>
          <w:szCs w:val="24"/>
        </w:rPr>
        <w:t>Re</w:t>
      </w:r>
      <w:r w:rsidR="00BC2D4D" w:rsidRPr="00CF5DF9">
        <w:rPr>
          <w:rFonts w:ascii="Tw Cen MT" w:hAnsi="Tw Cen MT"/>
          <w:szCs w:val="24"/>
        </w:rPr>
        <w:t xml:space="preserve">sponden </w:t>
      </w:r>
      <w:r w:rsidR="00BC2D4D" w:rsidRPr="00CF5DF9">
        <w:rPr>
          <w:rFonts w:ascii="Tw Cen MT" w:hAnsi="Tw Cen MT" w:cs="Times New Roman"/>
          <w:szCs w:val="24"/>
        </w:rPr>
        <w:t xml:space="preserve">di </w:t>
      </w:r>
      <w:r w:rsidR="00331C03" w:rsidRPr="00CF5DF9">
        <w:rPr>
          <w:rFonts w:ascii="Tw Cen MT" w:eastAsia="Times New Roman" w:hAnsi="Tw Cen MT" w:cs="Times New Roman"/>
          <w:szCs w:val="24"/>
          <w:lang w:eastAsia="id-ID"/>
        </w:rPr>
        <w:t>SMP IT Yayasan Hj. Fauziah Binjai</w:t>
      </w:r>
      <w:r w:rsidR="00BC2D4D" w:rsidRPr="00CF5DF9">
        <w:rPr>
          <w:rFonts w:ascii="Tw Cen MT" w:hAnsi="Tw Cen MT" w:cs="Times New Roman"/>
          <w:szCs w:val="24"/>
        </w:rPr>
        <w:t xml:space="preserve"> Tahun 2019, hal ini </w:t>
      </w:r>
      <w:r w:rsidR="006A561B" w:rsidRPr="00CF5DF9">
        <w:rPr>
          <w:rFonts w:ascii="Tw Cen MT" w:hAnsi="Tw Cen MT" w:cs="Times New Roman"/>
          <w:szCs w:val="24"/>
        </w:rPr>
        <w:t>dikarenakan yang ber</w:t>
      </w:r>
      <w:r w:rsidR="00BC2D4D" w:rsidRPr="00CF5DF9">
        <w:rPr>
          <w:rFonts w:ascii="Tw Cen MT" w:hAnsi="Tw Cen MT" w:cs="Times New Roman"/>
          <w:szCs w:val="24"/>
        </w:rPr>
        <w:t xml:space="preserve">pengetahuan baik tentang </w:t>
      </w:r>
      <w:r w:rsidR="00BC2D4D" w:rsidRPr="00CF5DF9">
        <w:rPr>
          <w:rFonts w:ascii="Tw Cen MT" w:hAnsi="Tw Cen MT" w:cs="Times New Roman"/>
          <w:i/>
          <w:szCs w:val="24"/>
        </w:rPr>
        <w:t>PMS</w:t>
      </w:r>
      <w:r w:rsidR="00BC2D4D" w:rsidRPr="00CF5DF9">
        <w:rPr>
          <w:rFonts w:ascii="Tw Cen MT" w:hAnsi="Tw Cen MT" w:cs="Times New Roman"/>
          <w:szCs w:val="24"/>
        </w:rPr>
        <w:t xml:space="preserve"> juga dapat terkena </w:t>
      </w:r>
      <w:r w:rsidR="00BC2D4D" w:rsidRPr="00CF5DF9">
        <w:rPr>
          <w:rFonts w:ascii="Tw Cen MT" w:hAnsi="Tw Cen MT" w:cs="Times New Roman"/>
          <w:i/>
          <w:szCs w:val="24"/>
        </w:rPr>
        <w:t>PMS</w:t>
      </w:r>
      <w:r w:rsidR="00BC2D4D" w:rsidRPr="00CF5DF9">
        <w:rPr>
          <w:rFonts w:ascii="Tw Cen MT" w:hAnsi="Tw Cen MT" w:cs="Times New Roman"/>
          <w:szCs w:val="24"/>
        </w:rPr>
        <w:t xml:space="preserve"> karena stress, pola konsumsi dan pola orahraga lebih memberikan dampak terhadap terjadinya </w:t>
      </w:r>
      <w:r w:rsidR="00BC2D4D" w:rsidRPr="00CF5DF9">
        <w:rPr>
          <w:rFonts w:ascii="Tw Cen MT" w:hAnsi="Tw Cen MT" w:cs="Times New Roman"/>
          <w:i/>
          <w:szCs w:val="24"/>
        </w:rPr>
        <w:t>PMS</w:t>
      </w:r>
      <w:r w:rsidR="008538C0" w:rsidRPr="00CF5DF9">
        <w:rPr>
          <w:rFonts w:ascii="Tw Cen MT" w:hAnsi="Tw Cen MT" w:cs="Times New Roman"/>
          <w:szCs w:val="24"/>
        </w:rPr>
        <w:t>.</w:t>
      </w:r>
    </w:p>
    <w:p w14:paraId="201AC4E4" w14:textId="77777777" w:rsidR="00A50371" w:rsidRPr="00CF5DF9" w:rsidRDefault="002732FC" w:rsidP="008A302E">
      <w:pPr>
        <w:widowControl w:val="0"/>
        <w:autoSpaceDE w:val="0"/>
        <w:autoSpaceDN w:val="0"/>
        <w:adjustRightInd w:val="0"/>
        <w:spacing w:after="0" w:line="240" w:lineRule="auto"/>
        <w:jc w:val="both"/>
        <w:rPr>
          <w:rFonts w:ascii="Tw Cen MT" w:hAnsi="Tw Cen MT" w:cs="Times New Roman"/>
          <w:b/>
          <w:szCs w:val="24"/>
        </w:rPr>
      </w:pPr>
      <w:r w:rsidRPr="00CF5DF9">
        <w:rPr>
          <w:rFonts w:ascii="Tw Cen MT" w:hAnsi="Tw Cen MT" w:cs="Times New Roman"/>
          <w:b/>
          <w:szCs w:val="24"/>
        </w:rPr>
        <w:t xml:space="preserve">Hubungan Stress Dengan </w:t>
      </w:r>
      <w:r w:rsidRPr="00CF5DF9">
        <w:rPr>
          <w:rFonts w:ascii="Tw Cen MT" w:hAnsi="Tw Cen MT" w:cs="Times New Roman"/>
          <w:b/>
          <w:bCs/>
          <w:i/>
          <w:color w:val="000000"/>
          <w:szCs w:val="24"/>
        </w:rPr>
        <w:t>Premenstrual Syndrome</w:t>
      </w:r>
    </w:p>
    <w:p w14:paraId="3E00355F" w14:textId="77777777" w:rsidR="004522BA" w:rsidRPr="00CF5DF9" w:rsidRDefault="00A50371" w:rsidP="00CB089F">
      <w:pPr>
        <w:widowControl w:val="0"/>
        <w:autoSpaceDE w:val="0"/>
        <w:autoSpaceDN w:val="0"/>
        <w:adjustRightInd w:val="0"/>
        <w:spacing w:after="0" w:line="240" w:lineRule="auto"/>
        <w:ind w:firstLine="720"/>
        <w:jc w:val="both"/>
        <w:rPr>
          <w:rFonts w:ascii="Tw Cen MT" w:hAnsi="Tw Cen MT" w:cs="Times New Roman"/>
          <w:szCs w:val="24"/>
        </w:rPr>
      </w:pPr>
      <w:r w:rsidRPr="00CF5DF9">
        <w:rPr>
          <w:rFonts w:ascii="Tw Cen MT" w:hAnsi="Tw Cen MT"/>
          <w:szCs w:val="24"/>
        </w:rPr>
        <w:t xml:space="preserve">Berdasarkan </w:t>
      </w:r>
      <w:r w:rsidRPr="00CF5DF9">
        <w:rPr>
          <w:rFonts w:ascii="Tw Cen MT" w:hAnsi="Tw Cen MT" w:cs="Times New Roman"/>
          <w:szCs w:val="24"/>
        </w:rPr>
        <w:t xml:space="preserve">hasil penelitian menunjukkan </w:t>
      </w:r>
      <w:r w:rsidR="00DB7280" w:rsidRPr="00CF5DF9">
        <w:rPr>
          <w:rFonts w:ascii="Tw Cen MT" w:hAnsi="Tw Cen MT" w:cs="Times New Roman"/>
          <w:szCs w:val="24"/>
        </w:rPr>
        <w:t>dari 6</w:t>
      </w:r>
      <w:r w:rsidR="00DB7280" w:rsidRPr="001F70D6">
        <w:rPr>
          <w:rFonts w:ascii="Tw Cen MT" w:hAnsi="Tw Cen MT" w:cs="Times New Roman"/>
          <w:color w:val="FF0000"/>
          <w:szCs w:val="24"/>
        </w:rPr>
        <w:t>0re</w:t>
      </w:r>
      <w:r w:rsidR="00DB7280" w:rsidRPr="00CF5DF9">
        <w:rPr>
          <w:rFonts w:ascii="Tw Cen MT" w:hAnsi="Tw Cen MT" w:cs="Times New Roman"/>
          <w:szCs w:val="24"/>
        </w:rPr>
        <w:t>sponden (100%), responden dengan stress ringan berjumlah 32 orang (</w:t>
      </w:r>
      <w:r w:rsidR="00DB7280" w:rsidRPr="00CF5DF9">
        <w:rPr>
          <w:rFonts w:ascii="Tw Cen MT" w:hAnsi="Tw Cen MT" w:cs="Times New Roman"/>
          <w:color w:val="000000"/>
          <w:szCs w:val="24"/>
        </w:rPr>
        <w:t>53.3%) mayoritas</w:t>
      </w:r>
      <w:r w:rsidR="00DB7280" w:rsidRPr="00CF5DF9">
        <w:rPr>
          <w:rFonts w:ascii="Tw Cen MT" w:hAnsi="Tw Cen MT" w:cs="Times New Roman"/>
          <w:szCs w:val="24"/>
        </w:rPr>
        <w:t xml:space="preserve"> tidak PMS yaitu 31 orang (</w:t>
      </w:r>
      <w:r w:rsidR="00DB7280" w:rsidRPr="00CF5DF9">
        <w:rPr>
          <w:rFonts w:ascii="Tw Cen MT" w:hAnsi="Tw Cen MT" w:cs="Times New Roman"/>
          <w:color w:val="000000"/>
          <w:szCs w:val="24"/>
        </w:rPr>
        <w:t xml:space="preserve">51.7%) dan minoritas PMS yaitu 1 orang </w:t>
      </w:r>
      <w:r w:rsidR="00DB7280" w:rsidRPr="00CF5DF9">
        <w:rPr>
          <w:rFonts w:ascii="Tw Cen MT" w:hAnsi="Tw Cen MT" w:cs="Times New Roman"/>
          <w:szCs w:val="24"/>
        </w:rPr>
        <w:t>(</w:t>
      </w:r>
      <w:r w:rsidR="00DB7280" w:rsidRPr="00CF5DF9">
        <w:rPr>
          <w:rFonts w:ascii="Tw Cen MT" w:hAnsi="Tw Cen MT" w:cs="Times New Roman"/>
          <w:color w:val="000000"/>
          <w:szCs w:val="24"/>
        </w:rPr>
        <w:t>1.7%)</w:t>
      </w:r>
      <w:r w:rsidR="00DB7280" w:rsidRPr="00CF5DF9">
        <w:rPr>
          <w:rFonts w:ascii="Tw Cen MT" w:hAnsi="Tw Cen MT" w:cs="Times New Roman"/>
          <w:szCs w:val="24"/>
        </w:rPr>
        <w:t>, responden dengan stress sedang berjumlah 12 orang (</w:t>
      </w:r>
      <w:r w:rsidR="00DB7280" w:rsidRPr="00CF5DF9">
        <w:rPr>
          <w:rFonts w:ascii="Tw Cen MT" w:hAnsi="Tw Cen MT" w:cs="Times New Roman"/>
          <w:color w:val="000000"/>
          <w:szCs w:val="24"/>
        </w:rPr>
        <w:t>20.0%) mayoritas</w:t>
      </w:r>
      <w:r w:rsidR="00DB7280" w:rsidRPr="00CF5DF9">
        <w:rPr>
          <w:rFonts w:ascii="Tw Cen MT" w:hAnsi="Tw Cen MT" w:cs="Times New Roman"/>
          <w:szCs w:val="24"/>
        </w:rPr>
        <w:t xml:space="preserve"> PMS yaitu 8 orang (</w:t>
      </w:r>
      <w:r w:rsidR="00DB7280" w:rsidRPr="00CF5DF9">
        <w:rPr>
          <w:rFonts w:ascii="Tw Cen MT" w:hAnsi="Tw Cen MT" w:cs="Times New Roman"/>
          <w:color w:val="000000"/>
          <w:szCs w:val="24"/>
        </w:rPr>
        <w:t xml:space="preserve">13.3%) dan minoritas tidak PMS yaitu 4 orang  </w:t>
      </w:r>
      <w:r w:rsidR="00DB7280" w:rsidRPr="00CF5DF9">
        <w:rPr>
          <w:rFonts w:ascii="Tw Cen MT" w:hAnsi="Tw Cen MT" w:cs="Times New Roman"/>
          <w:szCs w:val="24"/>
        </w:rPr>
        <w:t>(</w:t>
      </w:r>
      <w:r w:rsidR="00DB7280" w:rsidRPr="00CF5DF9">
        <w:rPr>
          <w:rFonts w:ascii="Tw Cen MT" w:hAnsi="Tw Cen MT" w:cs="Times New Roman"/>
          <w:color w:val="000000"/>
          <w:szCs w:val="24"/>
        </w:rPr>
        <w:t xml:space="preserve">6.7%), sedangkan </w:t>
      </w:r>
      <w:r w:rsidR="00DB7280" w:rsidRPr="00CF5DF9">
        <w:rPr>
          <w:rFonts w:ascii="Tw Cen MT" w:hAnsi="Tw Cen MT" w:cs="Times New Roman"/>
          <w:szCs w:val="24"/>
        </w:rPr>
        <w:t>responden dengan stress berat berjumlah 16 orang (</w:t>
      </w:r>
      <w:r w:rsidR="009D1E20" w:rsidRPr="00CF5DF9">
        <w:rPr>
          <w:rFonts w:ascii="Tw Cen MT" w:hAnsi="Tw Cen MT" w:cs="Times New Roman"/>
          <w:color w:val="000000"/>
          <w:szCs w:val="24"/>
        </w:rPr>
        <w:t>26.7</w:t>
      </w:r>
      <w:r w:rsidR="00DB7280" w:rsidRPr="00CF5DF9">
        <w:rPr>
          <w:rFonts w:ascii="Tw Cen MT" w:hAnsi="Tw Cen MT" w:cs="Times New Roman"/>
          <w:color w:val="000000"/>
          <w:szCs w:val="24"/>
        </w:rPr>
        <w:t>%) mayoritas</w:t>
      </w:r>
      <w:r w:rsidR="00DB7280" w:rsidRPr="00CF5DF9">
        <w:rPr>
          <w:rFonts w:ascii="Tw Cen MT" w:hAnsi="Tw Cen MT" w:cs="Times New Roman"/>
          <w:szCs w:val="24"/>
        </w:rPr>
        <w:t xml:space="preserve"> PMS yaitu 16 orang (</w:t>
      </w:r>
      <w:r w:rsidR="00DB7280" w:rsidRPr="00CF5DF9">
        <w:rPr>
          <w:rFonts w:ascii="Tw Cen MT" w:hAnsi="Tw Cen MT" w:cs="Times New Roman"/>
          <w:color w:val="000000"/>
          <w:szCs w:val="24"/>
        </w:rPr>
        <w:t xml:space="preserve">26.7%). </w:t>
      </w:r>
      <w:r w:rsidR="00DB7280" w:rsidRPr="00CF5DF9">
        <w:rPr>
          <w:rFonts w:ascii="Tw Cen MT" w:hAnsi="Tw Cen MT" w:cs="Times New Roman"/>
          <w:szCs w:val="24"/>
        </w:rPr>
        <w:t xml:space="preserve">Dari hasil uji </w:t>
      </w:r>
      <w:r w:rsidR="00DB7280" w:rsidRPr="00CF5DF9">
        <w:rPr>
          <w:rFonts w:ascii="Tw Cen MT" w:hAnsi="Tw Cen MT" w:cs="Times New Roman"/>
          <w:i/>
          <w:szCs w:val="24"/>
        </w:rPr>
        <w:t>chi square</w:t>
      </w:r>
      <w:r w:rsidR="00DB7280" w:rsidRPr="00CF5DF9">
        <w:rPr>
          <w:rFonts w:ascii="Tw Cen MT" w:hAnsi="Tw Cen MT" w:cs="Times New Roman"/>
          <w:szCs w:val="24"/>
        </w:rPr>
        <w:t xml:space="preserve">, diperoleh hasil perhitungan </w:t>
      </w:r>
      <w:r w:rsidR="00DB7280" w:rsidRPr="00CF5DF9">
        <w:rPr>
          <w:rFonts w:ascii="Tw Cen MT" w:hAnsi="Tw Cen MT" w:cs="Times New Roman"/>
          <w:i/>
          <w:szCs w:val="24"/>
        </w:rPr>
        <w:t>p value</w:t>
      </w:r>
      <w:r w:rsidR="00DB7280" w:rsidRPr="00CF5DF9">
        <w:rPr>
          <w:rFonts w:ascii="Tw Cen MT" w:hAnsi="Tw Cen MT" w:cs="Times New Roman"/>
          <w:szCs w:val="24"/>
        </w:rPr>
        <w:t xml:space="preserve"> = 0.000 maka </w:t>
      </w:r>
      <w:r w:rsidR="00DB7280" w:rsidRPr="00CF5DF9">
        <w:rPr>
          <w:rFonts w:ascii="Tw Cen MT" w:hAnsi="Tw Cen MT" w:cs="Times New Roman"/>
          <w:i/>
          <w:szCs w:val="24"/>
        </w:rPr>
        <w:t xml:space="preserve">p </w:t>
      </w:r>
      <w:r w:rsidR="00DB7280" w:rsidRPr="00CF5DF9">
        <w:rPr>
          <w:rFonts w:ascii="Tw Cen MT" w:hAnsi="Tw Cen MT" w:cs="Times New Roman"/>
          <w:szCs w:val="24"/>
        </w:rPr>
        <w:t>&lt;</w:t>
      </w:r>
      <w:r w:rsidR="00DB7280" w:rsidRPr="00CF5DF9">
        <w:rPr>
          <w:rFonts w:ascii="Tw Cen MT" w:hAnsi="Tw Cen MT" w:cs="Times New Roman"/>
          <w:spacing w:val="-4"/>
          <w:szCs w:val="24"/>
        </w:rPr>
        <w:t>0,05</w:t>
      </w:r>
      <w:r w:rsidR="00DB7280" w:rsidRPr="00CF5DF9">
        <w:rPr>
          <w:rFonts w:ascii="Tw Cen MT" w:hAnsi="Tw Cen MT" w:cs="Times New Roman"/>
          <w:szCs w:val="24"/>
        </w:rPr>
        <w:t xml:space="preserve">, yang artinya ada Hubungan Stress Dengan </w:t>
      </w:r>
      <w:r w:rsidR="00DB7280" w:rsidRPr="00CF5DF9">
        <w:rPr>
          <w:rFonts w:ascii="Tw Cen MT" w:hAnsi="Tw Cen MT" w:cs="Times New Roman"/>
          <w:bCs/>
          <w:i/>
          <w:color w:val="000000"/>
          <w:szCs w:val="24"/>
        </w:rPr>
        <w:t>Premenstrual Syndrom</w:t>
      </w:r>
      <w:r w:rsidR="00DB7280" w:rsidRPr="001F70D6">
        <w:rPr>
          <w:rFonts w:ascii="Tw Cen MT" w:hAnsi="Tw Cen MT" w:cs="Times New Roman"/>
          <w:bCs/>
          <w:i/>
          <w:color w:val="FF0000"/>
          <w:szCs w:val="24"/>
        </w:rPr>
        <w:t>e</w:t>
      </w:r>
      <w:r w:rsidR="00DB7280" w:rsidRPr="001F70D6">
        <w:rPr>
          <w:rFonts w:ascii="Tw Cen MT" w:hAnsi="Tw Cen MT"/>
          <w:color w:val="FF0000"/>
          <w:szCs w:val="24"/>
        </w:rPr>
        <w:t>R</w:t>
      </w:r>
      <w:r w:rsidR="00DB7280" w:rsidRPr="00CF5DF9">
        <w:rPr>
          <w:rFonts w:ascii="Tw Cen MT" w:hAnsi="Tw Cen MT"/>
          <w:szCs w:val="24"/>
        </w:rPr>
        <w:t xml:space="preserve">esponden </w:t>
      </w:r>
      <w:r w:rsidR="00DB7280" w:rsidRPr="00CF5DF9">
        <w:rPr>
          <w:rFonts w:ascii="Tw Cen MT" w:hAnsi="Tw Cen MT" w:cs="Times New Roman"/>
          <w:szCs w:val="24"/>
        </w:rPr>
        <w:t xml:space="preserve">di </w:t>
      </w:r>
      <w:r w:rsidR="00331C03" w:rsidRPr="00CF5DF9">
        <w:rPr>
          <w:rFonts w:ascii="Tw Cen MT" w:eastAsia="Times New Roman" w:hAnsi="Tw Cen MT" w:cs="Times New Roman"/>
          <w:szCs w:val="24"/>
          <w:lang w:eastAsia="id-ID"/>
        </w:rPr>
        <w:t>SMP IT Yayasan Hj. Fauziah Binjai</w:t>
      </w:r>
      <w:r w:rsidR="00DB7280" w:rsidRPr="00CF5DF9">
        <w:rPr>
          <w:rFonts w:ascii="Tw Cen MT" w:hAnsi="Tw Cen MT" w:cs="Times New Roman"/>
          <w:szCs w:val="24"/>
        </w:rPr>
        <w:t xml:space="preserve"> Tahun 2019.</w:t>
      </w:r>
    </w:p>
    <w:p w14:paraId="290C4F7C" w14:textId="77777777" w:rsidR="004522BA" w:rsidRPr="00CF5DF9" w:rsidRDefault="004522BA" w:rsidP="00CB089F">
      <w:pPr>
        <w:widowControl w:val="0"/>
        <w:autoSpaceDE w:val="0"/>
        <w:autoSpaceDN w:val="0"/>
        <w:adjustRightInd w:val="0"/>
        <w:spacing w:after="0" w:line="240" w:lineRule="auto"/>
        <w:ind w:firstLine="720"/>
        <w:jc w:val="both"/>
        <w:rPr>
          <w:rFonts w:ascii="Tw Cen MT" w:hAnsi="Tw Cen MT" w:cs="Times New Roman"/>
          <w:szCs w:val="24"/>
        </w:rPr>
      </w:pPr>
      <w:r w:rsidRPr="00CF5DF9">
        <w:rPr>
          <w:rFonts w:ascii="Tw Cen MT" w:hAnsi="Tw Cen MT" w:cs="Times New Roman"/>
          <w:szCs w:val="24"/>
        </w:rPr>
        <w:t>Stres adalah respons tubuh yang tidak spesifik terhadapsetiap kebutuhan tubuh yang terganggu dan suatu fe</w:t>
      </w:r>
      <w:r w:rsidRPr="001F70D6">
        <w:rPr>
          <w:rFonts w:ascii="Tw Cen MT" w:hAnsi="Tw Cen MT" w:cs="Times New Roman"/>
          <w:color w:val="FF0000"/>
          <w:szCs w:val="24"/>
        </w:rPr>
        <w:t>nomenauni</w:t>
      </w:r>
      <w:r w:rsidRPr="00CF5DF9">
        <w:rPr>
          <w:rFonts w:ascii="Tw Cen MT" w:hAnsi="Tw Cen MT" w:cs="Times New Roman"/>
          <w:szCs w:val="24"/>
        </w:rPr>
        <w:t>versal yang terjadi dalam kehidupan sehari-</w:t>
      </w:r>
      <w:r w:rsidRPr="001F70D6">
        <w:rPr>
          <w:rFonts w:ascii="Tw Cen MT" w:hAnsi="Tw Cen MT" w:cs="Times New Roman"/>
          <w:color w:val="FF0000"/>
          <w:szCs w:val="24"/>
        </w:rPr>
        <w:t>hari,y</w:t>
      </w:r>
      <w:r w:rsidRPr="00CF5DF9">
        <w:rPr>
          <w:rFonts w:ascii="Tw Cen MT" w:hAnsi="Tw Cen MT" w:cs="Times New Roman"/>
          <w:szCs w:val="24"/>
        </w:rPr>
        <w:t>ang tidakdapat dihindari dan dialami oleh setiap orang. Stres memberi</w:t>
      </w:r>
      <w:r w:rsidR="00331C03" w:rsidRPr="00CF5DF9">
        <w:rPr>
          <w:rFonts w:ascii="Tw Cen MT" w:hAnsi="Tw Cen MT" w:cs="Times New Roman"/>
          <w:szCs w:val="24"/>
        </w:rPr>
        <w:t xml:space="preserve"> </w:t>
      </w:r>
      <w:r w:rsidRPr="00CF5DF9">
        <w:rPr>
          <w:rFonts w:ascii="Tw Cen MT" w:hAnsi="Tw Cen MT" w:cs="Times New Roman"/>
          <w:szCs w:val="24"/>
        </w:rPr>
        <w:t xml:space="preserve">dampak secara total pada individu yaitu terhadap </w:t>
      </w:r>
      <w:commentRangeStart w:id="15"/>
      <w:r w:rsidRPr="00CF5DF9">
        <w:rPr>
          <w:rFonts w:ascii="Tw Cen MT" w:hAnsi="Tw Cen MT" w:cs="Times New Roman"/>
          <w:szCs w:val="24"/>
        </w:rPr>
        <w:t>fisik,psikologis,Intelektual, sosial dan spiritual.</w:t>
      </w:r>
      <w:r w:rsidR="004C4ED4" w:rsidRPr="00CF5DF9">
        <w:rPr>
          <w:rFonts w:ascii="Tw Cen MT" w:hAnsi="Tw Cen MT" w:cs="Times New Roman"/>
          <w:szCs w:val="24"/>
        </w:rPr>
        <w:fldChar w:fldCharType="begin" w:fldLock="1"/>
      </w:r>
      <w:r w:rsidR="00C17C36" w:rsidRPr="00CF5DF9">
        <w:rPr>
          <w:rFonts w:ascii="Tw Cen MT" w:hAnsi="Tw Cen MT" w:cs="Times New Roman"/>
          <w:szCs w:val="24"/>
        </w:rPr>
        <w:instrText>ADDIN CSL_CITATION { "citationItems" : [ { "id" : "ITEM-1", "itemData" : { "author" : [ { "dropping-particle" : "", "family" : "Rabani", "given" : "Isyraq Nazihah", "non-dropping-particle" : "", "parse-names" : false, "suffix" : "" } ], "id" : "ITEM-1", "issued" : { "date-parts" : [ [ "2018" ] ] }, "title" : "Hubungan Tingkat Stres Dengan Pre-Menstrual Syndrome Pada Mahasiswi D IV Kebidanan Politeknik Kesehatan Kementerian Kesehatan Kendari", "type" : "article-journal" }, "uris" : [ "http://www.mendeley.com/documents/?uuid=21ebede6-7a65-4f4d-9b3e-563d6b2d2726", "http://www.mendeley.com/documents/?uuid=f4680760-2b1d-40a2-b834-0ff877b90101" ] } ], "mendeley" : { "formattedCitation" : "(9)", "plainTextFormattedCitation" : "(9)", "previouslyFormattedCitation" : "(9)" }, "properties" : { "noteIndex" : 0 }, "schema" : "https://github.com/citation-style-language/schema/raw/master/csl-citation.json" }</w:instrText>
      </w:r>
      <w:r w:rsidR="004C4ED4" w:rsidRPr="00CF5DF9">
        <w:rPr>
          <w:rFonts w:ascii="Tw Cen MT" w:hAnsi="Tw Cen MT" w:cs="Times New Roman"/>
          <w:szCs w:val="24"/>
        </w:rPr>
        <w:fldChar w:fldCharType="separate"/>
      </w:r>
      <w:r w:rsidRPr="00CF5DF9">
        <w:rPr>
          <w:rFonts w:ascii="Tw Cen MT" w:hAnsi="Tw Cen MT" w:cs="Times New Roman"/>
          <w:noProof/>
          <w:szCs w:val="24"/>
        </w:rPr>
        <w:t>(9)</w:t>
      </w:r>
      <w:r w:rsidR="004C4ED4" w:rsidRPr="00CF5DF9">
        <w:rPr>
          <w:rFonts w:ascii="Tw Cen MT" w:hAnsi="Tw Cen MT" w:cs="Times New Roman"/>
          <w:szCs w:val="24"/>
        </w:rPr>
        <w:fldChar w:fldCharType="end"/>
      </w:r>
      <w:commentRangeEnd w:id="15"/>
      <w:r w:rsidR="001F70D6">
        <w:rPr>
          <w:rStyle w:val="CommentReference"/>
        </w:rPr>
        <w:commentReference w:id="15"/>
      </w:r>
    </w:p>
    <w:p w14:paraId="585216F2" w14:textId="77777777" w:rsidR="007658CB" w:rsidRPr="00CF5DF9" w:rsidRDefault="00512C7B" w:rsidP="00CB089F">
      <w:pPr>
        <w:widowControl w:val="0"/>
        <w:autoSpaceDE w:val="0"/>
        <w:autoSpaceDN w:val="0"/>
        <w:adjustRightInd w:val="0"/>
        <w:spacing w:after="0" w:line="240" w:lineRule="auto"/>
        <w:ind w:firstLine="640"/>
        <w:jc w:val="both"/>
        <w:rPr>
          <w:rFonts w:ascii="Tw Cen MT" w:hAnsi="Tw Cen MT" w:cs="Times New Roman"/>
          <w:szCs w:val="24"/>
        </w:rPr>
      </w:pPr>
      <w:r w:rsidRPr="00CF5DF9">
        <w:rPr>
          <w:rFonts w:ascii="Tw Cen MT" w:hAnsi="Tw Cen MT" w:cs="Times New Roman"/>
          <w:szCs w:val="24"/>
        </w:rPr>
        <w:t xml:space="preserve">Penelitian ini sejalan dengan penelitian yang dilakukan oleh </w:t>
      </w:r>
      <w:r w:rsidR="007658CB" w:rsidRPr="00CF5DF9">
        <w:rPr>
          <w:rFonts w:ascii="Tw Cen MT" w:hAnsi="Tw Cen MT" w:cs="Times New Roman"/>
          <w:bCs/>
          <w:color w:val="000000"/>
          <w:szCs w:val="24"/>
        </w:rPr>
        <w:t xml:space="preserve">Syajaratuddur Faiqah tahun 2015 dengan judul Faktor – Faktor Yang Berhubungan Dengan </w:t>
      </w:r>
      <w:r w:rsidR="007658CB" w:rsidRPr="00CF5DF9">
        <w:rPr>
          <w:rFonts w:ascii="Tw Cen MT" w:hAnsi="Tw Cen MT" w:cs="Times New Roman"/>
          <w:bCs/>
          <w:i/>
          <w:iCs/>
          <w:color w:val="000000"/>
          <w:szCs w:val="24"/>
        </w:rPr>
        <w:t>Pre Menstrual Syndrome</w:t>
      </w:r>
      <w:r w:rsidR="007658CB" w:rsidRPr="00CF5DF9">
        <w:rPr>
          <w:rFonts w:ascii="Tw Cen MT" w:hAnsi="Tw Cen MT" w:cs="Times New Roman"/>
          <w:bCs/>
          <w:color w:val="000000"/>
          <w:szCs w:val="24"/>
        </w:rPr>
        <w:t xml:space="preserve">Pada Mahasiswa Tk </w:t>
      </w:r>
      <w:r w:rsidR="00331C03" w:rsidRPr="00CF5DF9">
        <w:rPr>
          <w:rFonts w:ascii="Tw Cen MT" w:hAnsi="Tw Cen MT" w:cs="Times New Roman"/>
          <w:bCs/>
          <w:color w:val="000000"/>
          <w:szCs w:val="24"/>
        </w:rPr>
        <w:t xml:space="preserve">II </w:t>
      </w:r>
      <w:r w:rsidR="007658CB" w:rsidRPr="00CF5DF9">
        <w:rPr>
          <w:rFonts w:ascii="Tw Cen MT" w:hAnsi="Tw Cen MT" w:cs="Times New Roman"/>
          <w:bCs/>
          <w:color w:val="000000"/>
          <w:szCs w:val="24"/>
        </w:rPr>
        <w:t xml:space="preserve">Semester </w:t>
      </w:r>
      <w:r w:rsidR="00331C03" w:rsidRPr="00CF5DF9">
        <w:rPr>
          <w:rFonts w:ascii="Tw Cen MT" w:hAnsi="Tw Cen MT" w:cs="Times New Roman"/>
          <w:bCs/>
          <w:color w:val="000000"/>
          <w:szCs w:val="24"/>
        </w:rPr>
        <w:t xml:space="preserve">III </w:t>
      </w:r>
      <w:r w:rsidR="007658CB" w:rsidRPr="00CF5DF9">
        <w:rPr>
          <w:rFonts w:ascii="Tw Cen MT" w:hAnsi="Tw Cen MT" w:cs="Times New Roman"/>
          <w:bCs/>
          <w:color w:val="000000"/>
          <w:szCs w:val="24"/>
        </w:rPr>
        <w:t xml:space="preserve">Jurusan Kebidanan Poltekkes Kemenkes Mataram. </w:t>
      </w:r>
      <w:r w:rsidR="007658CB" w:rsidRPr="00CF5DF9">
        <w:rPr>
          <w:rFonts w:ascii="Tw Cen MT" w:hAnsi="Tw Cen MT" w:cs="Times New Roman"/>
          <w:color w:val="000000"/>
          <w:szCs w:val="24"/>
        </w:rPr>
        <w:t>Hasil Penelitian menunjukkan bahwa dari 70 responden, yang tidak stres lebih banyak dari pada yang mengalami stres menjelang menstruasi yaitu sebanyak 54 orang (77,1%). Pola Makan yang terbanyak adalah dengan Pola Makan Baik sebanyak 56 Orang (80%). Olah Raga yang terbanyak adalah yang Rutin berolah raga sebanyak 41 orang (58,6). Ada hubungan yang bermakna antara stres dengan PMS (p = 0,036 &lt; dari 0,05), Tidak ada Hubungan antara Pola Makan dengan PMS (p = 0,627), serta tidak ada hubungan yang bermakna antara Pola Olah Raga dengan PMS (p=0,627)</w:t>
      </w:r>
      <w:r w:rsidR="00C62E9B" w:rsidRPr="00CF5DF9">
        <w:rPr>
          <w:rFonts w:ascii="Tw Cen MT" w:hAnsi="Tw Cen MT" w:cs="Times New Roman"/>
          <w:color w:val="000000"/>
          <w:szCs w:val="24"/>
        </w:rPr>
        <w:t xml:space="preserve">. </w:t>
      </w:r>
      <w:r w:rsidR="004C4ED4" w:rsidRPr="00CF5DF9">
        <w:rPr>
          <w:rFonts w:ascii="Tw Cen MT" w:hAnsi="Tw Cen MT" w:cs="Times New Roman"/>
          <w:color w:val="000000"/>
          <w:szCs w:val="24"/>
        </w:rPr>
        <w:fldChar w:fldCharType="begin" w:fldLock="1"/>
      </w:r>
      <w:r w:rsidR="00C62E9B" w:rsidRPr="00CF5DF9">
        <w:rPr>
          <w:rFonts w:ascii="Tw Cen MT" w:hAnsi="Tw Cen MT" w:cs="Times New Roman"/>
          <w:color w:val="000000"/>
          <w:szCs w:val="24"/>
        </w:rPr>
        <w:instrText>ADDIN CSL_CITATION { "citationItems" : [ { "id" : "ITEM-1", "itemData" : { "abstract" : "Premenstrual syndrome is a physical and psychological symptoms that occurs at 7 to 10 days before menstruation and disappear during menstruation.", "author" : [ { "dropping-particle" : "", "family" : "Faiqah", "given" : "Syajaratuddur", "non-dropping-particle" : "", "parse-names" : false, "suffix" : "" }, { "dropping-particle" : "", "family" : "Sopiatun", "given" : "Rita", "non-dropping-particle" : "", "parse-names" : false, "suffix" : "" } ], "container-title" : "Jurnal Kesehatan Prima", "id" : "ITEM-1", "issued" : { "date-parts" : [ [ "2015" ] ] }, "title" : "Faktor-Faktor Yang Berhubungan Dengan Pre Menstrual Syndrome Pada Mahasiswa Tk Ii Semester Iii Jurusan Kebidanan Poltekkes Kemenkes Mataram", "type" : "article-journal" }, "uris" : [ "http://www.mendeley.com/documents/?uuid=1dfd6be7-1f17-4365-8f1b-d60138eade39" ] } ], "mendeley" : { "formattedCitation" : "(26)", "plainTextFormattedCitation" : "(26)", "previouslyFormattedCitation" : "(26)" }, "properties" : { "noteIndex" : 0 }, "schema" : "https://github.com/citation-style-language/schema/raw/master/csl-citation.json" }</w:instrText>
      </w:r>
      <w:r w:rsidR="004C4ED4" w:rsidRPr="00CF5DF9">
        <w:rPr>
          <w:rFonts w:ascii="Tw Cen MT" w:hAnsi="Tw Cen MT" w:cs="Times New Roman"/>
          <w:color w:val="000000"/>
          <w:szCs w:val="24"/>
        </w:rPr>
        <w:fldChar w:fldCharType="separate"/>
      </w:r>
      <w:r w:rsidR="00C62E9B" w:rsidRPr="00CF5DF9">
        <w:rPr>
          <w:rFonts w:ascii="Tw Cen MT" w:hAnsi="Tw Cen MT" w:cs="Times New Roman"/>
          <w:noProof/>
          <w:color w:val="000000"/>
          <w:szCs w:val="24"/>
        </w:rPr>
        <w:t>(26)</w:t>
      </w:r>
      <w:r w:rsidR="004C4ED4" w:rsidRPr="00CF5DF9">
        <w:rPr>
          <w:rFonts w:ascii="Tw Cen MT" w:hAnsi="Tw Cen MT" w:cs="Times New Roman"/>
          <w:color w:val="000000"/>
          <w:szCs w:val="24"/>
        </w:rPr>
        <w:fldChar w:fldCharType="end"/>
      </w:r>
    </w:p>
    <w:p w14:paraId="60472604" w14:textId="77777777" w:rsidR="009F1BA6" w:rsidRPr="00CF5DF9" w:rsidRDefault="007658CB" w:rsidP="00CB089F">
      <w:pPr>
        <w:widowControl w:val="0"/>
        <w:autoSpaceDE w:val="0"/>
        <w:autoSpaceDN w:val="0"/>
        <w:adjustRightInd w:val="0"/>
        <w:spacing w:after="0" w:line="240" w:lineRule="auto"/>
        <w:ind w:firstLine="640"/>
        <w:jc w:val="both"/>
        <w:rPr>
          <w:rFonts w:ascii="Tw Cen MT" w:hAnsi="Tw Cen MT" w:cs="Times New Roman"/>
          <w:szCs w:val="24"/>
        </w:rPr>
      </w:pPr>
      <w:r w:rsidRPr="00CF5DF9">
        <w:rPr>
          <w:rFonts w:ascii="Tw Cen MT" w:hAnsi="Tw Cen MT" w:cs="Times New Roman"/>
          <w:szCs w:val="24"/>
        </w:rPr>
        <w:t>Menurut asumsi peneliti</w:t>
      </w:r>
      <w:r w:rsidR="007D76CC" w:rsidRPr="00CF5DF9">
        <w:rPr>
          <w:rFonts w:ascii="Tw Cen MT" w:hAnsi="Tw Cen MT" w:cs="Times New Roman"/>
          <w:szCs w:val="24"/>
        </w:rPr>
        <w:t>an</w:t>
      </w:r>
      <w:r w:rsidR="009F1BA6" w:rsidRPr="00CF5DF9">
        <w:rPr>
          <w:rFonts w:ascii="Tw Cen MT" w:hAnsi="Tw Cen MT" w:cs="Times New Roman"/>
          <w:szCs w:val="24"/>
        </w:rPr>
        <w:t xml:space="preserve">Stress berhubungan dengan </w:t>
      </w:r>
      <w:r w:rsidR="00047665" w:rsidRPr="00CF5DF9">
        <w:rPr>
          <w:rFonts w:ascii="Tw Cen MT" w:hAnsi="Tw Cen MT" w:cs="Times New Roman"/>
          <w:szCs w:val="24"/>
        </w:rPr>
        <w:t>PMS</w:t>
      </w:r>
      <w:r w:rsidR="00331C03" w:rsidRPr="00CF5DF9">
        <w:rPr>
          <w:rFonts w:ascii="Tw Cen MT" w:hAnsi="Tw Cen MT" w:cs="Times New Roman"/>
          <w:szCs w:val="24"/>
        </w:rPr>
        <w:t xml:space="preserve"> </w:t>
      </w:r>
      <w:r w:rsidR="00AF25A2" w:rsidRPr="00CF5DF9">
        <w:rPr>
          <w:rFonts w:ascii="Tw Cen MT" w:hAnsi="Tw Cen MT" w:cs="Times New Roman"/>
          <w:szCs w:val="24"/>
        </w:rPr>
        <w:t xml:space="preserve">terlihat dari </w:t>
      </w:r>
      <w:r w:rsidR="00733D93" w:rsidRPr="00CF5DF9">
        <w:rPr>
          <w:rFonts w:ascii="Tw Cen MT" w:hAnsi="Tw Cen MT" w:cs="Times New Roman"/>
          <w:szCs w:val="24"/>
        </w:rPr>
        <w:t xml:space="preserve">16 </w:t>
      </w:r>
      <w:r w:rsidR="00733D93" w:rsidRPr="00CF5DF9">
        <w:rPr>
          <w:rFonts w:ascii="Tw Cen MT" w:hAnsi="Tw Cen MT" w:cs="Times New Roman"/>
          <w:szCs w:val="24"/>
        </w:rPr>
        <w:lastRenderedPageBreak/>
        <w:t>orang yang mengalami stress berat seluruhnya mengalami PMS yaitu 16 orang,</w:t>
      </w:r>
      <w:r w:rsidRPr="00CF5DF9">
        <w:rPr>
          <w:rFonts w:ascii="Tw Cen MT" w:hAnsi="Tw Cen MT" w:cs="Times New Roman"/>
          <w:szCs w:val="24"/>
        </w:rPr>
        <w:t xml:space="preserve"> 1 orang dengan stress ringan tetapi mengalami </w:t>
      </w:r>
      <w:r w:rsidRPr="00CF5DF9">
        <w:rPr>
          <w:rFonts w:ascii="Tw Cen MT" w:hAnsi="Tw Cen MT" w:cs="Times New Roman"/>
          <w:i/>
          <w:szCs w:val="24"/>
        </w:rPr>
        <w:t>PMS</w:t>
      </w:r>
      <w:r w:rsidRPr="00CF5DF9">
        <w:rPr>
          <w:rFonts w:ascii="Tw Cen MT" w:hAnsi="Tw Cen MT" w:cs="Times New Roman"/>
          <w:szCs w:val="24"/>
        </w:rPr>
        <w:t xml:space="preserve"> dan 4 orang stress sedang tidak mengalami </w:t>
      </w:r>
      <w:r w:rsidRPr="00CF5DF9">
        <w:rPr>
          <w:rFonts w:ascii="Tw Cen MT" w:hAnsi="Tw Cen MT" w:cs="Times New Roman"/>
          <w:i/>
          <w:szCs w:val="24"/>
        </w:rPr>
        <w:t>PMS</w:t>
      </w:r>
      <w:r w:rsidRPr="00CF5DF9">
        <w:rPr>
          <w:rFonts w:ascii="Tw Cen MT" w:hAnsi="Tw Cen MT" w:cs="Times New Roman"/>
          <w:szCs w:val="24"/>
        </w:rPr>
        <w:t xml:space="preserve">, hal ini dikarenakan ada faktor lain yang berhubungan dengan </w:t>
      </w:r>
      <w:r w:rsidRPr="00CF5DF9">
        <w:rPr>
          <w:rFonts w:ascii="Tw Cen MT" w:hAnsi="Tw Cen MT" w:cs="Times New Roman"/>
          <w:i/>
          <w:szCs w:val="24"/>
        </w:rPr>
        <w:t>PMS</w:t>
      </w:r>
      <w:r w:rsidRPr="00CF5DF9">
        <w:rPr>
          <w:rFonts w:ascii="Tw Cen MT" w:hAnsi="Tw Cen MT" w:cs="Times New Roman"/>
          <w:szCs w:val="24"/>
        </w:rPr>
        <w:t xml:space="preserve"> seperti pola konsumsinya dan pola olahraganya. </w:t>
      </w:r>
    </w:p>
    <w:p w14:paraId="248A5B12" w14:textId="77777777" w:rsidR="00A50371" w:rsidRPr="00CF5DF9" w:rsidRDefault="002732FC" w:rsidP="008A302E">
      <w:pPr>
        <w:widowControl w:val="0"/>
        <w:autoSpaceDE w:val="0"/>
        <w:autoSpaceDN w:val="0"/>
        <w:adjustRightInd w:val="0"/>
        <w:spacing w:after="0" w:line="240" w:lineRule="auto"/>
        <w:jc w:val="both"/>
        <w:rPr>
          <w:rFonts w:ascii="Tw Cen MT" w:hAnsi="Tw Cen MT" w:cs="Times New Roman"/>
          <w:b/>
          <w:szCs w:val="24"/>
        </w:rPr>
      </w:pPr>
      <w:r w:rsidRPr="00CF5DF9">
        <w:rPr>
          <w:rFonts w:ascii="Tw Cen MT" w:hAnsi="Tw Cen MT" w:cs="Times New Roman"/>
          <w:b/>
          <w:szCs w:val="24"/>
        </w:rPr>
        <w:t xml:space="preserve">Hubungan Pola Konsumsi Dengan </w:t>
      </w:r>
      <w:r w:rsidRPr="00CF5DF9">
        <w:rPr>
          <w:rFonts w:ascii="Tw Cen MT" w:hAnsi="Tw Cen MT" w:cs="Times New Roman"/>
          <w:b/>
          <w:bCs/>
          <w:i/>
          <w:color w:val="000000"/>
          <w:szCs w:val="24"/>
        </w:rPr>
        <w:t>Premenstrual Syndrome</w:t>
      </w:r>
    </w:p>
    <w:p w14:paraId="6AD47F6D" w14:textId="77777777" w:rsidR="00772EF6" w:rsidRPr="00CF5DF9" w:rsidRDefault="00A50371" w:rsidP="00CB089F">
      <w:pPr>
        <w:widowControl w:val="0"/>
        <w:autoSpaceDE w:val="0"/>
        <w:autoSpaceDN w:val="0"/>
        <w:adjustRightInd w:val="0"/>
        <w:spacing w:after="0" w:line="240" w:lineRule="auto"/>
        <w:ind w:firstLine="720"/>
        <w:jc w:val="both"/>
        <w:rPr>
          <w:rFonts w:ascii="Tw Cen MT" w:hAnsi="Tw Cen MT" w:cs="Times New Roman"/>
          <w:szCs w:val="24"/>
        </w:rPr>
      </w:pPr>
      <w:r w:rsidRPr="00CF5DF9">
        <w:rPr>
          <w:rFonts w:ascii="Tw Cen MT" w:hAnsi="Tw Cen MT"/>
          <w:szCs w:val="24"/>
        </w:rPr>
        <w:t xml:space="preserve">Berdasarkan </w:t>
      </w:r>
      <w:r w:rsidRPr="00CF5DF9">
        <w:rPr>
          <w:rFonts w:ascii="Tw Cen MT" w:hAnsi="Tw Cen MT" w:cs="Times New Roman"/>
          <w:szCs w:val="24"/>
        </w:rPr>
        <w:t xml:space="preserve">hasil penelitian menunjukkan </w:t>
      </w:r>
      <w:r w:rsidR="00DB7280" w:rsidRPr="00CF5DF9">
        <w:rPr>
          <w:rFonts w:ascii="Tw Cen MT" w:hAnsi="Tw Cen MT" w:cs="Times New Roman"/>
          <w:szCs w:val="24"/>
        </w:rPr>
        <w:t>dari 60responden (100%), responden dengan pola konsumsi tidak baik berjumlah 26 orang (</w:t>
      </w:r>
      <w:r w:rsidR="00DB7280" w:rsidRPr="00CF5DF9">
        <w:rPr>
          <w:rFonts w:ascii="Tw Cen MT" w:hAnsi="Tw Cen MT" w:cs="Times New Roman"/>
          <w:color w:val="000000"/>
          <w:szCs w:val="24"/>
        </w:rPr>
        <w:t>43.3%) mayoritas</w:t>
      </w:r>
      <w:r w:rsidR="00DB7280" w:rsidRPr="00CF5DF9">
        <w:rPr>
          <w:rFonts w:ascii="Tw Cen MT" w:hAnsi="Tw Cen MT" w:cs="Times New Roman"/>
          <w:szCs w:val="24"/>
        </w:rPr>
        <w:t xml:space="preserve"> PMS yaitu 22 orang (</w:t>
      </w:r>
      <w:r w:rsidR="00DB7280" w:rsidRPr="00CF5DF9">
        <w:rPr>
          <w:rFonts w:ascii="Tw Cen MT" w:hAnsi="Tw Cen MT" w:cs="Times New Roman"/>
          <w:color w:val="000000"/>
          <w:szCs w:val="24"/>
        </w:rPr>
        <w:t xml:space="preserve">36.7%) dan minoritas tidak PMS yaitu 4 orang </w:t>
      </w:r>
      <w:r w:rsidR="00DB7280" w:rsidRPr="00CF5DF9">
        <w:rPr>
          <w:rFonts w:ascii="Tw Cen MT" w:hAnsi="Tw Cen MT" w:cs="Times New Roman"/>
          <w:szCs w:val="24"/>
        </w:rPr>
        <w:t>(</w:t>
      </w:r>
      <w:r w:rsidR="00DB7280" w:rsidRPr="00CF5DF9">
        <w:rPr>
          <w:rFonts w:ascii="Tw Cen MT" w:hAnsi="Tw Cen MT" w:cs="Times New Roman"/>
          <w:color w:val="000000"/>
          <w:szCs w:val="24"/>
        </w:rPr>
        <w:t>6.7%)</w:t>
      </w:r>
      <w:r w:rsidR="00DB7280" w:rsidRPr="00CF5DF9">
        <w:rPr>
          <w:rFonts w:ascii="Tw Cen MT" w:hAnsi="Tw Cen MT" w:cs="Times New Roman"/>
          <w:szCs w:val="24"/>
        </w:rPr>
        <w:t xml:space="preserve">, </w:t>
      </w:r>
      <w:r w:rsidR="00DB7280" w:rsidRPr="00CF5DF9">
        <w:rPr>
          <w:rFonts w:ascii="Tw Cen MT" w:hAnsi="Tw Cen MT" w:cs="Times New Roman"/>
          <w:color w:val="000000"/>
          <w:szCs w:val="24"/>
        </w:rPr>
        <w:t xml:space="preserve">sedangkan </w:t>
      </w:r>
      <w:r w:rsidR="00DB7280" w:rsidRPr="00CF5DF9">
        <w:rPr>
          <w:rFonts w:ascii="Tw Cen MT" w:hAnsi="Tw Cen MT" w:cs="Times New Roman"/>
          <w:szCs w:val="24"/>
        </w:rPr>
        <w:t>responden dengan pola konsumsi baik berjumlah 34 orang (</w:t>
      </w:r>
      <w:r w:rsidR="00DB7280" w:rsidRPr="00CF5DF9">
        <w:rPr>
          <w:rFonts w:ascii="Tw Cen MT" w:hAnsi="Tw Cen MT" w:cs="Times New Roman"/>
          <w:color w:val="000000"/>
          <w:szCs w:val="24"/>
        </w:rPr>
        <w:t>56.7%) mayoritas</w:t>
      </w:r>
      <w:r w:rsidR="00DB7280" w:rsidRPr="00CF5DF9">
        <w:rPr>
          <w:rFonts w:ascii="Tw Cen MT" w:hAnsi="Tw Cen MT" w:cs="Times New Roman"/>
          <w:szCs w:val="24"/>
        </w:rPr>
        <w:t xml:space="preserve"> tidak PMS yaitu 31 orang (</w:t>
      </w:r>
      <w:r w:rsidR="00DB7280" w:rsidRPr="00CF5DF9">
        <w:rPr>
          <w:rFonts w:ascii="Tw Cen MT" w:hAnsi="Tw Cen MT" w:cs="Times New Roman"/>
          <w:color w:val="000000"/>
          <w:szCs w:val="24"/>
        </w:rPr>
        <w:t xml:space="preserve">51.7%) dan minoritas PMS yaitu 3 orang  </w:t>
      </w:r>
      <w:r w:rsidR="00DB7280" w:rsidRPr="00CF5DF9">
        <w:rPr>
          <w:rFonts w:ascii="Tw Cen MT" w:hAnsi="Tw Cen MT" w:cs="Times New Roman"/>
          <w:szCs w:val="24"/>
        </w:rPr>
        <w:t>(</w:t>
      </w:r>
      <w:r w:rsidR="00DB7280" w:rsidRPr="00CF5DF9">
        <w:rPr>
          <w:rFonts w:ascii="Tw Cen MT" w:hAnsi="Tw Cen MT" w:cs="Times New Roman"/>
          <w:color w:val="000000"/>
          <w:szCs w:val="24"/>
        </w:rPr>
        <w:t xml:space="preserve">5.0%). </w:t>
      </w:r>
      <w:r w:rsidR="00DB7280" w:rsidRPr="00CF5DF9">
        <w:rPr>
          <w:rFonts w:ascii="Tw Cen MT" w:hAnsi="Tw Cen MT" w:cs="Times New Roman"/>
          <w:szCs w:val="24"/>
        </w:rPr>
        <w:t xml:space="preserve">Dari hasil uji </w:t>
      </w:r>
      <w:r w:rsidR="00DB7280" w:rsidRPr="00CF5DF9">
        <w:rPr>
          <w:rFonts w:ascii="Tw Cen MT" w:hAnsi="Tw Cen MT" w:cs="Times New Roman"/>
          <w:i/>
          <w:szCs w:val="24"/>
        </w:rPr>
        <w:t>chi square</w:t>
      </w:r>
      <w:r w:rsidR="00DB7280" w:rsidRPr="00CF5DF9">
        <w:rPr>
          <w:rFonts w:ascii="Tw Cen MT" w:hAnsi="Tw Cen MT" w:cs="Times New Roman"/>
          <w:szCs w:val="24"/>
        </w:rPr>
        <w:t xml:space="preserve">, diperoleh hasil perhitungan </w:t>
      </w:r>
      <w:r w:rsidR="00DB7280" w:rsidRPr="00CF5DF9">
        <w:rPr>
          <w:rFonts w:ascii="Tw Cen MT" w:hAnsi="Tw Cen MT" w:cs="Times New Roman"/>
          <w:i/>
          <w:szCs w:val="24"/>
        </w:rPr>
        <w:t>p value</w:t>
      </w:r>
      <w:r w:rsidR="00DB7280" w:rsidRPr="00CF5DF9">
        <w:rPr>
          <w:rFonts w:ascii="Tw Cen MT" w:hAnsi="Tw Cen MT" w:cs="Times New Roman"/>
          <w:szCs w:val="24"/>
        </w:rPr>
        <w:t xml:space="preserve"> = 0.000 maka </w:t>
      </w:r>
      <w:r w:rsidR="00DB7280" w:rsidRPr="00CF5DF9">
        <w:rPr>
          <w:rFonts w:ascii="Tw Cen MT" w:hAnsi="Tw Cen MT" w:cs="Times New Roman"/>
          <w:i/>
          <w:szCs w:val="24"/>
        </w:rPr>
        <w:t xml:space="preserve">p </w:t>
      </w:r>
      <w:r w:rsidR="00DB7280" w:rsidRPr="00CF5DF9">
        <w:rPr>
          <w:rFonts w:ascii="Tw Cen MT" w:hAnsi="Tw Cen MT" w:cs="Times New Roman"/>
          <w:szCs w:val="24"/>
        </w:rPr>
        <w:t>&lt;</w:t>
      </w:r>
      <w:r w:rsidR="00DB7280" w:rsidRPr="00CF5DF9">
        <w:rPr>
          <w:rFonts w:ascii="Tw Cen MT" w:hAnsi="Tw Cen MT" w:cs="Times New Roman"/>
          <w:spacing w:val="-4"/>
          <w:szCs w:val="24"/>
        </w:rPr>
        <w:t>0,05</w:t>
      </w:r>
      <w:r w:rsidR="00DB7280" w:rsidRPr="00CF5DF9">
        <w:rPr>
          <w:rFonts w:ascii="Tw Cen MT" w:hAnsi="Tw Cen MT" w:cs="Times New Roman"/>
          <w:szCs w:val="24"/>
        </w:rPr>
        <w:t xml:space="preserve">, yang artinya ada Hubungan Pola Konsumsi Dengan </w:t>
      </w:r>
      <w:r w:rsidR="00DB7280" w:rsidRPr="00CF5DF9">
        <w:rPr>
          <w:rFonts w:ascii="Tw Cen MT" w:hAnsi="Tw Cen MT" w:cs="Times New Roman"/>
          <w:bCs/>
          <w:i/>
          <w:color w:val="000000"/>
          <w:szCs w:val="24"/>
        </w:rPr>
        <w:t>Premenstrual Syndro</w:t>
      </w:r>
      <w:r w:rsidR="00DB7280" w:rsidRPr="00ED624C">
        <w:rPr>
          <w:rFonts w:ascii="Tw Cen MT" w:hAnsi="Tw Cen MT" w:cs="Times New Roman"/>
          <w:bCs/>
          <w:i/>
          <w:color w:val="FF0000"/>
          <w:szCs w:val="24"/>
        </w:rPr>
        <w:t>me</w:t>
      </w:r>
      <w:r w:rsidR="00DB7280" w:rsidRPr="00ED624C">
        <w:rPr>
          <w:rFonts w:ascii="Tw Cen MT" w:hAnsi="Tw Cen MT"/>
          <w:color w:val="FF0000"/>
          <w:szCs w:val="24"/>
        </w:rPr>
        <w:t>Re</w:t>
      </w:r>
      <w:r w:rsidR="00DB7280" w:rsidRPr="00CF5DF9">
        <w:rPr>
          <w:rFonts w:ascii="Tw Cen MT" w:hAnsi="Tw Cen MT"/>
          <w:szCs w:val="24"/>
        </w:rPr>
        <w:t xml:space="preserve">sponden </w:t>
      </w:r>
      <w:r w:rsidR="00DB7280" w:rsidRPr="00CF5DF9">
        <w:rPr>
          <w:rFonts w:ascii="Tw Cen MT" w:hAnsi="Tw Cen MT" w:cs="Times New Roman"/>
          <w:szCs w:val="24"/>
        </w:rPr>
        <w:t xml:space="preserve">di </w:t>
      </w:r>
      <w:r w:rsidR="00331C03" w:rsidRPr="00CF5DF9">
        <w:rPr>
          <w:rFonts w:ascii="Tw Cen MT" w:eastAsia="Times New Roman" w:hAnsi="Tw Cen MT" w:cs="Times New Roman"/>
          <w:szCs w:val="24"/>
          <w:lang w:eastAsia="id-ID"/>
        </w:rPr>
        <w:t>SMP IT Yayasan Hj. Fauziah Binjai</w:t>
      </w:r>
      <w:r w:rsidR="00DB7280" w:rsidRPr="00CF5DF9">
        <w:rPr>
          <w:rFonts w:ascii="Tw Cen MT" w:hAnsi="Tw Cen MT" w:cs="Times New Roman"/>
          <w:szCs w:val="24"/>
        </w:rPr>
        <w:t xml:space="preserve"> Tahun 2019.</w:t>
      </w:r>
    </w:p>
    <w:p w14:paraId="75297A25" w14:textId="77777777" w:rsidR="00772EF6" w:rsidRPr="00CF5DF9" w:rsidRDefault="00772EF6" w:rsidP="00CB089F">
      <w:pPr>
        <w:widowControl w:val="0"/>
        <w:autoSpaceDE w:val="0"/>
        <w:autoSpaceDN w:val="0"/>
        <w:adjustRightInd w:val="0"/>
        <w:spacing w:after="0" w:line="240" w:lineRule="auto"/>
        <w:ind w:firstLine="720"/>
        <w:jc w:val="both"/>
        <w:rPr>
          <w:rFonts w:ascii="Tw Cen MT" w:hAnsi="Tw Cen MT" w:cs="Times New Roman"/>
          <w:szCs w:val="24"/>
        </w:rPr>
      </w:pPr>
      <w:r w:rsidRPr="00CF5DF9">
        <w:rPr>
          <w:rFonts w:ascii="Tw Cen MT" w:hAnsi="Tw Cen MT" w:cs="Times New Roman"/>
          <w:szCs w:val="24"/>
        </w:rPr>
        <w:t>Pola konsumsi adalah kebutuhan manusia baik dalam bentuk benda maupun jasa yang dialokasikan selain untuk kepentingan pribadi juga keluarga yang didasarkan pada tata hubungan tanggung jawab yang dimiliki yang sifatnya terrelisasi sebagai kebutuhan primer dan sekunder.</w:t>
      </w:r>
    </w:p>
    <w:p w14:paraId="533FDFE4" w14:textId="77777777" w:rsidR="002F4385" w:rsidRPr="00CF5DF9" w:rsidRDefault="002F4385" w:rsidP="00CB089F">
      <w:pPr>
        <w:widowControl w:val="0"/>
        <w:autoSpaceDE w:val="0"/>
        <w:autoSpaceDN w:val="0"/>
        <w:adjustRightInd w:val="0"/>
        <w:spacing w:after="0" w:line="240" w:lineRule="auto"/>
        <w:ind w:firstLine="720"/>
        <w:jc w:val="both"/>
        <w:rPr>
          <w:rFonts w:ascii="Tw Cen MT" w:hAnsi="Tw Cen MT" w:cs="Times New Roman"/>
          <w:szCs w:val="24"/>
        </w:rPr>
      </w:pPr>
      <w:r w:rsidRPr="00CF5DF9">
        <w:rPr>
          <w:rFonts w:ascii="Tw Cen MT" w:hAnsi="Tw Cen MT" w:cs="Times New Roman"/>
          <w:i/>
          <w:szCs w:val="24"/>
        </w:rPr>
        <w:t xml:space="preserve">Pre Menstrual Syndrome </w:t>
      </w:r>
      <w:r w:rsidRPr="00CF5DF9">
        <w:rPr>
          <w:rFonts w:ascii="Tw Cen MT" w:hAnsi="Tw Cen MT" w:cs="Times New Roman"/>
          <w:szCs w:val="24"/>
        </w:rPr>
        <w:t xml:space="preserve">(PMS) merupakan masalah kesehatan umum yang paling banyak dilaporkan oleh wanita reproduktif. Secara umum </w:t>
      </w:r>
      <w:r w:rsidRPr="00CF5DF9">
        <w:rPr>
          <w:rFonts w:ascii="Tw Cen MT" w:hAnsi="Tw Cen MT" w:cs="Times New Roman"/>
          <w:i/>
          <w:szCs w:val="24"/>
        </w:rPr>
        <w:t xml:space="preserve">PreMenstrual Syndrome </w:t>
      </w:r>
      <w:r w:rsidRPr="00CF5DF9">
        <w:rPr>
          <w:rFonts w:ascii="Tw Cen MT" w:hAnsi="Tw Cen MT" w:cs="Times New Roman"/>
          <w:szCs w:val="24"/>
        </w:rPr>
        <w:t>(PMS) dipengaruhi oleh faktor genetik, faktor hormonal, faktor gaya hidup, faktor kimawi dan faktor psikologi. Faktor gaya hidup seorang wanita terhadap pengaturan pola makan memegang peranan yang penting. Pola hidup yang tidak sehat terutama faktor nutrisi yang tidak seimbang diduga turut berperan dalam penyebab PMS (Fairus, Martini dan Prasetyowati, 2009). Menurut Saryono (2009), makan terlalu banyak atau terlalu sedikit, sangat berperan terhadap gejala-gejala PMS. Banyak zat mikronutrien yang juga berpotensial menyebabkan PMS karena peran zat tersebut dalam sintesis neurotransmitter dan regulasi hormon.</w:t>
      </w:r>
    </w:p>
    <w:p w14:paraId="547D10CF" w14:textId="77777777" w:rsidR="001B401B" w:rsidRPr="00CF5DF9" w:rsidRDefault="002F4385" w:rsidP="00CB089F">
      <w:pPr>
        <w:spacing w:after="0" w:line="240" w:lineRule="auto"/>
        <w:ind w:firstLine="720"/>
        <w:jc w:val="both"/>
        <w:rPr>
          <w:rFonts w:ascii="Tw Cen MT" w:eastAsia="Times New Roman" w:hAnsi="Tw Cen MT" w:cs="Times New Roman"/>
          <w:szCs w:val="24"/>
          <w:lang w:eastAsia="id-ID"/>
        </w:rPr>
      </w:pPr>
      <w:r w:rsidRPr="00CF5DF9">
        <w:rPr>
          <w:rFonts w:ascii="Tw Cen MT" w:hAnsi="Tw Cen MT" w:cs="Times New Roman"/>
          <w:szCs w:val="24"/>
        </w:rPr>
        <w:t xml:space="preserve">Penelitian ini sejalan dengan penelitian </w:t>
      </w:r>
      <w:r w:rsidR="0028000C" w:rsidRPr="00CF5DF9">
        <w:rPr>
          <w:rFonts w:ascii="Tw Cen MT" w:hAnsi="Tw Cen MT" w:cs="Times New Roman"/>
          <w:bCs/>
          <w:color w:val="000000"/>
          <w:szCs w:val="24"/>
        </w:rPr>
        <w:t xml:space="preserve">Syajaratuddur Faiqah </w:t>
      </w:r>
      <w:r w:rsidR="0028000C" w:rsidRPr="00CF5DF9">
        <w:rPr>
          <w:rFonts w:ascii="Tw Cen MT" w:hAnsi="Tw Cen MT" w:cs="Times New Roman"/>
          <w:szCs w:val="24"/>
        </w:rPr>
        <w:t xml:space="preserve">tahun 2015 </w:t>
      </w:r>
      <w:r w:rsidRPr="00CF5DF9">
        <w:rPr>
          <w:rFonts w:ascii="Tw Cen MT" w:hAnsi="Tw Cen MT" w:cs="Times New Roman"/>
          <w:szCs w:val="24"/>
        </w:rPr>
        <w:t xml:space="preserve">dengan judul </w:t>
      </w:r>
      <w:r w:rsidR="0028000C" w:rsidRPr="00CF5DF9">
        <w:rPr>
          <w:rFonts w:ascii="Tw Cen MT" w:hAnsi="Tw Cen MT" w:cs="Times New Roman"/>
          <w:bCs/>
          <w:color w:val="000000"/>
          <w:szCs w:val="24"/>
        </w:rPr>
        <w:t>Faktor</w:t>
      </w:r>
      <w:r w:rsidR="00D44EC4" w:rsidRPr="00CF5DF9">
        <w:rPr>
          <w:rFonts w:ascii="Tw Cen MT" w:hAnsi="Tw Cen MT" w:cs="Times New Roman"/>
          <w:bCs/>
          <w:color w:val="000000"/>
          <w:szCs w:val="24"/>
        </w:rPr>
        <w:t>-</w:t>
      </w:r>
      <w:r w:rsidR="0028000C" w:rsidRPr="00CF5DF9">
        <w:rPr>
          <w:rFonts w:ascii="Tw Cen MT" w:hAnsi="Tw Cen MT" w:cs="Times New Roman"/>
          <w:bCs/>
          <w:color w:val="000000"/>
          <w:szCs w:val="24"/>
        </w:rPr>
        <w:t xml:space="preserve">Faktor Yang Berhubungan Dengan </w:t>
      </w:r>
      <w:r w:rsidR="0028000C" w:rsidRPr="00CF5DF9">
        <w:rPr>
          <w:rFonts w:ascii="Tw Cen MT" w:hAnsi="Tw Cen MT" w:cs="Times New Roman"/>
          <w:bCs/>
          <w:i/>
          <w:iCs/>
          <w:color w:val="000000"/>
          <w:szCs w:val="24"/>
        </w:rPr>
        <w:t xml:space="preserve">Pre Menstrual Syndrome </w:t>
      </w:r>
      <w:r w:rsidR="0028000C" w:rsidRPr="00CF5DF9">
        <w:rPr>
          <w:rFonts w:ascii="Tw Cen MT" w:hAnsi="Tw Cen MT" w:cs="Times New Roman"/>
          <w:bCs/>
          <w:color w:val="000000"/>
          <w:szCs w:val="24"/>
        </w:rPr>
        <w:t>Pada Mahasiswa Tk II Semester III Jurusan Kebidanan Poltekkes Kemenkes Mataram</w:t>
      </w:r>
      <w:r w:rsidRPr="00CF5DF9">
        <w:rPr>
          <w:rFonts w:ascii="Tw Cen MT" w:hAnsi="Tw Cen MT" w:cs="Times New Roman"/>
          <w:szCs w:val="24"/>
        </w:rPr>
        <w:t xml:space="preserve">. </w:t>
      </w:r>
      <w:r w:rsidR="0028000C" w:rsidRPr="00CF5DF9">
        <w:rPr>
          <w:rFonts w:ascii="Tw Cen MT" w:hAnsi="Tw Cen MT" w:cs="Times New Roman"/>
          <w:szCs w:val="24"/>
        </w:rPr>
        <w:t xml:space="preserve">Hasil Penelitian menunjukkan bahwa dari 70 responden, yang </w:t>
      </w:r>
      <w:r w:rsidR="0028000C" w:rsidRPr="00CF5DF9">
        <w:rPr>
          <w:rFonts w:ascii="Tw Cen MT" w:hAnsi="Tw Cen MT" w:cs="Times New Roman"/>
          <w:szCs w:val="24"/>
        </w:rPr>
        <w:lastRenderedPageBreak/>
        <w:t xml:space="preserve">tidak stres lebih banyak dari pada yang mengalami stres menjelang menstruasi yaitu sebanyak 54 orang (77,1%). Pola Makan yang terbanyak adalah dengan Pola Makan Baik sebanyak 56 Orang (80%). Olah Raga yang terbanyak adalah yang Rutin berolah raga sebanyak 41 orang (58,6). </w:t>
      </w:r>
      <w:r w:rsidR="0028000C" w:rsidRPr="00CF5DF9">
        <w:rPr>
          <w:rFonts w:ascii="Tw Cen MT" w:hAnsi="Tw Cen MT" w:cs="Times New Roman"/>
          <w:color w:val="000000"/>
          <w:szCs w:val="24"/>
        </w:rPr>
        <w:t>Ada hubungan yang bermakna antara stres dengan PMS (p = 0,036 &lt; dari 0,05), Tidak ada Hubungan antara Pola Makan dengan PMS (p = 0,627), serta tidak ada hubungan yang bermakna antara Pola Olah Raga dengan PMS (p=0,627).</w:t>
      </w:r>
      <w:r w:rsidR="004C4ED4" w:rsidRPr="00CF5DF9">
        <w:rPr>
          <w:rFonts w:ascii="Tw Cen MT" w:eastAsia="Times New Roman" w:hAnsi="Tw Cen MT" w:cs="Times New Roman"/>
          <w:szCs w:val="24"/>
          <w:lang w:eastAsia="id-ID"/>
        </w:rPr>
        <w:fldChar w:fldCharType="begin" w:fldLock="1"/>
      </w:r>
      <w:r w:rsidR="00C62E9B" w:rsidRPr="00CF5DF9">
        <w:rPr>
          <w:rFonts w:ascii="Tw Cen MT" w:eastAsia="Times New Roman" w:hAnsi="Tw Cen MT" w:cs="Times New Roman"/>
          <w:szCs w:val="24"/>
          <w:lang w:eastAsia="id-ID"/>
        </w:rPr>
        <w:instrText>ADDIN CSL_CITATION { "citationItems" : [ { "id" : "ITEM-1", "itemData" : { "abstract" : "Premenstrual syndrome is a physical and psychological symptoms that occurs at 7 to 10 days before menstruation and disappear during menstruation.", "author" : [ { "dropping-particle" : "", "family" : "Faiqah", "given" : "Syajaratuddur", "non-dropping-particle" : "", "parse-names" : false, "suffix" : "" }, { "dropping-particle" : "", "family" : "Sopiatun", "given" : "Rita", "non-dropping-particle" : "", "parse-names" : false, "suffix" : "" } ], "container-title" : "Jurnal Kesehatan Prima", "id" : "ITEM-1", "issued" : { "date-parts" : [ [ "2015" ] ] }, "title" : "Faktor-Faktor Yang Berhubungan Dengan Pre Menstrual Syndrome Pada Mahasiswa Tk Ii Semester Iii Jurusan Kebidanan Poltekkes Kemenkes Mataram", "type" : "article-journal" }, "uris" : [ "http://www.mendeley.com/documents/?uuid=1dfd6be7-1f17-4365-8f1b-d60138eade39" ] } ], "mendeley" : { "formattedCitation" : "(26)", "plainTextFormattedCitation" : "(26)" }, "properties" : { "noteIndex" : 0 }, "schema" : "https://github.com/citation-style-language/schema/raw/master/csl-citation.json" }</w:instrText>
      </w:r>
      <w:r w:rsidR="004C4ED4" w:rsidRPr="00CF5DF9">
        <w:rPr>
          <w:rFonts w:ascii="Tw Cen MT" w:eastAsia="Times New Roman" w:hAnsi="Tw Cen MT" w:cs="Times New Roman"/>
          <w:szCs w:val="24"/>
          <w:lang w:eastAsia="id-ID"/>
        </w:rPr>
        <w:fldChar w:fldCharType="separate"/>
      </w:r>
      <w:r w:rsidR="00C62E9B" w:rsidRPr="00CF5DF9">
        <w:rPr>
          <w:rFonts w:ascii="Tw Cen MT" w:eastAsia="Times New Roman" w:hAnsi="Tw Cen MT" w:cs="Times New Roman"/>
          <w:noProof/>
          <w:szCs w:val="24"/>
          <w:lang w:eastAsia="id-ID"/>
        </w:rPr>
        <w:t>(26)</w:t>
      </w:r>
      <w:r w:rsidR="004C4ED4" w:rsidRPr="00CF5DF9">
        <w:rPr>
          <w:rFonts w:ascii="Tw Cen MT" w:eastAsia="Times New Roman" w:hAnsi="Tw Cen MT" w:cs="Times New Roman"/>
          <w:szCs w:val="24"/>
          <w:lang w:eastAsia="id-ID"/>
        </w:rPr>
        <w:fldChar w:fldCharType="end"/>
      </w:r>
    </w:p>
    <w:p w14:paraId="5CFAAD04" w14:textId="77777777" w:rsidR="00DA6FA4" w:rsidRPr="00CF5DF9" w:rsidRDefault="00733D93" w:rsidP="00CB089F">
      <w:pPr>
        <w:widowControl w:val="0"/>
        <w:autoSpaceDE w:val="0"/>
        <w:autoSpaceDN w:val="0"/>
        <w:adjustRightInd w:val="0"/>
        <w:spacing w:after="0" w:line="240" w:lineRule="auto"/>
        <w:ind w:firstLine="720"/>
        <w:jc w:val="both"/>
        <w:rPr>
          <w:rFonts w:ascii="Tw Cen MT" w:hAnsi="Tw Cen MT" w:cs="Times New Roman"/>
          <w:color w:val="000000"/>
          <w:szCs w:val="24"/>
        </w:rPr>
      </w:pPr>
      <w:r w:rsidRPr="00CF5DF9">
        <w:rPr>
          <w:rFonts w:ascii="Tw Cen MT" w:hAnsi="Tw Cen MT" w:cs="Times New Roman"/>
          <w:szCs w:val="24"/>
        </w:rPr>
        <w:t>Menurut asumsi peneliti dari hasil penelitian bahwa pola konsumsi berhu</w:t>
      </w:r>
      <w:r w:rsidR="008F3D81" w:rsidRPr="00CF5DF9">
        <w:rPr>
          <w:rFonts w:ascii="Tw Cen MT" w:hAnsi="Tw Cen MT" w:cs="Times New Roman"/>
          <w:szCs w:val="24"/>
        </w:rPr>
        <w:t xml:space="preserve">bungan dengan PMS terlihat dari </w:t>
      </w:r>
      <w:r w:rsidRPr="00CF5DF9">
        <w:rPr>
          <w:rFonts w:ascii="Tw Cen MT" w:hAnsi="Tw Cen MT" w:cs="Times New Roman"/>
          <w:szCs w:val="24"/>
        </w:rPr>
        <w:t>pola konsumsi</w:t>
      </w:r>
      <w:r w:rsidR="008F3D81" w:rsidRPr="00CF5DF9">
        <w:rPr>
          <w:rFonts w:ascii="Tw Cen MT" w:hAnsi="Tw Cen MT" w:cs="Times New Roman"/>
          <w:szCs w:val="24"/>
        </w:rPr>
        <w:t xml:space="preserve"> tidak baik berjumlah 26 orang, mayoritas PMS yaitu 22 orang </w:t>
      </w:r>
      <w:r w:rsidRPr="00CF5DF9">
        <w:rPr>
          <w:rFonts w:ascii="Tw Cen MT" w:hAnsi="Tw Cen MT" w:cs="Times New Roman"/>
          <w:szCs w:val="24"/>
        </w:rPr>
        <w:t>dan min</w:t>
      </w:r>
      <w:r w:rsidR="008F3D81" w:rsidRPr="00CF5DF9">
        <w:rPr>
          <w:rFonts w:ascii="Tw Cen MT" w:hAnsi="Tw Cen MT" w:cs="Times New Roman"/>
          <w:szCs w:val="24"/>
        </w:rPr>
        <w:t>oritas tidak PMS yaitu 4 orang</w:t>
      </w:r>
      <w:r w:rsidRPr="00CF5DF9">
        <w:rPr>
          <w:rFonts w:ascii="Tw Cen MT" w:hAnsi="Tw Cen MT" w:cs="Times New Roman"/>
          <w:szCs w:val="24"/>
        </w:rPr>
        <w:t>,</w:t>
      </w:r>
      <w:r w:rsidR="00A43C16" w:rsidRPr="00CF5DF9">
        <w:rPr>
          <w:rFonts w:ascii="Tw Cen MT" w:hAnsi="Tw Cen MT" w:cs="Times New Roman"/>
          <w:szCs w:val="24"/>
        </w:rPr>
        <w:t xml:space="preserve"> dan </w:t>
      </w:r>
      <w:r w:rsidR="005A4311" w:rsidRPr="00CF5DF9">
        <w:rPr>
          <w:rFonts w:ascii="Tw Cen MT" w:hAnsi="Tw Cen MT" w:cs="Times New Roman"/>
          <w:color w:val="000000"/>
          <w:szCs w:val="24"/>
        </w:rPr>
        <w:t>terdapat 3 responden dengan pola konsumsi baik tetapi mengalami PMS dan 4 reponden dengan pola konsumsi tidak baik tetapi tidak mengalami PMS dikarenakan berhubungan dengan pola olahraganya, 3 responden dengan pola konsumsi baik tetapi PMS dikarenakan pola olahraganya kurang baik, dan 4 responden dengan pola konsumsi tidak baik tetapi tidak PMS dikarenakan pola olahraganya baik.</w:t>
      </w:r>
    </w:p>
    <w:p w14:paraId="17CC47CD" w14:textId="77777777" w:rsidR="00DB7280" w:rsidRPr="00CF5DF9" w:rsidRDefault="00DB7280" w:rsidP="008A302E">
      <w:pPr>
        <w:widowControl w:val="0"/>
        <w:autoSpaceDE w:val="0"/>
        <w:autoSpaceDN w:val="0"/>
        <w:adjustRightInd w:val="0"/>
        <w:spacing w:after="0" w:line="240" w:lineRule="auto"/>
        <w:jc w:val="both"/>
        <w:rPr>
          <w:rFonts w:ascii="Tw Cen MT" w:hAnsi="Tw Cen MT" w:cs="Times New Roman"/>
          <w:b/>
          <w:szCs w:val="24"/>
        </w:rPr>
      </w:pPr>
      <w:r w:rsidRPr="00CF5DF9">
        <w:rPr>
          <w:rFonts w:ascii="Tw Cen MT" w:hAnsi="Tw Cen MT" w:cs="Times New Roman"/>
          <w:b/>
          <w:szCs w:val="24"/>
        </w:rPr>
        <w:t xml:space="preserve">Hubungan Pola Olahraga Dengan </w:t>
      </w:r>
      <w:r w:rsidRPr="00CF5DF9">
        <w:rPr>
          <w:rFonts w:ascii="Tw Cen MT" w:hAnsi="Tw Cen MT" w:cs="Times New Roman"/>
          <w:b/>
          <w:bCs/>
          <w:i/>
          <w:color w:val="000000"/>
          <w:szCs w:val="24"/>
        </w:rPr>
        <w:t>Premenstrual Syndrome</w:t>
      </w:r>
    </w:p>
    <w:p w14:paraId="12EB32AE" w14:textId="77777777" w:rsidR="0028000C" w:rsidRPr="00CF5DF9" w:rsidRDefault="00DB7280" w:rsidP="00CB089F">
      <w:pPr>
        <w:widowControl w:val="0"/>
        <w:autoSpaceDE w:val="0"/>
        <w:autoSpaceDN w:val="0"/>
        <w:adjustRightInd w:val="0"/>
        <w:spacing w:after="0" w:line="240" w:lineRule="auto"/>
        <w:ind w:firstLine="720"/>
        <w:jc w:val="both"/>
        <w:rPr>
          <w:rFonts w:ascii="Tw Cen MT" w:hAnsi="Tw Cen MT" w:cs="Times New Roman"/>
          <w:szCs w:val="24"/>
        </w:rPr>
      </w:pPr>
      <w:r w:rsidRPr="00CF5DF9">
        <w:rPr>
          <w:rFonts w:ascii="Tw Cen MT" w:hAnsi="Tw Cen MT"/>
          <w:szCs w:val="24"/>
        </w:rPr>
        <w:t xml:space="preserve">Berdasarkan </w:t>
      </w:r>
      <w:r w:rsidRPr="00CF5DF9">
        <w:rPr>
          <w:rFonts w:ascii="Tw Cen MT" w:hAnsi="Tw Cen MT" w:cs="Times New Roman"/>
          <w:szCs w:val="24"/>
        </w:rPr>
        <w:t>hasil penelitian menunjukkan dari 60responden (100%), responden dengan pola olahraga tidak rutin berjumlah 33 orang (</w:t>
      </w:r>
      <w:r w:rsidRPr="00CF5DF9">
        <w:rPr>
          <w:rFonts w:ascii="Tw Cen MT" w:hAnsi="Tw Cen MT" w:cs="Times New Roman"/>
          <w:color w:val="000000"/>
          <w:szCs w:val="24"/>
        </w:rPr>
        <w:t>55.0%) mayoritas</w:t>
      </w:r>
      <w:r w:rsidRPr="00CF5DF9">
        <w:rPr>
          <w:rFonts w:ascii="Tw Cen MT" w:hAnsi="Tw Cen MT" w:cs="Times New Roman"/>
          <w:szCs w:val="24"/>
        </w:rPr>
        <w:t xml:space="preserve"> PMS yaitu 24 orang (</w:t>
      </w:r>
      <w:r w:rsidRPr="00CF5DF9">
        <w:rPr>
          <w:rFonts w:ascii="Tw Cen MT" w:hAnsi="Tw Cen MT" w:cs="Times New Roman"/>
          <w:color w:val="000000"/>
          <w:szCs w:val="24"/>
        </w:rPr>
        <w:t xml:space="preserve">40.0%) dan minoritas tidak PMS yaitu 9 orang </w:t>
      </w:r>
      <w:r w:rsidRPr="00CF5DF9">
        <w:rPr>
          <w:rFonts w:ascii="Tw Cen MT" w:hAnsi="Tw Cen MT" w:cs="Times New Roman"/>
          <w:szCs w:val="24"/>
        </w:rPr>
        <w:t>(</w:t>
      </w:r>
      <w:r w:rsidRPr="00CF5DF9">
        <w:rPr>
          <w:rFonts w:ascii="Tw Cen MT" w:hAnsi="Tw Cen MT" w:cs="Times New Roman"/>
          <w:color w:val="000000"/>
          <w:szCs w:val="24"/>
        </w:rPr>
        <w:t>15.0%)</w:t>
      </w:r>
      <w:r w:rsidRPr="00CF5DF9">
        <w:rPr>
          <w:rFonts w:ascii="Tw Cen MT" w:hAnsi="Tw Cen MT" w:cs="Times New Roman"/>
          <w:szCs w:val="24"/>
        </w:rPr>
        <w:t xml:space="preserve">, </w:t>
      </w:r>
      <w:r w:rsidRPr="00CF5DF9">
        <w:rPr>
          <w:rFonts w:ascii="Tw Cen MT" w:hAnsi="Tw Cen MT" w:cs="Times New Roman"/>
          <w:color w:val="000000"/>
          <w:szCs w:val="24"/>
        </w:rPr>
        <w:t xml:space="preserve">sedangkan </w:t>
      </w:r>
      <w:r w:rsidRPr="00CF5DF9">
        <w:rPr>
          <w:rFonts w:ascii="Tw Cen MT" w:hAnsi="Tw Cen MT" w:cs="Times New Roman"/>
          <w:szCs w:val="24"/>
        </w:rPr>
        <w:t>responden dengan pola olahraga rutin berjumlah 27 orang (</w:t>
      </w:r>
      <w:r w:rsidRPr="00CF5DF9">
        <w:rPr>
          <w:rFonts w:ascii="Tw Cen MT" w:hAnsi="Tw Cen MT" w:cs="Times New Roman"/>
          <w:color w:val="000000"/>
          <w:szCs w:val="24"/>
        </w:rPr>
        <w:t>45.0%) mayoritas</w:t>
      </w:r>
      <w:r w:rsidRPr="00CF5DF9">
        <w:rPr>
          <w:rFonts w:ascii="Tw Cen MT" w:hAnsi="Tw Cen MT" w:cs="Times New Roman"/>
          <w:szCs w:val="24"/>
        </w:rPr>
        <w:t xml:space="preserve"> tidak PMS yaitu 26 orang (</w:t>
      </w:r>
      <w:r w:rsidRPr="00CF5DF9">
        <w:rPr>
          <w:rFonts w:ascii="Tw Cen MT" w:hAnsi="Tw Cen MT" w:cs="Times New Roman"/>
          <w:color w:val="000000"/>
          <w:szCs w:val="24"/>
        </w:rPr>
        <w:t xml:space="preserve">43.3%) dan minoritas PMS yaitu 1 orang  </w:t>
      </w:r>
      <w:r w:rsidRPr="00CF5DF9">
        <w:rPr>
          <w:rFonts w:ascii="Tw Cen MT" w:hAnsi="Tw Cen MT" w:cs="Times New Roman"/>
          <w:szCs w:val="24"/>
        </w:rPr>
        <w:t>(</w:t>
      </w:r>
      <w:r w:rsidRPr="00CF5DF9">
        <w:rPr>
          <w:rFonts w:ascii="Tw Cen MT" w:hAnsi="Tw Cen MT" w:cs="Times New Roman"/>
          <w:color w:val="000000"/>
          <w:szCs w:val="24"/>
        </w:rPr>
        <w:t xml:space="preserve">1.7%). </w:t>
      </w:r>
      <w:r w:rsidRPr="00CF5DF9">
        <w:rPr>
          <w:rFonts w:ascii="Tw Cen MT" w:hAnsi="Tw Cen MT" w:cs="Times New Roman"/>
          <w:szCs w:val="24"/>
        </w:rPr>
        <w:t xml:space="preserve">Dari hasil uji </w:t>
      </w:r>
      <w:r w:rsidRPr="00CF5DF9">
        <w:rPr>
          <w:rFonts w:ascii="Tw Cen MT" w:hAnsi="Tw Cen MT" w:cs="Times New Roman"/>
          <w:i/>
          <w:szCs w:val="24"/>
        </w:rPr>
        <w:t>chi square</w:t>
      </w:r>
      <w:r w:rsidRPr="00CF5DF9">
        <w:rPr>
          <w:rFonts w:ascii="Tw Cen MT" w:hAnsi="Tw Cen MT" w:cs="Times New Roman"/>
          <w:szCs w:val="24"/>
        </w:rPr>
        <w:t xml:space="preserve">, diperoleh hasil perhitungan </w:t>
      </w:r>
      <w:r w:rsidRPr="00CF5DF9">
        <w:rPr>
          <w:rFonts w:ascii="Tw Cen MT" w:hAnsi="Tw Cen MT" w:cs="Times New Roman"/>
          <w:i/>
          <w:szCs w:val="24"/>
        </w:rPr>
        <w:t>p value</w:t>
      </w:r>
      <w:r w:rsidRPr="00CF5DF9">
        <w:rPr>
          <w:rFonts w:ascii="Tw Cen MT" w:hAnsi="Tw Cen MT" w:cs="Times New Roman"/>
          <w:szCs w:val="24"/>
        </w:rPr>
        <w:t xml:space="preserve"> = 0.000 maka </w:t>
      </w:r>
      <w:r w:rsidRPr="00CF5DF9">
        <w:rPr>
          <w:rFonts w:ascii="Tw Cen MT" w:hAnsi="Tw Cen MT" w:cs="Times New Roman"/>
          <w:i/>
          <w:szCs w:val="24"/>
        </w:rPr>
        <w:t xml:space="preserve">p </w:t>
      </w:r>
      <w:r w:rsidRPr="00CF5DF9">
        <w:rPr>
          <w:rFonts w:ascii="Tw Cen MT" w:hAnsi="Tw Cen MT" w:cs="Times New Roman"/>
          <w:szCs w:val="24"/>
        </w:rPr>
        <w:t>&lt;</w:t>
      </w:r>
      <w:r w:rsidRPr="00CF5DF9">
        <w:rPr>
          <w:rFonts w:ascii="Tw Cen MT" w:hAnsi="Tw Cen MT" w:cs="Times New Roman"/>
          <w:spacing w:val="-4"/>
          <w:szCs w:val="24"/>
        </w:rPr>
        <w:t>0,05</w:t>
      </w:r>
      <w:r w:rsidRPr="00CF5DF9">
        <w:rPr>
          <w:rFonts w:ascii="Tw Cen MT" w:hAnsi="Tw Cen MT" w:cs="Times New Roman"/>
          <w:szCs w:val="24"/>
        </w:rPr>
        <w:t xml:space="preserve">, yang artinya ada Hubungan Pola Olahraga Dengan </w:t>
      </w:r>
      <w:r w:rsidRPr="00CF5DF9">
        <w:rPr>
          <w:rFonts w:ascii="Tw Cen MT" w:hAnsi="Tw Cen MT" w:cs="Times New Roman"/>
          <w:bCs/>
          <w:i/>
          <w:color w:val="000000"/>
          <w:szCs w:val="24"/>
        </w:rPr>
        <w:t>Premenstrual Syndrome</w:t>
      </w:r>
      <w:r w:rsidR="00331C03" w:rsidRPr="00CF5DF9">
        <w:rPr>
          <w:rFonts w:ascii="Tw Cen MT" w:hAnsi="Tw Cen MT" w:cs="Times New Roman"/>
          <w:bCs/>
          <w:i/>
          <w:color w:val="000000"/>
          <w:szCs w:val="24"/>
        </w:rPr>
        <w:t xml:space="preserve"> </w:t>
      </w:r>
      <w:r w:rsidRPr="00CF5DF9">
        <w:rPr>
          <w:rFonts w:ascii="Tw Cen MT" w:hAnsi="Tw Cen MT"/>
          <w:szCs w:val="24"/>
        </w:rPr>
        <w:t xml:space="preserve">Responden </w:t>
      </w:r>
      <w:r w:rsidRPr="00CF5DF9">
        <w:rPr>
          <w:rFonts w:ascii="Tw Cen MT" w:hAnsi="Tw Cen MT" w:cs="Times New Roman"/>
          <w:szCs w:val="24"/>
        </w:rPr>
        <w:t xml:space="preserve">di </w:t>
      </w:r>
      <w:r w:rsidR="00331C03" w:rsidRPr="00CF5DF9">
        <w:rPr>
          <w:rFonts w:ascii="Tw Cen MT" w:eastAsia="Times New Roman" w:hAnsi="Tw Cen MT" w:cs="Times New Roman"/>
          <w:szCs w:val="24"/>
          <w:lang w:eastAsia="id-ID"/>
        </w:rPr>
        <w:t>SMP IT Yayasan Hj. Fauziah Binjai</w:t>
      </w:r>
      <w:r w:rsidRPr="00CF5DF9">
        <w:rPr>
          <w:rFonts w:ascii="Tw Cen MT" w:hAnsi="Tw Cen MT" w:cs="Times New Roman"/>
          <w:szCs w:val="24"/>
        </w:rPr>
        <w:t xml:space="preserve"> Tahun 2019.</w:t>
      </w:r>
    </w:p>
    <w:p w14:paraId="64040152" w14:textId="77777777" w:rsidR="0028000C" w:rsidRPr="00CF5DF9" w:rsidRDefault="0028000C" w:rsidP="00CB089F">
      <w:pPr>
        <w:widowControl w:val="0"/>
        <w:autoSpaceDE w:val="0"/>
        <w:autoSpaceDN w:val="0"/>
        <w:adjustRightInd w:val="0"/>
        <w:spacing w:after="0" w:line="240" w:lineRule="auto"/>
        <w:ind w:firstLine="720"/>
        <w:jc w:val="both"/>
        <w:rPr>
          <w:rFonts w:ascii="Tw Cen MT" w:hAnsi="Tw Cen MT" w:cs="Times New Roman"/>
          <w:szCs w:val="24"/>
        </w:rPr>
      </w:pPr>
      <w:r w:rsidRPr="00CF5DF9">
        <w:rPr>
          <w:rFonts w:ascii="Tw Cen MT" w:hAnsi="Tw Cen MT" w:cs="Times New Roman"/>
          <w:szCs w:val="24"/>
        </w:rPr>
        <w:t xml:space="preserve">Membiasakan olahraga dan aktivitas fisik secara teratur, olahraga seperti berenang dan berjalan kaki. Tarik nafas dalam dan relaksasi juga bisa meringankan rasa tidak nyaman. Olahraga berupa lari dikatakan dapat mengurangi keluhan. Berolahraga dapat mengurangi stress dengan cara memilih waktu untuk keluar dari rumah dan pelampiasan untuk melepas marah atau kecemasan yang terjadi. Beberapa wanita mengatakan pada saat dia mengalami </w:t>
      </w:r>
      <w:r w:rsidRPr="00CF5DF9">
        <w:rPr>
          <w:rFonts w:ascii="Tw Cen MT" w:hAnsi="Tw Cen MT" w:cs="Times New Roman"/>
          <w:i/>
          <w:szCs w:val="24"/>
        </w:rPr>
        <w:t>PMS</w:t>
      </w:r>
      <w:r w:rsidRPr="00CF5DF9">
        <w:rPr>
          <w:rFonts w:ascii="Tw Cen MT" w:hAnsi="Tw Cen MT" w:cs="Times New Roman"/>
          <w:szCs w:val="24"/>
        </w:rPr>
        <w:t>, dapat membuat relaksasi dan tidur dimalam hari.</w:t>
      </w:r>
      <w:r w:rsidR="004C4ED4" w:rsidRPr="00CF5DF9">
        <w:rPr>
          <w:rFonts w:ascii="Tw Cen MT" w:hAnsi="Tw Cen MT" w:cs="Times New Roman"/>
          <w:szCs w:val="24"/>
        </w:rPr>
        <w:fldChar w:fldCharType="begin" w:fldLock="1"/>
      </w:r>
      <w:r w:rsidR="00C17C36" w:rsidRPr="00CF5DF9">
        <w:rPr>
          <w:rFonts w:ascii="Tw Cen MT" w:hAnsi="Tw Cen MT" w:cs="Times New Roman"/>
          <w:szCs w:val="24"/>
        </w:rPr>
        <w:instrText>ADDIN CSL_CITATION { "citationItems" : [ { "id" : "ITEM-1", "itemData" : { "author" : [ { "dropping-particle" : "", "family" : "Andriani", "given" : "", "non-dropping-particle" : "", "parse-names" : false, "suffix" : "" } ], "id" : "ITEM-1", "issued" : { "date-parts" : [ [ "2018" ] ] }, "page" : "1-85", "title" : "Hubungan Indeks Massa Tubuh (IMT) Dengan Premenstrual Syndrome (PMS) Pada Remaja Putri Usia 15-16 Tahun", "type" : "article-journal" }, "uris" : [ "http://www.mendeley.com/documents/?uuid=b8c9532d-19e3-4605-be02-ea043bc41438", "http://www.mendeley.com/documents/?uuid=b52f03b9-003b-4819-b9cc-4b2895f47344" ] } ], "mendeley" : { "formattedCitation" : "(19)", "plainTextFormattedCitation" : "(19)", "previouslyFormattedCitation" : "(19)" }, "properties" : { "noteIndex" : 0 }, "schema" : "https://github.com/citation-style-language/schema/raw/master/csl-citation.json" }</w:instrText>
      </w:r>
      <w:r w:rsidR="004C4ED4" w:rsidRPr="00CF5DF9">
        <w:rPr>
          <w:rFonts w:ascii="Tw Cen MT" w:hAnsi="Tw Cen MT" w:cs="Times New Roman"/>
          <w:szCs w:val="24"/>
        </w:rPr>
        <w:fldChar w:fldCharType="separate"/>
      </w:r>
      <w:r w:rsidRPr="00CF5DF9">
        <w:rPr>
          <w:rFonts w:ascii="Tw Cen MT" w:hAnsi="Tw Cen MT" w:cs="Times New Roman"/>
          <w:noProof/>
          <w:szCs w:val="24"/>
        </w:rPr>
        <w:t>(19)</w:t>
      </w:r>
      <w:r w:rsidR="004C4ED4" w:rsidRPr="00CF5DF9">
        <w:rPr>
          <w:rFonts w:ascii="Tw Cen MT" w:hAnsi="Tw Cen MT" w:cs="Times New Roman"/>
          <w:szCs w:val="24"/>
        </w:rPr>
        <w:fldChar w:fldCharType="end"/>
      </w:r>
    </w:p>
    <w:p w14:paraId="08B384E7" w14:textId="77777777" w:rsidR="00DB7280" w:rsidRPr="00CF5DF9" w:rsidRDefault="0028000C" w:rsidP="00CB089F">
      <w:pPr>
        <w:widowControl w:val="0"/>
        <w:autoSpaceDE w:val="0"/>
        <w:autoSpaceDN w:val="0"/>
        <w:adjustRightInd w:val="0"/>
        <w:spacing w:after="0" w:line="240" w:lineRule="auto"/>
        <w:ind w:firstLine="720"/>
        <w:jc w:val="both"/>
        <w:rPr>
          <w:rFonts w:ascii="Tw Cen MT" w:hAnsi="Tw Cen MT" w:cs="Times New Roman"/>
          <w:szCs w:val="24"/>
        </w:rPr>
      </w:pPr>
      <w:r w:rsidRPr="00CF5DF9">
        <w:rPr>
          <w:rFonts w:ascii="Tw Cen MT" w:hAnsi="Tw Cen MT" w:cs="Times New Roman"/>
          <w:szCs w:val="24"/>
        </w:rPr>
        <w:lastRenderedPageBreak/>
        <w:t xml:space="preserve">Faktor risiko berikutnya yang dapat memperberat </w:t>
      </w:r>
      <w:r w:rsidRPr="00CF5DF9">
        <w:rPr>
          <w:rFonts w:ascii="Tw Cen MT" w:hAnsi="Tw Cen MT" w:cs="Times New Roman"/>
          <w:i/>
          <w:szCs w:val="24"/>
        </w:rPr>
        <w:t>PMS</w:t>
      </w:r>
      <w:r w:rsidRPr="00CF5DF9">
        <w:rPr>
          <w:rFonts w:ascii="Tw Cen MT" w:hAnsi="Tw Cen MT" w:cs="Times New Roman"/>
          <w:szCs w:val="24"/>
        </w:rPr>
        <w:t xml:space="preserve"> adalah kurang berolahraga dan aktifitas fisik Kebiasaan olahraga yang kurang dapat memperberat </w:t>
      </w:r>
      <w:r w:rsidRPr="00CF5DF9">
        <w:rPr>
          <w:rFonts w:ascii="Tw Cen MT" w:hAnsi="Tw Cen MT" w:cs="Times New Roman"/>
          <w:i/>
          <w:szCs w:val="24"/>
        </w:rPr>
        <w:t>premenstrual syndrome</w:t>
      </w:r>
      <w:r w:rsidRPr="00CF5DF9">
        <w:rPr>
          <w:rFonts w:ascii="Tw Cen MT" w:hAnsi="Tw Cen MT" w:cs="Times New Roman"/>
          <w:szCs w:val="24"/>
        </w:rPr>
        <w:t>, karena aktifitas fisik dapat meningkatkan endorphin, menurunkan estrogen dan hormon steroid lainnya, meningkatkan transportasi oksigen dalam otot, mengurangi kadar kartisol, dan meningkatkan keadaan psikologis.</w:t>
      </w:r>
      <w:r w:rsidR="004C4ED4" w:rsidRPr="00CF5DF9">
        <w:rPr>
          <w:rFonts w:ascii="Tw Cen MT" w:hAnsi="Tw Cen MT" w:cs="Times New Roman"/>
          <w:szCs w:val="24"/>
        </w:rPr>
        <w:fldChar w:fldCharType="begin" w:fldLock="1"/>
      </w:r>
      <w:r w:rsidR="00C17C36" w:rsidRPr="00CF5DF9">
        <w:rPr>
          <w:rFonts w:ascii="Tw Cen MT" w:hAnsi="Tw Cen MT" w:cs="Times New Roman"/>
          <w:szCs w:val="24"/>
        </w:rPr>
        <w:instrText>ADDIN CSL_CITATION { "citationItems" : [ { "id" : "ITEM-1", "itemData" : { "author" : [ { "dropping-particle" : "", "family" : "Andriani", "given" : "", "non-dropping-particle" : "", "parse-names" : false, "suffix" : "" } ], "id" : "ITEM-1", "issued" : { "date-parts" : [ [ "2018" ] ] }, "page" : "1-85", "title" : "Hubungan Indeks Massa Tubuh (IMT) Dengan Premenstrual Syndrome (PMS) Pada Remaja Putri Usia 15-16 Tahun", "type" : "article-journal" }, "uris" : [ "http://www.mendeley.com/documents/?uuid=b8c9532d-19e3-4605-be02-ea043bc41438", "http://www.mendeley.com/documents/?uuid=b52f03b9-003b-4819-b9cc-4b2895f47344" ] } ], "mendeley" : { "formattedCitation" : "(19)", "plainTextFormattedCitation" : "(19)", "previouslyFormattedCitation" : "(19)" }, "properties" : { "noteIndex" : 0 }, "schema" : "https://github.com/citation-style-language/schema/raw/master/csl-citation.json" }</w:instrText>
      </w:r>
      <w:r w:rsidR="004C4ED4" w:rsidRPr="00CF5DF9">
        <w:rPr>
          <w:rFonts w:ascii="Tw Cen MT" w:hAnsi="Tw Cen MT" w:cs="Times New Roman"/>
          <w:szCs w:val="24"/>
        </w:rPr>
        <w:fldChar w:fldCharType="separate"/>
      </w:r>
      <w:r w:rsidRPr="00CF5DF9">
        <w:rPr>
          <w:rFonts w:ascii="Tw Cen MT" w:hAnsi="Tw Cen MT" w:cs="Times New Roman"/>
          <w:noProof/>
          <w:szCs w:val="24"/>
        </w:rPr>
        <w:t>(19)</w:t>
      </w:r>
      <w:r w:rsidR="004C4ED4" w:rsidRPr="00CF5DF9">
        <w:rPr>
          <w:rFonts w:ascii="Tw Cen MT" w:hAnsi="Tw Cen MT" w:cs="Times New Roman"/>
          <w:szCs w:val="24"/>
        </w:rPr>
        <w:fldChar w:fldCharType="end"/>
      </w:r>
    </w:p>
    <w:p w14:paraId="69FE4AC9" w14:textId="77777777" w:rsidR="00ED58FD" w:rsidRPr="00CF5DF9" w:rsidRDefault="00A467F2" w:rsidP="00CB089F">
      <w:pPr>
        <w:widowControl w:val="0"/>
        <w:autoSpaceDE w:val="0"/>
        <w:autoSpaceDN w:val="0"/>
        <w:adjustRightInd w:val="0"/>
        <w:spacing w:after="0" w:line="240" w:lineRule="auto"/>
        <w:ind w:firstLine="720"/>
        <w:jc w:val="both"/>
        <w:rPr>
          <w:rFonts w:ascii="Tw Cen MT" w:hAnsi="Tw Cen MT" w:cs="Times New Roman"/>
          <w:iCs/>
          <w:szCs w:val="24"/>
        </w:rPr>
      </w:pPr>
      <w:r w:rsidRPr="00CF5DF9">
        <w:rPr>
          <w:rFonts w:ascii="Tw Cen MT" w:hAnsi="Tw Cen MT" w:cs="Times New Roman"/>
          <w:szCs w:val="24"/>
        </w:rPr>
        <w:t xml:space="preserve">Penelitian ini sejalan dengan penelitian </w:t>
      </w:r>
      <w:r w:rsidR="005A4311" w:rsidRPr="00CF5DF9">
        <w:rPr>
          <w:rFonts w:ascii="Tw Cen MT" w:hAnsi="Tw Cen MT" w:cs="Times New Roman"/>
          <w:szCs w:val="24"/>
        </w:rPr>
        <w:t xml:space="preserve">Surmiasih tahun 2016 dengan judul </w:t>
      </w:r>
      <w:r w:rsidR="005A4311" w:rsidRPr="00CF5DF9">
        <w:rPr>
          <w:rFonts w:ascii="Tw Cen MT" w:hAnsi="Tw Cen MT" w:cs="Times New Roman"/>
          <w:bCs/>
          <w:szCs w:val="24"/>
        </w:rPr>
        <w:t xml:space="preserve">Aktivitas Fisik Dengan </w:t>
      </w:r>
      <w:r w:rsidR="005A4311" w:rsidRPr="00CF5DF9">
        <w:rPr>
          <w:rFonts w:ascii="Tw Cen MT" w:hAnsi="Tw Cen MT" w:cs="Times New Roman"/>
          <w:bCs/>
          <w:i/>
          <w:szCs w:val="24"/>
        </w:rPr>
        <w:t>Sindrom Premenstruasi</w:t>
      </w:r>
      <w:r w:rsidR="008A302E" w:rsidRPr="00CF5DF9">
        <w:rPr>
          <w:rFonts w:ascii="Tw Cen MT" w:hAnsi="Tw Cen MT" w:cs="Times New Roman"/>
          <w:bCs/>
          <w:i/>
          <w:szCs w:val="24"/>
        </w:rPr>
        <w:t xml:space="preserve"> </w:t>
      </w:r>
      <w:r w:rsidR="005A4311" w:rsidRPr="00CF5DF9">
        <w:rPr>
          <w:rFonts w:ascii="Tw Cen MT" w:hAnsi="Tw Cen MT" w:cs="Times New Roman"/>
          <w:bCs/>
          <w:szCs w:val="24"/>
        </w:rPr>
        <w:t>Pada Siswa SMP.</w:t>
      </w:r>
      <w:r w:rsidR="00ED58FD" w:rsidRPr="00CF5DF9">
        <w:rPr>
          <w:rFonts w:ascii="Tw Cen MT" w:hAnsi="Tw Cen MT" w:cs="Times New Roman"/>
          <w:iCs/>
          <w:szCs w:val="24"/>
        </w:rPr>
        <w:t xml:space="preserve">Salah satu faktor yang berhubungan dengan </w:t>
      </w:r>
      <w:r w:rsidR="00ED58FD" w:rsidRPr="00CF5DF9">
        <w:rPr>
          <w:rFonts w:ascii="Tw Cen MT" w:hAnsi="Tw Cen MT" w:cs="Times New Roman"/>
          <w:i/>
          <w:iCs/>
          <w:szCs w:val="24"/>
        </w:rPr>
        <w:t>pre menstual sindrom</w:t>
      </w:r>
      <w:r w:rsidR="00ED58FD" w:rsidRPr="00CF5DF9">
        <w:rPr>
          <w:rFonts w:ascii="Tw Cen MT" w:hAnsi="Tw Cen MT" w:cs="Times New Roman"/>
          <w:iCs/>
          <w:szCs w:val="24"/>
        </w:rPr>
        <w:t xml:space="preserve"> adalah</w:t>
      </w:r>
      <w:r w:rsidR="008A302E" w:rsidRPr="00CF5DF9">
        <w:rPr>
          <w:rFonts w:ascii="Tw Cen MT" w:hAnsi="Tw Cen MT" w:cs="Times New Roman"/>
          <w:iCs/>
          <w:szCs w:val="24"/>
        </w:rPr>
        <w:t xml:space="preserve"> </w:t>
      </w:r>
      <w:r w:rsidR="00ED58FD" w:rsidRPr="00CF5DF9">
        <w:rPr>
          <w:rFonts w:ascii="Tw Cen MT" w:hAnsi="Tw Cen MT" w:cs="Times New Roman"/>
          <w:iCs/>
          <w:szCs w:val="24"/>
        </w:rPr>
        <w:t>aktivitas fisik.</w:t>
      </w:r>
      <w:r w:rsidR="008A302E" w:rsidRPr="00CF5DF9">
        <w:rPr>
          <w:rFonts w:ascii="Tw Cen MT" w:hAnsi="Tw Cen MT" w:cs="Times New Roman"/>
          <w:iCs/>
          <w:szCs w:val="24"/>
        </w:rPr>
        <w:t xml:space="preserve"> </w:t>
      </w:r>
      <w:r w:rsidR="00ED58FD" w:rsidRPr="00CF5DF9">
        <w:rPr>
          <w:rFonts w:ascii="Tw Cen MT" w:hAnsi="Tw Cen MT" w:cs="Times New Roman"/>
          <w:iCs/>
          <w:szCs w:val="24"/>
        </w:rPr>
        <w:t xml:space="preserve">Tujuan penelitian ini adalah untuk mengetahui aktivitas fisik dengan kejadian </w:t>
      </w:r>
      <w:r w:rsidR="00ED58FD" w:rsidRPr="00CF5DF9">
        <w:rPr>
          <w:rFonts w:ascii="Tw Cen MT" w:hAnsi="Tw Cen MT" w:cs="Times New Roman"/>
          <w:i/>
          <w:iCs/>
          <w:szCs w:val="24"/>
        </w:rPr>
        <w:t xml:space="preserve">pre </w:t>
      </w:r>
      <w:r w:rsidR="008A302E" w:rsidRPr="00CF5DF9">
        <w:rPr>
          <w:rFonts w:ascii="Tw Cen MT" w:hAnsi="Tw Cen MT" w:cs="Times New Roman"/>
          <w:i/>
          <w:iCs/>
          <w:szCs w:val="24"/>
        </w:rPr>
        <w:t xml:space="preserve">menstrual </w:t>
      </w:r>
      <w:r w:rsidR="00ED58FD" w:rsidRPr="00CF5DF9">
        <w:rPr>
          <w:rFonts w:ascii="Tw Cen MT" w:hAnsi="Tw Cen MT" w:cs="Times New Roman"/>
          <w:i/>
          <w:iCs/>
          <w:szCs w:val="24"/>
        </w:rPr>
        <w:t>lsindrom</w:t>
      </w:r>
      <w:r w:rsidR="00ED58FD" w:rsidRPr="00CF5DF9">
        <w:rPr>
          <w:rFonts w:ascii="Tw Cen MT" w:hAnsi="Tw Cen MT" w:cs="Times New Roman"/>
          <w:iCs/>
          <w:szCs w:val="24"/>
        </w:rPr>
        <w:t>. Metode penelitian: jenis penelitian ini adalah kuantitatif dengan desain cross sectional. Subjek</w:t>
      </w:r>
      <w:r w:rsidR="008A302E" w:rsidRPr="00CF5DF9">
        <w:rPr>
          <w:rFonts w:ascii="Tw Cen MT" w:hAnsi="Tw Cen MT" w:cs="Times New Roman"/>
          <w:iCs/>
          <w:szCs w:val="24"/>
        </w:rPr>
        <w:t xml:space="preserve"> </w:t>
      </w:r>
      <w:r w:rsidR="00ED58FD" w:rsidRPr="00CF5DF9">
        <w:rPr>
          <w:rFonts w:ascii="Tw Cen MT" w:hAnsi="Tw Cen MT" w:cs="Times New Roman"/>
          <w:iCs/>
          <w:szCs w:val="24"/>
        </w:rPr>
        <w:t>penelitian adalah siswi SMP PGRI Pagelaran yang berjumlah 40 orang.</w:t>
      </w:r>
      <w:r w:rsidR="008A302E" w:rsidRPr="00CF5DF9">
        <w:rPr>
          <w:rFonts w:ascii="Tw Cen MT" w:hAnsi="Tw Cen MT" w:cs="Times New Roman"/>
          <w:iCs/>
          <w:szCs w:val="24"/>
        </w:rPr>
        <w:t xml:space="preserve"> </w:t>
      </w:r>
      <w:r w:rsidR="00ED58FD" w:rsidRPr="00CF5DF9">
        <w:rPr>
          <w:rFonts w:ascii="Tw Cen MT" w:hAnsi="Tw Cen MT" w:cs="Times New Roman"/>
          <w:iCs/>
          <w:szCs w:val="24"/>
        </w:rPr>
        <w:t>Teknik pengambilan sampel dengan</w:t>
      </w:r>
      <w:r w:rsidR="008A302E" w:rsidRPr="00CF5DF9">
        <w:rPr>
          <w:rFonts w:ascii="Tw Cen MT" w:hAnsi="Tw Cen MT" w:cs="Times New Roman"/>
          <w:iCs/>
          <w:szCs w:val="24"/>
        </w:rPr>
        <w:t xml:space="preserve"> </w:t>
      </w:r>
      <w:r w:rsidR="00ED58FD" w:rsidRPr="00CF5DF9">
        <w:rPr>
          <w:rFonts w:ascii="Tw Cen MT" w:hAnsi="Tw Cen MT" w:cs="Times New Roman"/>
          <w:iCs/>
          <w:szCs w:val="24"/>
        </w:rPr>
        <w:t>menggunakan Total Sampling.Analisa data dengan menggunakan uji Chi Square.</w:t>
      </w:r>
      <w:r w:rsidR="008A302E" w:rsidRPr="00CF5DF9">
        <w:rPr>
          <w:rFonts w:ascii="Tw Cen MT" w:hAnsi="Tw Cen MT" w:cs="Times New Roman"/>
          <w:iCs/>
          <w:szCs w:val="24"/>
        </w:rPr>
        <w:t xml:space="preserve"> </w:t>
      </w:r>
      <w:r w:rsidR="00ED58FD" w:rsidRPr="00CF5DF9">
        <w:rPr>
          <w:rFonts w:ascii="Tw Cen MT" w:hAnsi="Tw Cen MT" w:cs="Times New Roman"/>
          <w:iCs/>
          <w:szCs w:val="24"/>
        </w:rPr>
        <w:t xml:space="preserve">Hasil penelitian didapatkan pvalue 0,035 yang berarti ada hubungan aktivitas fisik dengan </w:t>
      </w:r>
      <w:r w:rsidR="00ED58FD" w:rsidRPr="00CF5DF9">
        <w:rPr>
          <w:rFonts w:ascii="Tw Cen MT" w:hAnsi="Tw Cen MT" w:cs="Times New Roman"/>
          <w:i/>
          <w:iCs/>
          <w:szCs w:val="24"/>
        </w:rPr>
        <w:t>pre menstrual sindrom</w:t>
      </w:r>
      <w:r w:rsidR="00ED58FD" w:rsidRPr="00CF5DF9">
        <w:rPr>
          <w:rFonts w:ascii="Tw Cen MT" w:hAnsi="Tw Cen MT" w:cs="Times New Roman"/>
          <w:iCs/>
          <w:szCs w:val="24"/>
        </w:rPr>
        <w:t>.</w:t>
      </w:r>
      <w:r w:rsidR="004C4ED4" w:rsidRPr="00CF5DF9">
        <w:rPr>
          <w:rFonts w:ascii="Tw Cen MT" w:hAnsi="Tw Cen MT" w:cs="Times New Roman"/>
          <w:iCs/>
          <w:szCs w:val="24"/>
        </w:rPr>
        <w:fldChar w:fldCharType="begin" w:fldLock="1"/>
      </w:r>
      <w:r w:rsidR="00C62E9B" w:rsidRPr="00CF5DF9">
        <w:rPr>
          <w:rFonts w:ascii="Tw Cen MT" w:hAnsi="Tw Cen MT" w:cs="Times New Roman"/>
          <w:iCs/>
          <w:szCs w:val="24"/>
        </w:rPr>
        <w:instrText>ADDIN CSL_CITATION { "citationItems" : [ { "id" : "ITEM-1", "itemData" : { "DOI" : "10.30604/jika.v1i2.24", "ISSN" : "2502-4825", "author" : [ { "dropping-particle" : "", "family" : "Surmiasih", "given" : "Surmiasih", "non-dropping-particle" : "", "parse-names" : false, "suffix" : "" } ], "container-title" : "Jurnal Aisyah : Jurnal Ilmu Kesehatan", "id" : "ITEM-1", "issued" : { "date-parts" : [ [ "2016" ] ] }, "title" : "Aktivitas Fisik dengan Sindrom Premenstruasi Pada Siswa SMP", "type" : "article-journal" }, "uris" : [ "http://www.mendeley.com/documents/?uuid=cde049ba-169f-486f-940b-359417373b7d" ] } ], "mendeley" : { "formattedCitation" : "(27)", "plainTextFormattedCitation" : "(27)", "previouslyFormattedCitation" : "(27)" }, "properties" : { "noteIndex" : 0 }, "schema" : "https://github.com/citation-style-language/schema/raw/master/csl-citation.json" }</w:instrText>
      </w:r>
      <w:r w:rsidR="004C4ED4" w:rsidRPr="00CF5DF9">
        <w:rPr>
          <w:rFonts w:ascii="Tw Cen MT" w:hAnsi="Tw Cen MT" w:cs="Times New Roman"/>
          <w:iCs/>
          <w:szCs w:val="24"/>
        </w:rPr>
        <w:fldChar w:fldCharType="separate"/>
      </w:r>
      <w:r w:rsidR="00C62E9B" w:rsidRPr="00CF5DF9">
        <w:rPr>
          <w:rFonts w:ascii="Tw Cen MT" w:hAnsi="Tw Cen MT" w:cs="Times New Roman"/>
          <w:iCs/>
          <w:noProof/>
          <w:szCs w:val="24"/>
        </w:rPr>
        <w:t>(27)</w:t>
      </w:r>
      <w:r w:rsidR="004C4ED4" w:rsidRPr="00CF5DF9">
        <w:rPr>
          <w:rFonts w:ascii="Tw Cen MT" w:hAnsi="Tw Cen MT" w:cs="Times New Roman"/>
          <w:iCs/>
          <w:szCs w:val="24"/>
        </w:rPr>
        <w:fldChar w:fldCharType="end"/>
      </w:r>
    </w:p>
    <w:p w14:paraId="5B87FC0D" w14:textId="77777777" w:rsidR="00DB7280" w:rsidRPr="00CF5DF9" w:rsidRDefault="00A43C16" w:rsidP="00CB089F">
      <w:pPr>
        <w:widowControl w:val="0"/>
        <w:autoSpaceDE w:val="0"/>
        <w:autoSpaceDN w:val="0"/>
        <w:adjustRightInd w:val="0"/>
        <w:spacing w:after="0" w:line="240" w:lineRule="auto"/>
        <w:ind w:firstLine="720"/>
        <w:jc w:val="both"/>
        <w:rPr>
          <w:rFonts w:ascii="Tw Cen MT" w:hAnsi="Tw Cen MT"/>
          <w:color w:val="000000"/>
          <w:szCs w:val="24"/>
        </w:rPr>
      </w:pPr>
      <w:r w:rsidRPr="00CF5DF9">
        <w:rPr>
          <w:rFonts w:ascii="Tw Cen MT" w:hAnsi="Tw Cen MT" w:cs="Times New Roman"/>
          <w:szCs w:val="24"/>
        </w:rPr>
        <w:t>Menurut asumsi peneliti dari hasil penelitian pola olahraga berhubungan dengan PMS terlihat dari pola ola</w:t>
      </w:r>
      <w:r w:rsidR="00AF408C" w:rsidRPr="00CF5DF9">
        <w:rPr>
          <w:rFonts w:ascii="Tw Cen MT" w:hAnsi="Tw Cen MT" w:cs="Times New Roman"/>
          <w:szCs w:val="24"/>
        </w:rPr>
        <w:t xml:space="preserve">hraga rutin berjumlah 27 orang, </w:t>
      </w:r>
      <w:r w:rsidRPr="00CF5DF9">
        <w:rPr>
          <w:rFonts w:ascii="Tw Cen MT" w:hAnsi="Tw Cen MT" w:cs="Times New Roman"/>
          <w:color w:val="000000"/>
          <w:szCs w:val="24"/>
        </w:rPr>
        <w:t>mayoritas</w:t>
      </w:r>
      <w:r w:rsidR="00AF408C" w:rsidRPr="00CF5DF9">
        <w:rPr>
          <w:rFonts w:ascii="Tw Cen MT" w:hAnsi="Tw Cen MT" w:cs="Times New Roman"/>
          <w:szCs w:val="24"/>
        </w:rPr>
        <w:t xml:space="preserve"> tidak PMS yaitu 26 orang </w:t>
      </w:r>
      <w:r w:rsidRPr="00CF5DF9">
        <w:rPr>
          <w:rFonts w:ascii="Tw Cen MT" w:hAnsi="Tw Cen MT" w:cs="Times New Roman"/>
          <w:color w:val="000000"/>
          <w:szCs w:val="24"/>
        </w:rPr>
        <w:t>dan m</w:t>
      </w:r>
      <w:r w:rsidR="00AF408C" w:rsidRPr="00CF5DF9">
        <w:rPr>
          <w:rFonts w:ascii="Tw Cen MT" w:hAnsi="Tw Cen MT" w:cs="Times New Roman"/>
          <w:color w:val="000000"/>
          <w:szCs w:val="24"/>
        </w:rPr>
        <w:t>inoritas PMS yaitu 1 orang</w:t>
      </w:r>
      <w:r w:rsidRPr="00CF5DF9">
        <w:rPr>
          <w:rFonts w:ascii="Tw Cen MT" w:hAnsi="Tw Cen MT" w:cs="Times New Roman"/>
          <w:szCs w:val="24"/>
        </w:rPr>
        <w:t>. Hal ini dikarenakan olahraga dapat mengurangi keluhan dan berolahraga dapat mengurangi stress dengan cara memilih waktu untuk keluar dari rumah dan pelampiasan untuk melepas mar</w:t>
      </w:r>
      <w:r w:rsidR="00AF408C" w:rsidRPr="00CF5DF9">
        <w:rPr>
          <w:rFonts w:ascii="Tw Cen MT" w:hAnsi="Tw Cen MT" w:cs="Times New Roman"/>
          <w:szCs w:val="24"/>
        </w:rPr>
        <w:t>ah atau kecemasan yang terjadi.</w:t>
      </w:r>
      <w:r w:rsidR="00AF408C" w:rsidRPr="00CF5DF9">
        <w:rPr>
          <w:rFonts w:ascii="Tw Cen MT" w:hAnsi="Tw Cen MT"/>
          <w:color w:val="000000"/>
          <w:szCs w:val="24"/>
        </w:rPr>
        <w:t xml:space="preserve"> Dan </w:t>
      </w:r>
      <w:r w:rsidR="00ED58FD" w:rsidRPr="00CF5DF9">
        <w:rPr>
          <w:rFonts w:ascii="Tw Cen MT" w:hAnsi="Tw Cen MT" w:cs="Times New Roman"/>
          <w:szCs w:val="24"/>
        </w:rPr>
        <w:t>terdapat 1 responden dengan pola olahraga rutin tetapi mengalami PMS dan 9 responden dengan pola olahraga tidak rutin tetapi tidak PMS dikarenakan berhubungan dengan pola stress dan pola konsumsinya. Terdapat 1 responden dengan pola olahraga rutin tetapi PMS dikarenakan mengalami stress, sedangkan 9 orang dengan pola olahraga tidak rutin tetapi tidak PMS dikarenakan pola konsumsi yang baik.</w:t>
      </w:r>
    </w:p>
    <w:p w14:paraId="0ADD624E" w14:textId="77777777" w:rsidR="00A50371" w:rsidRPr="00CF5DF9" w:rsidRDefault="00A50371" w:rsidP="00CB089F">
      <w:pPr>
        <w:spacing w:after="0" w:line="240" w:lineRule="auto"/>
        <w:rPr>
          <w:rFonts w:ascii="Tw Cen MT" w:hAnsi="Tw Cen MT" w:cs="Times New Roman"/>
          <w:szCs w:val="24"/>
        </w:rPr>
      </w:pPr>
    </w:p>
    <w:p w14:paraId="6A110D2B" w14:textId="77777777" w:rsidR="00A50371" w:rsidRPr="00CF5DF9" w:rsidRDefault="003806B7" w:rsidP="00FF3D7A">
      <w:pPr>
        <w:widowControl w:val="0"/>
        <w:autoSpaceDE w:val="0"/>
        <w:autoSpaceDN w:val="0"/>
        <w:adjustRightInd w:val="0"/>
        <w:spacing w:after="0" w:line="240" w:lineRule="auto"/>
        <w:rPr>
          <w:rFonts w:ascii="Tw Cen MT" w:hAnsi="Tw Cen MT"/>
          <w:b/>
          <w:szCs w:val="24"/>
        </w:rPr>
      </w:pPr>
      <w:r w:rsidRPr="00CF5DF9">
        <w:rPr>
          <w:rFonts w:ascii="Tw Cen MT" w:hAnsi="Tw Cen MT"/>
          <w:b/>
          <w:szCs w:val="24"/>
        </w:rPr>
        <w:t>SIMPULAN</w:t>
      </w:r>
    </w:p>
    <w:p w14:paraId="2B332BB9" w14:textId="77777777" w:rsidR="00E0684E" w:rsidRPr="00CF5DF9" w:rsidRDefault="009548D6" w:rsidP="008A302E">
      <w:pPr>
        <w:widowControl w:val="0"/>
        <w:autoSpaceDE w:val="0"/>
        <w:autoSpaceDN w:val="0"/>
        <w:adjustRightInd w:val="0"/>
        <w:spacing w:after="0" w:line="240" w:lineRule="auto"/>
        <w:ind w:firstLine="720"/>
        <w:jc w:val="both"/>
        <w:rPr>
          <w:rFonts w:ascii="Tw Cen MT" w:hAnsi="Tw Cen MT"/>
          <w:szCs w:val="24"/>
        </w:rPr>
      </w:pPr>
      <w:r w:rsidRPr="00CF5DF9">
        <w:rPr>
          <w:rFonts w:ascii="Tw Cen MT" w:hAnsi="Tw Cen MT" w:cs="Times New Roman"/>
          <w:szCs w:val="24"/>
        </w:rPr>
        <w:t>Tidak a</w:t>
      </w:r>
      <w:r w:rsidR="00A50371" w:rsidRPr="00CF5DF9">
        <w:rPr>
          <w:rFonts w:ascii="Tw Cen MT" w:hAnsi="Tw Cen MT" w:cs="Times New Roman"/>
          <w:szCs w:val="24"/>
        </w:rPr>
        <w:t xml:space="preserve">da </w:t>
      </w:r>
      <w:r w:rsidRPr="00CF5DF9">
        <w:rPr>
          <w:rFonts w:ascii="Tw Cen MT" w:hAnsi="Tw Cen MT" w:cs="Times New Roman"/>
          <w:szCs w:val="24"/>
        </w:rPr>
        <w:t xml:space="preserve">Hubungan Pengetahuan Dengan </w:t>
      </w:r>
      <w:r w:rsidRPr="00CF5DF9">
        <w:rPr>
          <w:rFonts w:ascii="Tw Cen MT" w:hAnsi="Tw Cen MT" w:cs="Times New Roman"/>
          <w:bCs/>
          <w:i/>
          <w:color w:val="000000"/>
          <w:szCs w:val="24"/>
        </w:rPr>
        <w:t>Premenstrual Syndrome</w:t>
      </w:r>
      <w:r w:rsidR="008A302E" w:rsidRPr="00CF5DF9">
        <w:rPr>
          <w:rFonts w:ascii="Tw Cen MT" w:hAnsi="Tw Cen MT" w:cs="Times New Roman"/>
          <w:bCs/>
          <w:i/>
          <w:color w:val="000000"/>
          <w:szCs w:val="24"/>
        </w:rPr>
        <w:t xml:space="preserve"> </w:t>
      </w:r>
      <w:r w:rsidRPr="00CF5DF9">
        <w:rPr>
          <w:rFonts w:ascii="Tw Cen MT" w:hAnsi="Tw Cen MT"/>
          <w:szCs w:val="24"/>
        </w:rPr>
        <w:t>Responden</w:t>
      </w:r>
      <w:r w:rsidR="008A302E" w:rsidRPr="00CF5DF9">
        <w:rPr>
          <w:rFonts w:ascii="Tw Cen MT" w:hAnsi="Tw Cen MT"/>
          <w:szCs w:val="24"/>
        </w:rPr>
        <w:t xml:space="preserve"> </w:t>
      </w:r>
      <w:r w:rsidR="00A50371" w:rsidRPr="00CF5DF9">
        <w:rPr>
          <w:rFonts w:ascii="Tw Cen MT" w:hAnsi="Tw Cen MT"/>
          <w:szCs w:val="24"/>
        </w:rPr>
        <w:t xml:space="preserve">dengan hasil uji statistik menggunakan uji </w:t>
      </w:r>
      <w:r w:rsidR="00A50371" w:rsidRPr="00CF5DF9">
        <w:rPr>
          <w:rFonts w:ascii="Tw Cen MT" w:hAnsi="Tw Cen MT"/>
          <w:i/>
          <w:szCs w:val="24"/>
        </w:rPr>
        <w:t>chi square</w:t>
      </w:r>
      <w:r w:rsidR="00A50371" w:rsidRPr="00CF5DF9">
        <w:rPr>
          <w:rFonts w:ascii="Tw Cen MT" w:hAnsi="Tw Cen MT"/>
          <w:szCs w:val="24"/>
        </w:rPr>
        <w:t xml:space="preserve">, diperoleh hasil perhitungan </w:t>
      </w:r>
      <w:r w:rsidR="00A50371" w:rsidRPr="00CF5DF9">
        <w:rPr>
          <w:rFonts w:ascii="Tw Cen MT" w:hAnsi="Tw Cen MT"/>
          <w:i/>
          <w:szCs w:val="24"/>
        </w:rPr>
        <w:t>p value</w:t>
      </w:r>
      <w:r w:rsidRPr="00CF5DF9">
        <w:rPr>
          <w:rFonts w:ascii="Tw Cen MT" w:hAnsi="Tw Cen MT"/>
          <w:szCs w:val="24"/>
        </w:rPr>
        <w:t xml:space="preserve"> = 0,116&gt;</w:t>
      </w:r>
      <w:r w:rsidR="00A50371" w:rsidRPr="00CF5DF9">
        <w:rPr>
          <w:rFonts w:ascii="Tw Cen MT" w:hAnsi="Tw Cen MT"/>
          <w:szCs w:val="24"/>
        </w:rPr>
        <w:t xml:space="preserve"> α </w:t>
      </w:r>
      <w:r w:rsidR="00A50371" w:rsidRPr="00CF5DF9">
        <w:rPr>
          <w:rFonts w:ascii="Tw Cen MT" w:hAnsi="Tw Cen MT"/>
          <w:spacing w:val="-4"/>
          <w:szCs w:val="24"/>
        </w:rPr>
        <w:t>0,05</w:t>
      </w:r>
      <w:r w:rsidR="00E0684E" w:rsidRPr="00CF5DF9">
        <w:rPr>
          <w:rFonts w:ascii="Tw Cen MT" w:hAnsi="Tw Cen MT"/>
          <w:szCs w:val="24"/>
        </w:rPr>
        <w:t xml:space="preserve">, maka Ho </w:t>
      </w:r>
      <w:r w:rsidR="00A50371" w:rsidRPr="00CF5DF9">
        <w:rPr>
          <w:rFonts w:ascii="Tw Cen MT" w:hAnsi="Tw Cen MT"/>
          <w:szCs w:val="24"/>
        </w:rPr>
        <w:t>diterima.</w:t>
      </w:r>
      <w:r w:rsidR="008A302E" w:rsidRPr="00CF5DF9">
        <w:rPr>
          <w:rFonts w:ascii="Tw Cen MT" w:hAnsi="Tw Cen MT"/>
          <w:szCs w:val="24"/>
        </w:rPr>
        <w:t xml:space="preserve"> </w:t>
      </w:r>
      <w:r w:rsidR="00A50371" w:rsidRPr="00CF5DF9">
        <w:rPr>
          <w:rFonts w:ascii="Tw Cen MT" w:hAnsi="Tw Cen MT" w:cs="Times New Roman"/>
          <w:szCs w:val="24"/>
        </w:rPr>
        <w:t xml:space="preserve">Ada </w:t>
      </w:r>
      <w:r w:rsidR="001F472E" w:rsidRPr="00CF5DF9">
        <w:rPr>
          <w:rFonts w:ascii="Tw Cen MT" w:hAnsi="Tw Cen MT" w:cs="Times New Roman"/>
          <w:szCs w:val="24"/>
        </w:rPr>
        <w:t xml:space="preserve">Hubungan Stress </w:t>
      </w:r>
      <w:r w:rsidR="00E0684E" w:rsidRPr="00CF5DF9">
        <w:rPr>
          <w:rFonts w:ascii="Tw Cen MT" w:hAnsi="Tw Cen MT" w:cs="Times New Roman"/>
          <w:szCs w:val="24"/>
        </w:rPr>
        <w:t xml:space="preserve">Dengan </w:t>
      </w:r>
      <w:r w:rsidR="00E0684E" w:rsidRPr="00CF5DF9">
        <w:rPr>
          <w:rFonts w:ascii="Tw Cen MT" w:hAnsi="Tw Cen MT" w:cs="Times New Roman"/>
          <w:bCs/>
          <w:i/>
          <w:color w:val="000000"/>
          <w:szCs w:val="24"/>
        </w:rPr>
        <w:t>Premenstrual Syndrome</w:t>
      </w:r>
      <w:r w:rsidR="008A302E" w:rsidRPr="00CF5DF9">
        <w:rPr>
          <w:rFonts w:ascii="Tw Cen MT" w:hAnsi="Tw Cen MT" w:cs="Times New Roman"/>
          <w:bCs/>
          <w:i/>
          <w:color w:val="000000"/>
          <w:szCs w:val="24"/>
        </w:rPr>
        <w:t xml:space="preserve"> </w:t>
      </w:r>
      <w:r w:rsidR="00E0684E" w:rsidRPr="00CF5DF9">
        <w:rPr>
          <w:rFonts w:ascii="Tw Cen MT" w:hAnsi="Tw Cen MT"/>
          <w:szCs w:val="24"/>
        </w:rPr>
        <w:t xml:space="preserve">Responden </w:t>
      </w:r>
      <w:r w:rsidR="00A50371" w:rsidRPr="00CF5DF9">
        <w:rPr>
          <w:rFonts w:ascii="Tw Cen MT" w:hAnsi="Tw Cen MT"/>
          <w:szCs w:val="24"/>
        </w:rPr>
        <w:t xml:space="preserve">dengan hasil uji statistik menggunakan uji </w:t>
      </w:r>
      <w:r w:rsidR="00A50371" w:rsidRPr="00CF5DF9">
        <w:rPr>
          <w:rFonts w:ascii="Tw Cen MT" w:hAnsi="Tw Cen MT"/>
          <w:i/>
          <w:szCs w:val="24"/>
        </w:rPr>
        <w:t>chi square</w:t>
      </w:r>
      <w:r w:rsidR="00A50371" w:rsidRPr="00CF5DF9">
        <w:rPr>
          <w:rFonts w:ascii="Tw Cen MT" w:hAnsi="Tw Cen MT"/>
          <w:szCs w:val="24"/>
        </w:rPr>
        <w:t xml:space="preserve">, diperoleh hasil perhitungan </w:t>
      </w:r>
      <w:r w:rsidR="00A50371" w:rsidRPr="00CF5DF9">
        <w:rPr>
          <w:rFonts w:ascii="Tw Cen MT" w:hAnsi="Tw Cen MT"/>
          <w:i/>
          <w:szCs w:val="24"/>
        </w:rPr>
        <w:t>p value</w:t>
      </w:r>
      <w:r w:rsidR="00A50371" w:rsidRPr="00CF5DF9">
        <w:rPr>
          <w:rFonts w:ascii="Tw Cen MT" w:hAnsi="Tw Cen MT"/>
          <w:szCs w:val="24"/>
        </w:rPr>
        <w:t xml:space="preserve"> = 0,000&lt; α </w:t>
      </w:r>
      <w:r w:rsidR="00A50371" w:rsidRPr="00CF5DF9">
        <w:rPr>
          <w:rFonts w:ascii="Tw Cen MT" w:hAnsi="Tw Cen MT"/>
          <w:spacing w:val="-4"/>
          <w:szCs w:val="24"/>
        </w:rPr>
        <w:t>0,05</w:t>
      </w:r>
      <w:r w:rsidR="00A50371" w:rsidRPr="00CF5DF9">
        <w:rPr>
          <w:rFonts w:ascii="Tw Cen MT" w:hAnsi="Tw Cen MT"/>
          <w:szCs w:val="24"/>
        </w:rPr>
        <w:t xml:space="preserve">, maka </w:t>
      </w:r>
      <w:r w:rsidR="00A50371" w:rsidRPr="00CF5DF9">
        <w:rPr>
          <w:rFonts w:ascii="Tw Cen MT" w:hAnsi="Tw Cen MT"/>
          <w:szCs w:val="24"/>
        </w:rPr>
        <w:lastRenderedPageBreak/>
        <w:t>Ho ditolak dan Ha diterima.</w:t>
      </w:r>
      <w:r w:rsidR="008A302E" w:rsidRPr="00CF5DF9">
        <w:rPr>
          <w:rFonts w:ascii="Tw Cen MT" w:hAnsi="Tw Cen MT"/>
          <w:szCs w:val="24"/>
        </w:rPr>
        <w:t xml:space="preserve"> </w:t>
      </w:r>
      <w:r w:rsidR="00A50371" w:rsidRPr="00CF5DF9">
        <w:rPr>
          <w:rFonts w:ascii="Tw Cen MT" w:hAnsi="Tw Cen MT" w:cs="Times New Roman"/>
          <w:szCs w:val="24"/>
        </w:rPr>
        <w:t xml:space="preserve">Ada </w:t>
      </w:r>
      <w:r w:rsidR="00E0684E" w:rsidRPr="00CF5DF9">
        <w:rPr>
          <w:rFonts w:ascii="Tw Cen MT" w:hAnsi="Tw Cen MT" w:cs="Times New Roman"/>
          <w:szCs w:val="24"/>
        </w:rPr>
        <w:t xml:space="preserve">Hubungan Pola Konsumsi  Dengan </w:t>
      </w:r>
      <w:r w:rsidR="00E0684E" w:rsidRPr="00CF5DF9">
        <w:rPr>
          <w:rFonts w:ascii="Tw Cen MT" w:hAnsi="Tw Cen MT" w:cs="Times New Roman"/>
          <w:bCs/>
          <w:i/>
          <w:color w:val="000000"/>
          <w:szCs w:val="24"/>
        </w:rPr>
        <w:t>Premenstrual Syndrome</w:t>
      </w:r>
      <w:r w:rsidR="008A302E" w:rsidRPr="00CF5DF9">
        <w:rPr>
          <w:rFonts w:ascii="Tw Cen MT" w:hAnsi="Tw Cen MT" w:cs="Times New Roman"/>
          <w:bCs/>
          <w:i/>
          <w:color w:val="000000"/>
          <w:szCs w:val="24"/>
        </w:rPr>
        <w:t xml:space="preserve"> </w:t>
      </w:r>
      <w:r w:rsidR="00E0684E" w:rsidRPr="00CF5DF9">
        <w:rPr>
          <w:rFonts w:ascii="Tw Cen MT" w:hAnsi="Tw Cen MT"/>
          <w:szCs w:val="24"/>
        </w:rPr>
        <w:t xml:space="preserve">Responden </w:t>
      </w:r>
      <w:r w:rsidR="00A50371" w:rsidRPr="00CF5DF9">
        <w:rPr>
          <w:rFonts w:ascii="Tw Cen MT" w:hAnsi="Tw Cen MT"/>
          <w:szCs w:val="24"/>
        </w:rPr>
        <w:t xml:space="preserve">dengan hasil uji statistik menggunakan uji </w:t>
      </w:r>
      <w:r w:rsidR="00A50371" w:rsidRPr="00CF5DF9">
        <w:rPr>
          <w:rFonts w:ascii="Tw Cen MT" w:hAnsi="Tw Cen MT"/>
          <w:i/>
          <w:szCs w:val="24"/>
        </w:rPr>
        <w:t>chi square</w:t>
      </w:r>
      <w:r w:rsidR="00A50371" w:rsidRPr="00CF5DF9">
        <w:rPr>
          <w:rFonts w:ascii="Tw Cen MT" w:hAnsi="Tw Cen MT"/>
          <w:szCs w:val="24"/>
        </w:rPr>
        <w:t xml:space="preserve">, diperoleh hasil perhitungan </w:t>
      </w:r>
      <w:r w:rsidR="00A50371" w:rsidRPr="00CF5DF9">
        <w:rPr>
          <w:rFonts w:ascii="Tw Cen MT" w:hAnsi="Tw Cen MT"/>
          <w:i/>
          <w:szCs w:val="24"/>
        </w:rPr>
        <w:t>p value</w:t>
      </w:r>
      <w:r w:rsidR="00A50371" w:rsidRPr="00CF5DF9">
        <w:rPr>
          <w:rFonts w:ascii="Tw Cen MT" w:hAnsi="Tw Cen MT"/>
          <w:szCs w:val="24"/>
        </w:rPr>
        <w:t xml:space="preserve"> = 0,000&lt; α </w:t>
      </w:r>
      <w:r w:rsidR="00A50371" w:rsidRPr="00CF5DF9">
        <w:rPr>
          <w:rFonts w:ascii="Tw Cen MT" w:hAnsi="Tw Cen MT"/>
          <w:spacing w:val="-4"/>
          <w:szCs w:val="24"/>
        </w:rPr>
        <w:t>0,05</w:t>
      </w:r>
      <w:r w:rsidR="00A50371" w:rsidRPr="00CF5DF9">
        <w:rPr>
          <w:rFonts w:ascii="Tw Cen MT" w:hAnsi="Tw Cen MT"/>
          <w:szCs w:val="24"/>
        </w:rPr>
        <w:t>, maka Ho ditolak dan Ha diterima.</w:t>
      </w:r>
      <w:r w:rsidR="008A302E" w:rsidRPr="00CF5DF9">
        <w:rPr>
          <w:rFonts w:ascii="Tw Cen MT" w:hAnsi="Tw Cen MT"/>
          <w:szCs w:val="24"/>
        </w:rPr>
        <w:t xml:space="preserve"> </w:t>
      </w:r>
      <w:r w:rsidR="007528F3" w:rsidRPr="00CF5DF9">
        <w:rPr>
          <w:rFonts w:ascii="Tw Cen MT" w:hAnsi="Tw Cen MT" w:cs="Times New Roman"/>
          <w:szCs w:val="24"/>
        </w:rPr>
        <w:t xml:space="preserve">Ada Hubungan </w:t>
      </w:r>
      <w:r w:rsidR="001F472E" w:rsidRPr="00CF5DF9">
        <w:rPr>
          <w:rFonts w:ascii="Tw Cen MT" w:hAnsi="Tw Cen MT" w:cs="Times New Roman"/>
          <w:szCs w:val="24"/>
        </w:rPr>
        <w:t xml:space="preserve">Pola Olahraga </w:t>
      </w:r>
      <w:r w:rsidR="00E0684E" w:rsidRPr="00CF5DF9">
        <w:rPr>
          <w:rFonts w:ascii="Tw Cen MT" w:hAnsi="Tw Cen MT" w:cs="Times New Roman"/>
          <w:szCs w:val="24"/>
        </w:rPr>
        <w:t>D</w:t>
      </w:r>
      <w:bookmarkStart w:id="16" w:name="_GoBack"/>
      <w:bookmarkEnd w:id="16"/>
      <w:r w:rsidR="00E0684E" w:rsidRPr="00CF5DF9">
        <w:rPr>
          <w:rFonts w:ascii="Tw Cen MT" w:hAnsi="Tw Cen MT" w:cs="Times New Roman"/>
          <w:szCs w:val="24"/>
        </w:rPr>
        <w:t xml:space="preserve">engan </w:t>
      </w:r>
      <w:r w:rsidR="00E0684E" w:rsidRPr="00CF5DF9">
        <w:rPr>
          <w:rFonts w:ascii="Tw Cen MT" w:hAnsi="Tw Cen MT" w:cs="Times New Roman"/>
          <w:bCs/>
          <w:i/>
          <w:color w:val="000000"/>
          <w:szCs w:val="24"/>
        </w:rPr>
        <w:t>Premenstrual Syndrome</w:t>
      </w:r>
      <w:r w:rsidR="008A302E" w:rsidRPr="00CF5DF9">
        <w:rPr>
          <w:rFonts w:ascii="Tw Cen MT" w:hAnsi="Tw Cen MT" w:cs="Times New Roman"/>
          <w:bCs/>
          <w:i/>
          <w:color w:val="000000"/>
          <w:szCs w:val="24"/>
        </w:rPr>
        <w:t xml:space="preserve"> </w:t>
      </w:r>
      <w:r w:rsidR="00E0684E" w:rsidRPr="00CF5DF9">
        <w:rPr>
          <w:rFonts w:ascii="Tw Cen MT" w:hAnsi="Tw Cen MT"/>
          <w:szCs w:val="24"/>
        </w:rPr>
        <w:t xml:space="preserve">Responden dengan hasil uji statistik menggunakan uji </w:t>
      </w:r>
      <w:r w:rsidR="00E0684E" w:rsidRPr="00CF5DF9">
        <w:rPr>
          <w:rFonts w:ascii="Tw Cen MT" w:hAnsi="Tw Cen MT"/>
          <w:i/>
          <w:szCs w:val="24"/>
        </w:rPr>
        <w:t>chi square</w:t>
      </w:r>
      <w:r w:rsidR="00E0684E" w:rsidRPr="00CF5DF9">
        <w:rPr>
          <w:rFonts w:ascii="Tw Cen MT" w:hAnsi="Tw Cen MT"/>
          <w:szCs w:val="24"/>
        </w:rPr>
        <w:t xml:space="preserve">, diperoleh hasil perhitungan </w:t>
      </w:r>
      <w:r w:rsidR="00E0684E" w:rsidRPr="00CF5DF9">
        <w:rPr>
          <w:rFonts w:ascii="Tw Cen MT" w:hAnsi="Tw Cen MT"/>
          <w:i/>
          <w:szCs w:val="24"/>
        </w:rPr>
        <w:t>p value</w:t>
      </w:r>
      <w:r w:rsidR="00E0684E" w:rsidRPr="00CF5DF9">
        <w:rPr>
          <w:rFonts w:ascii="Tw Cen MT" w:hAnsi="Tw Cen MT"/>
          <w:szCs w:val="24"/>
        </w:rPr>
        <w:t xml:space="preserve"> = 0,000&lt; α </w:t>
      </w:r>
      <w:r w:rsidR="00E0684E" w:rsidRPr="00CF5DF9">
        <w:rPr>
          <w:rFonts w:ascii="Tw Cen MT" w:hAnsi="Tw Cen MT"/>
          <w:spacing w:val="-4"/>
          <w:szCs w:val="24"/>
        </w:rPr>
        <w:t>0,05</w:t>
      </w:r>
      <w:r w:rsidR="00E0684E" w:rsidRPr="00CF5DF9">
        <w:rPr>
          <w:rFonts w:ascii="Tw Cen MT" w:hAnsi="Tw Cen MT"/>
          <w:szCs w:val="24"/>
        </w:rPr>
        <w:t>, maka Ho ditolak dan Ha diterima</w:t>
      </w:r>
      <w:r w:rsidR="008A302E" w:rsidRPr="00CF5DF9">
        <w:rPr>
          <w:rFonts w:ascii="Tw Cen MT" w:hAnsi="Tw Cen MT"/>
          <w:szCs w:val="24"/>
        </w:rPr>
        <w:t xml:space="preserve"> </w:t>
      </w:r>
      <w:r w:rsidR="008A302E" w:rsidRPr="00CF5DF9">
        <w:rPr>
          <w:rFonts w:ascii="Tw Cen MT" w:hAnsi="Tw Cen MT" w:cs="Times New Roman"/>
          <w:szCs w:val="24"/>
        </w:rPr>
        <w:t xml:space="preserve">di </w:t>
      </w:r>
      <w:r w:rsidR="00331C03" w:rsidRPr="00CF5DF9">
        <w:rPr>
          <w:rFonts w:ascii="Tw Cen MT" w:eastAsia="Times New Roman" w:hAnsi="Tw Cen MT" w:cs="Times New Roman"/>
          <w:szCs w:val="24"/>
          <w:lang w:eastAsia="id-ID"/>
        </w:rPr>
        <w:t>SMP IT Yayasan Hj. Fauziah Binjai</w:t>
      </w:r>
      <w:r w:rsidR="008A302E" w:rsidRPr="00CF5DF9">
        <w:rPr>
          <w:rFonts w:ascii="Tw Cen MT" w:hAnsi="Tw Cen MT" w:cs="Times New Roman"/>
          <w:szCs w:val="24"/>
        </w:rPr>
        <w:t xml:space="preserve"> Tahun 2019</w:t>
      </w:r>
    </w:p>
    <w:p w14:paraId="652130C5" w14:textId="77777777" w:rsidR="003806B7" w:rsidRPr="00CF5DF9" w:rsidRDefault="003806B7" w:rsidP="00CB089F">
      <w:pPr>
        <w:widowControl w:val="0"/>
        <w:autoSpaceDE w:val="0"/>
        <w:autoSpaceDN w:val="0"/>
        <w:adjustRightInd w:val="0"/>
        <w:spacing w:after="0" w:line="240" w:lineRule="auto"/>
        <w:ind w:left="640" w:hanging="640"/>
        <w:jc w:val="center"/>
        <w:rPr>
          <w:rFonts w:ascii="Tw Cen MT" w:hAnsi="Tw Cen MT" w:cs="Times New Roman"/>
          <w:b/>
          <w:szCs w:val="24"/>
        </w:rPr>
      </w:pPr>
    </w:p>
    <w:p w14:paraId="4558EA3B" w14:textId="77777777" w:rsidR="003806B7" w:rsidRPr="00CF5DF9" w:rsidRDefault="003806B7" w:rsidP="00FF3D7A">
      <w:pPr>
        <w:spacing w:after="0" w:line="240" w:lineRule="auto"/>
        <w:rPr>
          <w:rFonts w:ascii="Tw Cen MT" w:hAnsi="Tw Cen MT" w:cs="Times New Roman"/>
          <w:b/>
        </w:rPr>
      </w:pPr>
      <w:r w:rsidRPr="00CF5DF9">
        <w:rPr>
          <w:rFonts w:ascii="Tw Cen MT" w:hAnsi="Tw Cen MT" w:cstheme="majorBidi"/>
          <w:b/>
        </w:rPr>
        <w:t>UCAPAN TERIMA KASIH</w:t>
      </w:r>
    </w:p>
    <w:p w14:paraId="7F1EAC27" w14:textId="77777777" w:rsidR="003806B7" w:rsidRPr="00CF5DF9" w:rsidRDefault="003806B7" w:rsidP="003806B7">
      <w:pPr>
        <w:pStyle w:val="ListParagraph"/>
        <w:autoSpaceDE w:val="0"/>
        <w:autoSpaceDN w:val="0"/>
        <w:adjustRightInd w:val="0"/>
        <w:spacing w:after="0" w:line="240" w:lineRule="auto"/>
        <w:ind w:left="0" w:firstLine="720"/>
        <w:jc w:val="both"/>
        <w:rPr>
          <w:rFonts w:ascii="Tw Cen MT" w:hAnsi="Tw Cen MT" w:cstheme="majorBidi"/>
        </w:rPr>
      </w:pPr>
      <w:r w:rsidRPr="00CF5DF9">
        <w:rPr>
          <w:rFonts w:ascii="Tw Cen MT" w:hAnsi="Tw Cen MT" w:cs="Times New Roman"/>
        </w:rPr>
        <w:t xml:space="preserve">Peneliti ucapkan terima kasih kepada Kepala Sekolah </w:t>
      </w:r>
      <w:r w:rsidR="00331C03" w:rsidRPr="00CF5DF9">
        <w:rPr>
          <w:rFonts w:ascii="Tw Cen MT" w:eastAsia="Times New Roman" w:hAnsi="Tw Cen MT" w:cs="Times New Roman"/>
          <w:szCs w:val="24"/>
          <w:lang w:eastAsia="id-ID"/>
        </w:rPr>
        <w:t>SMP IT Yayasan Hj. Fauziah Binjai</w:t>
      </w:r>
      <w:r w:rsidRPr="00CF5DF9">
        <w:rPr>
          <w:rFonts w:ascii="Tw Cen MT" w:hAnsi="Tw Cen MT" w:cs="Times New Roman"/>
        </w:rPr>
        <w:t xml:space="preserve"> </w:t>
      </w:r>
      <w:r w:rsidRPr="00CF5DF9">
        <w:rPr>
          <w:rFonts w:ascii="Tw Cen MT" w:hAnsi="Tw Cen MT" w:cstheme="majorBidi"/>
        </w:rPr>
        <w:t xml:space="preserve">yang telah memberikan kesempatan kepada peneliti untuk melakukan penelitian ini </w:t>
      </w:r>
    </w:p>
    <w:p w14:paraId="56BF4263" w14:textId="77777777" w:rsidR="003806B7" w:rsidRPr="00CF5DF9" w:rsidRDefault="003806B7" w:rsidP="003806B7">
      <w:pPr>
        <w:widowControl w:val="0"/>
        <w:autoSpaceDE w:val="0"/>
        <w:autoSpaceDN w:val="0"/>
        <w:adjustRightInd w:val="0"/>
        <w:spacing w:after="0" w:line="240" w:lineRule="auto"/>
        <w:ind w:left="640" w:hanging="640"/>
        <w:jc w:val="center"/>
        <w:rPr>
          <w:rFonts w:ascii="Tw Cen MT" w:hAnsi="Tw Cen MT" w:cs="Times New Roman"/>
          <w:b/>
          <w:szCs w:val="24"/>
        </w:rPr>
      </w:pPr>
      <w:commentRangeStart w:id="17"/>
    </w:p>
    <w:p w14:paraId="0262B14D" w14:textId="77777777" w:rsidR="004D1E7E" w:rsidRPr="00CF5DF9" w:rsidRDefault="004D1E7E" w:rsidP="00CB089F">
      <w:pPr>
        <w:widowControl w:val="0"/>
        <w:autoSpaceDE w:val="0"/>
        <w:autoSpaceDN w:val="0"/>
        <w:adjustRightInd w:val="0"/>
        <w:spacing w:after="0" w:line="240" w:lineRule="auto"/>
        <w:ind w:left="640" w:hanging="640"/>
        <w:jc w:val="center"/>
        <w:rPr>
          <w:rFonts w:ascii="Tw Cen MT" w:hAnsi="Tw Cen MT" w:cs="Times New Roman"/>
          <w:b/>
          <w:szCs w:val="24"/>
        </w:rPr>
      </w:pPr>
      <w:r w:rsidRPr="00CF5DF9">
        <w:rPr>
          <w:rFonts w:ascii="Tw Cen MT" w:hAnsi="Tw Cen MT" w:cs="Times New Roman"/>
          <w:b/>
          <w:szCs w:val="24"/>
        </w:rPr>
        <w:t>DAFTAR PUSTAKA</w:t>
      </w:r>
      <w:commentRangeEnd w:id="17"/>
      <w:r w:rsidR="00ED624C">
        <w:rPr>
          <w:rStyle w:val="CommentReference"/>
        </w:rPr>
        <w:commentReference w:id="17"/>
      </w:r>
    </w:p>
    <w:p w14:paraId="1F388894" w14:textId="77777777" w:rsidR="00C62E9B" w:rsidRPr="00CF5DF9" w:rsidRDefault="004C4ED4" w:rsidP="00CB089F">
      <w:pPr>
        <w:widowControl w:val="0"/>
        <w:autoSpaceDE w:val="0"/>
        <w:autoSpaceDN w:val="0"/>
        <w:adjustRightInd w:val="0"/>
        <w:spacing w:after="0" w:line="240" w:lineRule="auto"/>
        <w:ind w:left="426" w:hanging="426"/>
        <w:jc w:val="both"/>
        <w:rPr>
          <w:rFonts w:ascii="Tw Cen MT" w:hAnsi="Tw Cen MT" w:cs="Times New Roman"/>
          <w:noProof/>
          <w:szCs w:val="24"/>
        </w:rPr>
      </w:pPr>
      <w:r w:rsidRPr="00CF5DF9">
        <w:rPr>
          <w:rFonts w:ascii="Tw Cen MT" w:hAnsi="Tw Cen MT" w:cs="Times New Roman"/>
          <w:b/>
          <w:szCs w:val="24"/>
        </w:rPr>
        <w:fldChar w:fldCharType="begin" w:fldLock="1"/>
      </w:r>
      <w:r w:rsidR="00464F2C" w:rsidRPr="00CF5DF9">
        <w:rPr>
          <w:rFonts w:ascii="Tw Cen MT" w:hAnsi="Tw Cen MT" w:cs="Times New Roman"/>
          <w:b/>
          <w:szCs w:val="24"/>
        </w:rPr>
        <w:instrText xml:space="preserve">ADDIN Mendeley Bibliography CSL_BIBLIOGRAPHY </w:instrText>
      </w:r>
      <w:r w:rsidRPr="00CF5DF9">
        <w:rPr>
          <w:rFonts w:ascii="Tw Cen MT" w:hAnsi="Tw Cen MT" w:cs="Times New Roman"/>
          <w:b/>
          <w:szCs w:val="24"/>
        </w:rPr>
        <w:fldChar w:fldCharType="separate"/>
      </w:r>
      <w:r w:rsidR="00C62E9B" w:rsidRPr="00CF5DF9">
        <w:rPr>
          <w:rFonts w:ascii="Tw Cen MT" w:hAnsi="Tw Cen MT" w:cs="Times New Roman"/>
          <w:noProof/>
          <w:szCs w:val="24"/>
        </w:rPr>
        <w:t xml:space="preserve">1. </w:t>
      </w:r>
      <w:r w:rsidR="00C62E9B" w:rsidRPr="00CF5DF9">
        <w:rPr>
          <w:rFonts w:ascii="Tw Cen MT" w:hAnsi="Tw Cen MT" w:cs="Times New Roman"/>
          <w:noProof/>
          <w:szCs w:val="24"/>
        </w:rPr>
        <w:tab/>
        <w:t xml:space="preserve">Nasution DR. Pengetahuan Siswi Tentang Kesehatan Reproduksi Remaja di MTS AL-Ulum Medan. 2018; </w:t>
      </w:r>
    </w:p>
    <w:p w14:paraId="56DC52AF" w14:textId="77777777" w:rsidR="00C62E9B" w:rsidRPr="00CF5DF9" w:rsidRDefault="00C62E9B" w:rsidP="00CB089F">
      <w:pPr>
        <w:widowControl w:val="0"/>
        <w:autoSpaceDE w:val="0"/>
        <w:autoSpaceDN w:val="0"/>
        <w:adjustRightInd w:val="0"/>
        <w:spacing w:after="0" w:line="240" w:lineRule="auto"/>
        <w:ind w:left="426" w:hanging="426"/>
        <w:jc w:val="both"/>
        <w:rPr>
          <w:rFonts w:ascii="Tw Cen MT" w:hAnsi="Tw Cen MT" w:cs="Times New Roman"/>
          <w:noProof/>
          <w:szCs w:val="24"/>
        </w:rPr>
      </w:pPr>
      <w:r w:rsidRPr="00CF5DF9">
        <w:rPr>
          <w:rFonts w:ascii="Tw Cen MT" w:hAnsi="Tw Cen MT" w:cs="Times New Roman"/>
          <w:noProof/>
          <w:szCs w:val="24"/>
        </w:rPr>
        <w:t xml:space="preserve">2. </w:t>
      </w:r>
      <w:r w:rsidRPr="00CF5DF9">
        <w:rPr>
          <w:rFonts w:ascii="Tw Cen MT" w:hAnsi="Tw Cen MT" w:cs="Times New Roman"/>
          <w:noProof/>
          <w:szCs w:val="24"/>
        </w:rPr>
        <w:tab/>
        <w:t xml:space="preserve">Ana Ratnawati. Asuhan Keperawatan Pada Pasien Dengan Gangguan Sistem Reproduksi. Yogyakarta: PT Pustaka baru; 2018. 156 p. </w:t>
      </w:r>
    </w:p>
    <w:p w14:paraId="5D5CE7E7" w14:textId="77777777" w:rsidR="00C62E9B" w:rsidRPr="00CF5DF9" w:rsidRDefault="00C62E9B" w:rsidP="00CB089F">
      <w:pPr>
        <w:widowControl w:val="0"/>
        <w:autoSpaceDE w:val="0"/>
        <w:autoSpaceDN w:val="0"/>
        <w:adjustRightInd w:val="0"/>
        <w:spacing w:after="0" w:line="240" w:lineRule="auto"/>
        <w:ind w:left="426" w:hanging="426"/>
        <w:jc w:val="both"/>
        <w:rPr>
          <w:rFonts w:ascii="Tw Cen MT" w:hAnsi="Tw Cen MT" w:cs="Times New Roman"/>
          <w:noProof/>
          <w:szCs w:val="24"/>
        </w:rPr>
      </w:pPr>
      <w:r w:rsidRPr="00CF5DF9">
        <w:rPr>
          <w:rFonts w:ascii="Tw Cen MT" w:hAnsi="Tw Cen MT" w:cs="Times New Roman"/>
          <w:noProof/>
          <w:szCs w:val="24"/>
        </w:rPr>
        <w:t xml:space="preserve">3. </w:t>
      </w:r>
      <w:r w:rsidRPr="00CF5DF9">
        <w:rPr>
          <w:rFonts w:ascii="Tw Cen MT" w:hAnsi="Tw Cen MT" w:cs="Times New Roman"/>
          <w:noProof/>
          <w:szCs w:val="24"/>
        </w:rPr>
        <w:tab/>
        <w:t xml:space="preserve">Maulidah N. Hubungan Pengetahuan Tentang Premenstrual Syndrome Dengan Kecemasan Remaja Putri Saat Menghadapi Premenstrual Syndrome Di SMP Negeri 1 Kasihan Bantul Yogyakarta. 2016; </w:t>
      </w:r>
    </w:p>
    <w:p w14:paraId="50396B13" w14:textId="77777777" w:rsidR="00C62E9B" w:rsidRPr="00CF5DF9" w:rsidRDefault="00C62E9B" w:rsidP="00CB089F">
      <w:pPr>
        <w:widowControl w:val="0"/>
        <w:autoSpaceDE w:val="0"/>
        <w:autoSpaceDN w:val="0"/>
        <w:adjustRightInd w:val="0"/>
        <w:spacing w:after="0" w:line="240" w:lineRule="auto"/>
        <w:ind w:left="426" w:hanging="426"/>
        <w:jc w:val="both"/>
        <w:rPr>
          <w:rFonts w:ascii="Tw Cen MT" w:hAnsi="Tw Cen MT" w:cs="Times New Roman"/>
          <w:noProof/>
          <w:szCs w:val="24"/>
        </w:rPr>
      </w:pPr>
      <w:r w:rsidRPr="00CF5DF9">
        <w:rPr>
          <w:rFonts w:ascii="Tw Cen MT" w:hAnsi="Tw Cen MT" w:cs="Times New Roman"/>
          <w:noProof/>
          <w:szCs w:val="24"/>
        </w:rPr>
        <w:t xml:space="preserve">4. </w:t>
      </w:r>
      <w:r w:rsidRPr="00CF5DF9">
        <w:rPr>
          <w:rFonts w:ascii="Tw Cen MT" w:hAnsi="Tw Cen MT" w:cs="Times New Roman"/>
          <w:noProof/>
          <w:szCs w:val="24"/>
        </w:rPr>
        <w:tab/>
        <w:t xml:space="preserve">Syajaratuddur Faiqah, Sopiatun R. Faktor-faktor Yang Berhubungan Dengan Premenstruasi Syndrome Pada Mahasiswa Tk II Semester III Jurusan Kebidanan Poltekkes Kemenkes Mataram. 2015;I(2):1486–94. </w:t>
      </w:r>
    </w:p>
    <w:p w14:paraId="45CD8FCB" w14:textId="77777777" w:rsidR="00C62E9B" w:rsidRPr="00CF5DF9" w:rsidRDefault="00C62E9B" w:rsidP="00CB089F">
      <w:pPr>
        <w:widowControl w:val="0"/>
        <w:autoSpaceDE w:val="0"/>
        <w:autoSpaceDN w:val="0"/>
        <w:adjustRightInd w:val="0"/>
        <w:spacing w:after="0" w:line="240" w:lineRule="auto"/>
        <w:ind w:left="426" w:hanging="426"/>
        <w:jc w:val="both"/>
        <w:rPr>
          <w:rFonts w:ascii="Tw Cen MT" w:hAnsi="Tw Cen MT" w:cs="Times New Roman"/>
          <w:noProof/>
          <w:szCs w:val="24"/>
        </w:rPr>
      </w:pPr>
      <w:r w:rsidRPr="00CF5DF9">
        <w:rPr>
          <w:rFonts w:ascii="Tw Cen MT" w:hAnsi="Tw Cen MT" w:cs="Times New Roman"/>
          <w:noProof/>
          <w:szCs w:val="24"/>
        </w:rPr>
        <w:t xml:space="preserve">5. </w:t>
      </w:r>
      <w:r w:rsidRPr="00CF5DF9">
        <w:rPr>
          <w:rFonts w:ascii="Tw Cen MT" w:hAnsi="Tw Cen MT" w:cs="Times New Roman"/>
          <w:noProof/>
          <w:szCs w:val="24"/>
        </w:rPr>
        <w:tab/>
        <w:t xml:space="preserve">Mirna erna dewi. Faktor Yang Berhubungan Dengan Premenstruasi Syndrome Pada Remaja Putri Di SMP Negeri 3 Pulau Rakyat Kecamatan Pulau Rakyat Kabupaten Asahan Title. 2018; </w:t>
      </w:r>
    </w:p>
    <w:p w14:paraId="7A123B0E" w14:textId="77777777" w:rsidR="00C62E9B" w:rsidRPr="00CF5DF9" w:rsidRDefault="00C62E9B" w:rsidP="00CB089F">
      <w:pPr>
        <w:widowControl w:val="0"/>
        <w:autoSpaceDE w:val="0"/>
        <w:autoSpaceDN w:val="0"/>
        <w:adjustRightInd w:val="0"/>
        <w:spacing w:after="0" w:line="240" w:lineRule="auto"/>
        <w:ind w:left="426" w:hanging="426"/>
        <w:jc w:val="both"/>
        <w:rPr>
          <w:rFonts w:ascii="Tw Cen MT" w:hAnsi="Tw Cen MT" w:cs="Times New Roman"/>
          <w:noProof/>
          <w:szCs w:val="24"/>
        </w:rPr>
      </w:pPr>
      <w:r w:rsidRPr="00CF5DF9">
        <w:rPr>
          <w:rFonts w:ascii="Tw Cen MT" w:hAnsi="Tw Cen MT" w:cs="Times New Roman"/>
          <w:noProof/>
          <w:szCs w:val="24"/>
        </w:rPr>
        <w:t xml:space="preserve">6. </w:t>
      </w:r>
      <w:r w:rsidRPr="00CF5DF9">
        <w:rPr>
          <w:rFonts w:ascii="Tw Cen MT" w:hAnsi="Tw Cen MT" w:cs="Times New Roman"/>
          <w:noProof/>
          <w:szCs w:val="24"/>
        </w:rPr>
        <w:tab/>
        <w:t xml:space="preserve">FISKALIA R. Hubungan Aktivitas Fisik Dengan Premenstrual Syndrome (Pms) Pada Remaja Putri Di Sman 8 Kendari. 2018; </w:t>
      </w:r>
    </w:p>
    <w:p w14:paraId="28707FE6" w14:textId="77777777" w:rsidR="00C62E9B" w:rsidRPr="00CF5DF9" w:rsidRDefault="00C62E9B" w:rsidP="00CB089F">
      <w:pPr>
        <w:widowControl w:val="0"/>
        <w:autoSpaceDE w:val="0"/>
        <w:autoSpaceDN w:val="0"/>
        <w:adjustRightInd w:val="0"/>
        <w:spacing w:after="0" w:line="240" w:lineRule="auto"/>
        <w:ind w:left="426" w:hanging="426"/>
        <w:jc w:val="both"/>
        <w:rPr>
          <w:rFonts w:ascii="Tw Cen MT" w:hAnsi="Tw Cen MT" w:cs="Times New Roman"/>
          <w:noProof/>
          <w:szCs w:val="24"/>
        </w:rPr>
      </w:pPr>
      <w:r w:rsidRPr="00CF5DF9">
        <w:rPr>
          <w:rFonts w:ascii="Tw Cen MT" w:hAnsi="Tw Cen MT" w:cs="Times New Roman"/>
          <w:noProof/>
          <w:szCs w:val="24"/>
        </w:rPr>
        <w:t xml:space="preserve">7. </w:t>
      </w:r>
      <w:r w:rsidRPr="00CF5DF9">
        <w:rPr>
          <w:rFonts w:ascii="Tw Cen MT" w:hAnsi="Tw Cen MT" w:cs="Times New Roman"/>
          <w:noProof/>
          <w:szCs w:val="24"/>
        </w:rPr>
        <w:tab/>
        <w:t xml:space="preserve">Saputri TR. Gambaran Kejadian Premenstruasi Syndrome Pada Siswi Kelas X dan XI Di SMA N I Gamping Kabupaten Sleman Yogyakarta. 2016;1–13. </w:t>
      </w:r>
    </w:p>
    <w:p w14:paraId="7EE75F1C" w14:textId="77777777" w:rsidR="00C62E9B" w:rsidRPr="00CF5DF9" w:rsidRDefault="00C62E9B" w:rsidP="00CB089F">
      <w:pPr>
        <w:widowControl w:val="0"/>
        <w:autoSpaceDE w:val="0"/>
        <w:autoSpaceDN w:val="0"/>
        <w:adjustRightInd w:val="0"/>
        <w:spacing w:after="0" w:line="240" w:lineRule="auto"/>
        <w:ind w:left="426" w:hanging="426"/>
        <w:jc w:val="both"/>
        <w:rPr>
          <w:rFonts w:ascii="Tw Cen MT" w:hAnsi="Tw Cen MT" w:cs="Times New Roman"/>
          <w:noProof/>
          <w:szCs w:val="24"/>
        </w:rPr>
      </w:pPr>
      <w:r w:rsidRPr="00CF5DF9">
        <w:rPr>
          <w:rFonts w:ascii="Tw Cen MT" w:hAnsi="Tw Cen MT" w:cs="Times New Roman"/>
          <w:noProof/>
          <w:szCs w:val="24"/>
        </w:rPr>
        <w:t xml:space="preserve">8. </w:t>
      </w:r>
      <w:r w:rsidRPr="00CF5DF9">
        <w:rPr>
          <w:rFonts w:ascii="Tw Cen MT" w:hAnsi="Tw Cen MT" w:cs="Times New Roman"/>
          <w:noProof/>
          <w:szCs w:val="24"/>
        </w:rPr>
        <w:tab/>
        <w:t xml:space="preserve">Bohari NH. Hubungan Tingkat Stres Dengan Sindrom Premenstruasi Pada Mahasisiwi D3 Kebidanan Semester 2 Universitas ’Aisyiyah Premenstruasi Pada Mahasiswi DIII Kebidanan Semester 2 Universitas ’Aisyiyah. 2017; </w:t>
      </w:r>
    </w:p>
    <w:p w14:paraId="0D38BD18" w14:textId="77777777" w:rsidR="00C62E9B" w:rsidRPr="00CF5DF9" w:rsidRDefault="00C62E9B" w:rsidP="00CB089F">
      <w:pPr>
        <w:widowControl w:val="0"/>
        <w:autoSpaceDE w:val="0"/>
        <w:autoSpaceDN w:val="0"/>
        <w:adjustRightInd w:val="0"/>
        <w:spacing w:after="0" w:line="240" w:lineRule="auto"/>
        <w:ind w:left="426" w:hanging="426"/>
        <w:jc w:val="both"/>
        <w:rPr>
          <w:rFonts w:ascii="Tw Cen MT" w:hAnsi="Tw Cen MT" w:cs="Times New Roman"/>
          <w:noProof/>
          <w:szCs w:val="24"/>
        </w:rPr>
      </w:pPr>
      <w:r w:rsidRPr="00CF5DF9">
        <w:rPr>
          <w:rFonts w:ascii="Tw Cen MT" w:hAnsi="Tw Cen MT" w:cs="Times New Roman"/>
          <w:noProof/>
          <w:szCs w:val="24"/>
        </w:rPr>
        <w:lastRenderedPageBreak/>
        <w:t xml:space="preserve">9. </w:t>
      </w:r>
      <w:r w:rsidRPr="00CF5DF9">
        <w:rPr>
          <w:rFonts w:ascii="Tw Cen MT" w:hAnsi="Tw Cen MT" w:cs="Times New Roman"/>
          <w:noProof/>
          <w:szCs w:val="24"/>
        </w:rPr>
        <w:tab/>
        <w:t xml:space="preserve">Rabani IN. Hubungan Tingkat Stres Dengan Pre-Menstrual Syndrome Pada Mahasiswi D IV Kebidanan Politeknik Kesehatan Kementerian Kesehatan Kendari. 2018; </w:t>
      </w:r>
    </w:p>
    <w:p w14:paraId="54BB0860" w14:textId="77777777" w:rsidR="00C62E9B" w:rsidRPr="00CF5DF9" w:rsidRDefault="00C62E9B" w:rsidP="00CB089F">
      <w:pPr>
        <w:widowControl w:val="0"/>
        <w:autoSpaceDE w:val="0"/>
        <w:autoSpaceDN w:val="0"/>
        <w:adjustRightInd w:val="0"/>
        <w:spacing w:after="0" w:line="240" w:lineRule="auto"/>
        <w:ind w:left="426" w:hanging="426"/>
        <w:jc w:val="both"/>
        <w:rPr>
          <w:rFonts w:ascii="Tw Cen MT" w:hAnsi="Tw Cen MT" w:cs="Times New Roman"/>
          <w:noProof/>
          <w:szCs w:val="24"/>
        </w:rPr>
      </w:pPr>
      <w:r w:rsidRPr="00CF5DF9">
        <w:rPr>
          <w:rFonts w:ascii="Tw Cen MT" w:hAnsi="Tw Cen MT" w:cs="Times New Roman"/>
          <w:noProof/>
          <w:szCs w:val="24"/>
        </w:rPr>
        <w:t xml:space="preserve">10. </w:t>
      </w:r>
      <w:r w:rsidRPr="00CF5DF9">
        <w:rPr>
          <w:rFonts w:ascii="Tw Cen MT" w:hAnsi="Tw Cen MT" w:cs="Times New Roman"/>
          <w:noProof/>
          <w:szCs w:val="24"/>
        </w:rPr>
        <w:tab/>
        <w:t xml:space="preserve">Safitri R, Herawati, Rachmawati K. Faktor-faktor Resiko Kejadian Premenstrual Syndrome Pada Remaja SMA Darul Hijrah Puteri. 2016;(3):118–23. </w:t>
      </w:r>
    </w:p>
    <w:p w14:paraId="263D2FBB" w14:textId="77777777" w:rsidR="00C62E9B" w:rsidRPr="00CF5DF9" w:rsidRDefault="00C62E9B" w:rsidP="00CB089F">
      <w:pPr>
        <w:widowControl w:val="0"/>
        <w:autoSpaceDE w:val="0"/>
        <w:autoSpaceDN w:val="0"/>
        <w:adjustRightInd w:val="0"/>
        <w:spacing w:after="0" w:line="240" w:lineRule="auto"/>
        <w:ind w:left="426" w:hanging="426"/>
        <w:jc w:val="both"/>
        <w:rPr>
          <w:rFonts w:ascii="Tw Cen MT" w:hAnsi="Tw Cen MT" w:cs="Times New Roman"/>
          <w:noProof/>
          <w:szCs w:val="24"/>
        </w:rPr>
      </w:pPr>
      <w:r w:rsidRPr="00CF5DF9">
        <w:rPr>
          <w:rFonts w:ascii="Tw Cen MT" w:hAnsi="Tw Cen MT" w:cs="Times New Roman"/>
          <w:noProof/>
          <w:szCs w:val="24"/>
        </w:rPr>
        <w:t xml:space="preserve">11. </w:t>
      </w:r>
      <w:r w:rsidRPr="00CF5DF9">
        <w:rPr>
          <w:rFonts w:ascii="Tw Cen MT" w:hAnsi="Tw Cen MT" w:cs="Times New Roman"/>
          <w:noProof/>
          <w:szCs w:val="24"/>
        </w:rPr>
        <w:tab/>
        <w:t xml:space="preserve">Ramadani M. Premenstrual Syndrome (PMS). 2013;7(1):21–5. </w:t>
      </w:r>
    </w:p>
    <w:p w14:paraId="145CDF25" w14:textId="77777777" w:rsidR="00C62E9B" w:rsidRPr="00CF5DF9" w:rsidRDefault="00C62E9B" w:rsidP="00CB089F">
      <w:pPr>
        <w:widowControl w:val="0"/>
        <w:autoSpaceDE w:val="0"/>
        <w:autoSpaceDN w:val="0"/>
        <w:adjustRightInd w:val="0"/>
        <w:spacing w:after="0" w:line="240" w:lineRule="auto"/>
        <w:ind w:left="426" w:hanging="426"/>
        <w:jc w:val="both"/>
        <w:rPr>
          <w:rFonts w:ascii="Tw Cen MT" w:hAnsi="Tw Cen MT" w:cs="Times New Roman"/>
          <w:noProof/>
          <w:szCs w:val="24"/>
        </w:rPr>
      </w:pPr>
      <w:r w:rsidRPr="00CF5DF9">
        <w:rPr>
          <w:rFonts w:ascii="Tw Cen MT" w:hAnsi="Tw Cen MT" w:cs="Times New Roman"/>
          <w:noProof/>
          <w:szCs w:val="24"/>
        </w:rPr>
        <w:t xml:space="preserve">12. </w:t>
      </w:r>
      <w:r w:rsidRPr="00CF5DF9">
        <w:rPr>
          <w:rFonts w:ascii="Tw Cen MT" w:hAnsi="Tw Cen MT" w:cs="Times New Roman"/>
          <w:noProof/>
          <w:szCs w:val="24"/>
        </w:rPr>
        <w:tab/>
        <w:t xml:space="preserve">Ilmi AF, Utari DM. Faktor Dominan Premenstrual Syndrome Pada Mahasiswi ( Studi Pada Mahasiswi Fakultas Kesehatan Masyarakat dan Departemen Arsitektur Fakultas Teknik , Universitas Indonesia ). 2018;39–50. </w:t>
      </w:r>
    </w:p>
    <w:p w14:paraId="49E9497C" w14:textId="77777777" w:rsidR="00C62E9B" w:rsidRPr="00CF5DF9" w:rsidRDefault="00C62E9B" w:rsidP="00CB089F">
      <w:pPr>
        <w:widowControl w:val="0"/>
        <w:autoSpaceDE w:val="0"/>
        <w:autoSpaceDN w:val="0"/>
        <w:adjustRightInd w:val="0"/>
        <w:spacing w:after="0" w:line="240" w:lineRule="auto"/>
        <w:ind w:left="426" w:hanging="426"/>
        <w:jc w:val="both"/>
        <w:rPr>
          <w:rFonts w:ascii="Tw Cen MT" w:hAnsi="Tw Cen MT" w:cs="Times New Roman"/>
          <w:noProof/>
          <w:szCs w:val="24"/>
        </w:rPr>
      </w:pPr>
      <w:r w:rsidRPr="00CF5DF9">
        <w:rPr>
          <w:rFonts w:ascii="Tw Cen MT" w:hAnsi="Tw Cen MT" w:cs="Times New Roman"/>
          <w:noProof/>
          <w:szCs w:val="24"/>
        </w:rPr>
        <w:t xml:space="preserve">13. </w:t>
      </w:r>
      <w:r w:rsidRPr="00CF5DF9">
        <w:rPr>
          <w:rFonts w:ascii="Tw Cen MT" w:hAnsi="Tw Cen MT" w:cs="Times New Roman"/>
          <w:noProof/>
          <w:szCs w:val="24"/>
        </w:rPr>
        <w:tab/>
        <w:t xml:space="preserve">Wijayanti YT. Analisis Faktor Yang Berhubungan Dengan Kejadian Premenstrual Syndroma Pada Remaja Putri. 2015;VIII(2):1–7. </w:t>
      </w:r>
    </w:p>
    <w:p w14:paraId="15B4F8FC" w14:textId="77777777" w:rsidR="00C62E9B" w:rsidRPr="00CF5DF9" w:rsidRDefault="00C62E9B" w:rsidP="00CB089F">
      <w:pPr>
        <w:widowControl w:val="0"/>
        <w:autoSpaceDE w:val="0"/>
        <w:autoSpaceDN w:val="0"/>
        <w:adjustRightInd w:val="0"/>
        <w:spacing w:after="0" w:line="240" w:lineRule="auto"/>
        <w:ind w:left="426" w:hanging="426"/>
        <w:jc w:val="both"/>
        <w:rPr>
          <w:rFonts w:ascii="Tw Cen MT" w:hAnsi="Tw Cen MT" w:cs="Times New Roman"/>
          <w:noProof/>
          <w:szCs w:val="24"/>
        </w:rPr>
      </w:pPr>
      <w:r w:rsidRPr="00CF5DF9">
        <w:rPr>
          <w:rFonts w:ascii="Tw Cen MT" w:hAnsi="Tw Cen MT" w:cs="Times New Roman"/>
          <w:noProof/>
          <w:szCs w:val="24"/>
        </w:rPr>
        <w:t xml:space="preserve">14. </w:t>
      </w:r>
      <w:r w:rsidRPr="00CF5DF9">
        <w:rPr>
          <w:rFonts w:ascii="Tw Cen MT" w:hAnsi="Tw Cen MT" w:cs="Times New Roman"/>
          <w:noProof/>
          <w:szCs w:val="24"/>
        </w:rPr>
        <w:tab/>
        <w:t xml:space="preserve">Proverawati A, Misaroh S. Menarche. 2017. </w:t>
      </w:r>
    </w:p>
    <w:p w14:paraId="5AC09457" w14:textId="77777777" w:rsidR="00C62E9B" w:rsidRPr="00CF5DF9" w:rsidRDefault="00C62E9B" w:rsidP="00CB089F">
      <w:pPr>
        <w:widowControl w:val="0"/>
        <w:autoSpaceDE w:val="0"/>
        <w:autoSpaceDN w:val="0"/>
        <w:adjustRightInd w:val="0"/>
        <w:spacing w:after="0" w:line="240" w:lineRule="auto"/>
        <w:ind w:left="426" w:hanging="426"/>
        <w:jc w:val="both"/>
        <w:rPr>
          <w:rFonts w:ascii="Tw Cen MT" w:hAnsi="Tw Cen MT" w:cs="Times New Roman"/>
          <w:noProof/>
          <w:szCs w:val="24"/>
        </w:rPr>
      </w:pPr>
      <w:r w:rsidRPr="00CF5DF9">
        <w:rPr>
          <w:rFonts w:ascii="Tw Cen MT" w:hAnsi="Tw Cen MT" w:cs="Times New Roman"/>
          <w:noProof/>
          <w:szCs w:val="24"/>
        </w:rPr>
        <w:t xml:space="preserve">15. </w:t>
      </w:r>
      <w:r w:rsidRPr="00CF5DF9">
        <w:rPr>
          <w:rFonts w:ascii="Tw Cen MT" w:hAnsi="Tw Cen MT" w:cs="Times New Roman"/>
          <w:noProof/>
          <w:szCs w:val="24"/>
        </w:rPr>
        <w:tab/>
        <w:t xml:space="preserve">Anandari I husmar. Hubungan Tingkat Kecemasan Dengan Premenstrual Syndrome (PMS) Pada Remaja Putri. 2018; </w:t>
      </w:r>
    </w:p>
    <w:p w14:paraId="2907C1AC" w14:textId="77777777" w:rsidR="00C62E9B" w:rsidRPr="00CF5DF9" w:rsidRDefault="00C62E9B" w:rsidP="00CB089F">
      <w:pPr>
        <w:widowControl w:val="0"/>
        <w:autoSpaceDE w:val="0"/>
        <w:autoSpaceDN w:val="0"/>
        <w:adjustRightInd w:val="0"/>
        <w:spacing w:after="0" w:line="240" w:lineRule="auto"/>
        <w:ind w:left="426" w:hanging="426"/>
        <w:jc w:val="both"/>
        <w:rPr>
          <w:rFonts w:ascii="Tw Cen MT" w:hAnsi="Tw Cen MT" w:cs="Times New Roman"/>
          <w:noProof/>
          <w:szCs w:val="24"/>
        </w:rPr>
      </w:pPr>
      <w:r w:rsidRPr="00CF5DF9">
        <w:rPr>
          <w:rFonts w:ascii="Tw Cen MT" w:hAnsi="Tw Cen MT" w:cs="Times New Roman"/>
          <w:noProof/>
          <w:szCs w:val="24"/>
        </w:rPr>
        <w:t xml:space="preserve">16. </w:t>
      </w:r>
      <w:r w:rsidRPr="00CF5DF9">
        <w:rPr>
          <w:rFonts w:ascii="Tw Cen MT" w:hAnsi="Tw Cen MT" w:cs="Times New Roman"/>
          <w:noProof/>
          <w:szCs w:val="24"/>
        </w:rPr>
        <w:tab/>
        <w:t xml:space="preserve">Nur Najmi Laila. Buku Pintar Menstruasi. 2014. </w:t>
      </w:r>
    </w:p>
    <w:p w14:paraId="299DA4D3" w14:textId="77777777" w:rsidR="00C62E9B" w:rsidRPr="00CF5DF9" w:rsidRDefault="00C62E9B" w:rsidP="00CB089F">
      <w:pPr>
        <w:widowControl w:val="0"/>
        <w:autoSpaceDE w:val="0"/>
        <w:autoSpaceDN w:val="0"/>
        <w:adjustRightInd w:val="0"/>
        <w:spacing w:after="0" w:line="240" w:lineRule="auto"/>
        <w:ind w:left="426" w:hanging="426"/>
        <w:jc w:val="both"/>
        <w:rPr>
          <w:rFonts w:ascii="Tw Cen MT" w:hAnsi="Tw Cen MT" w:cs="Times New Roman"/>
          <w:noProof/>
          <w:szCs w:val="24"/>
        </w:rPr>
      </w:pPr>
      <w:r w:rsidRPr="00CF5DF9">
        <w:rPr>
          <w:rFonts w:ascii="Tw Cen MT" w:hAnsi="Tw Cen MT" w:cs="Times New Roman"/>
          <w:noProof/>
          <w:szCs w:val="24"/>
        </w:rPr>
        <w:t xml:space="preserve">17. </w:t>
      </w:r>
      <w:r w:rsidRPr="00CF5DF9">
        <w:rPr>
          <w:rFonts w:ascii="Tw Cen MT" w:hAnsi="Tw Cen MT" w:cs="Times New Roman"/>
          <w:noProof/>
          <w:szCs w:val="24"/>
        </w:rPr>
        <w:tab/>
        <w:t xml:space="preserve">Nugroho T, Utama BI. Masalah Kesehatan Reproduksi Wanita. 2014; </w:t>
      </w:r>
    </w:p>
    <w:p w14:paraId="1FC8F51E" w14:textId="77777777" w:rsidR="00C62E9B" w:rsidRPr="00CF5DF9" w:rsidRDefault="00C62E9B" w:rsidP="00CB089F">
      <w:pPr>
        <w:widowControl w:val="0"/>
        <w:autoSpaceDE w:val="0"/>
        <w:autoSpaceDN w:val="0"/>
        <w:adjustRightInd w:val="0"/>
        <w:spacing w:after="0" w:line="240" w:lineRule="auto"/>
        <w:ind w:left="426" w:hanging="426"/>
        <w:jc w:val="both"/>
        <w:rPr>
          <w:rFonts w:ascii="Tw Cen MT" w:hAnsi="Tw Cen MT" w:cs="Times New Roman"/>
          <w:noProof/>
          <w:szCs w:val="24"/>
        </w:rPr>
      </w:pPr>
      <w:r w:rsidRPr="00CF5DF9">
        <w:rPr>
          <w:rFonts w:ascii="Tw Cen MT" w:hAnsi="Tw Cen MT" w:cs="Times New Roman"/>
          <w:noProof/>
          <w:szCs w:val="24"/>
        </w:rPr>
        <w:t xml:space="preserve">18. </w:t>
      </w:r>
      <w:r w:rsidRPr="00CF5DF9">
        <w:rPr>
          <w:rFonts w:ascii="Tw Cen MT" w:hAnsi="Tw Cen MT" w:cs="Times New Roman"/>
          <w:noProof/>
          <w:szCs w:val="24"/>
        </w:rPr>
        <w:tab/>
        <w:t xml:space="preserve">Sibagariang E ellya, Pusmaika R, Rismalinda. Kesehatan Reproduksi Wanita. 2010. </w:t>
      </w:r>
    </w:p>
    <w:p w14:paraId="7B7037CB" w14:textId="77777777" w:rsidR="00C62E9B" w:rsidRPr="00CF5DF9" w:rsidRDefault="00C62E9B" w:rsidP="00CB089F">
      <w:pPr>
        <w:widowControl w:val="0"/>
        <w:autoSpaceDE w:val="0"/>
        <w:autoSpaceDN w:val="0"/>
        <w:adjustRightInd w:val="0"/>
        <w:spacing w:after="0" w:line="240" w:lineRule="auto"/>
        <w:ind w:left="426" w:hanging="426"/>
        <w:jc w:val="both"/>
        <w:rPr>
          <w:rFonts w:ascii="Tw Cen MT" w:hAnsi="Tw Cen MT" w:cs="Times New Roman"/>
          <w:noProof/>
          <w:szCs w:val="24"/>
        </w:rPr>
      </w:pPr>
      <w:r w:rsidRPr="00CF5DF9">
        <w:rPr>
          <w:rFonts w:ascii="Tw Cen MT" w:hAnsi="Tw Cen MT" w:cs="Times New Roman"/>
          <w:noProof/>
          <w:szCs w:val="24"/>
        </w:rPr>
        <w:t xml:space="preserve">19. </w:t>
      </w:r>
      <w:r w:rsidRPr="00CF5DF9">
        <w:rPr>
          <w:rFonts w:ascii="Tw Cen MT" w:hAnsi="Tw Cen MT" w:cs="Times New Roman"/>
          <w:noProof/>
          <w:szCs w:val="24"/>
        </w:rPr>
        <w:tab/>
        <w:t xml:space="preserve">Andriani. Hubungan Indeks Massa Tubuh (IMT) Dengan Premenstrual Syndrome (PMS) Pada Remaja Putri Usia 15-16 Tahun. 2018;1–85. </w:t>
      </w:r>
    </w:p>
    <w:p w14:paraId="1B1953EB" w14:textId="77777777" w:rsidR="00C62E9B" w:rsidRPr="00CF5DF9" w:rsidRDefault="00C62E9B" w:rsidP="00CB089F">
      <w:pPr>
        <w:widowControl w:val="0"/>
        <w:autoSpaceDE w:val="0"/>
        <w:autoSpaceDN w:val="0"/>
        <w:adjustRightInd w:val="0"/>
        <w:spacing w:after="0" w:line="240" w:lineRule="auto"/>
        <w:ind w:left="426" w:hanging="426"/>
        <w:jc w:val="both"/>
        <w:rPr>
          <w:rFonts w:ascii="Tw Cen MT" w:hAnsi="Tw Cen MT" w:cs="Times New Roman"/>
          <w:noProof/>
          <w:szCs w:val="24"/>
        </w:rPr>
      </w:pPr>
      <w:r w:rsidRPr="00CF5DF9">
        <w:rPr>
          <w:rFonts w:ascii="Tw Cen MT" w:hAnsi="Tw Cen MT" w:cs="Times New Roman"/>
          <w:noProof/>
          <w:szCs w:val="24"/>
        </w:rPr>
        <w:t xml:space="preserve">20. </w:t>
      </w:r>
      <w:r w:rsidRPr="00CF5DF9">
        <w:rPr>
          <w:rFonts w:ascii="Tw Cen MT" w:hAnsi="Tw Cen MT" w:cs="Times New Roman"/>
          <w:noProof/>
          <w:szCs w:val="24"/>
        </w:rPr>
        <w:tab/>
        <w:t xml:space="preserve">wawan A MD. Teori dan Pengukuran Pengetahuan, Sikap, dan Perilaku Manusia. 2010. </w:t>
      </w:r>
    </w:p>
    <w:p w14:paraId="35B52AE0" w14:textId="77777777" w:rsidR="00C62E9B" w:rsidRPr="00CF5DF9" w:rsidRDefault="00C62E9B" w:rsidP="00CB089F">
      <w:pPr>
        <w:widowControl w:val="0"/>
        <w:autoSpaceDE w:val="0"/>
        <w:autoSpaceDN w:val="0"/>
        <w:adjustRightInd w:val="0"/>
        <w:spacing w:after="0" w:line="240" w:lineRule="auto"/>
        <w:ind w:left="426" w:hanging="426"/>
        <w:jc w:val="both"/>
        <w:rPr>
          <w:rFonts w:ascii="Tw Cen MT" w:hAnsi="Tw Cen MT" w:cs="Times New Roman"/>
          <w:noProof/>
          <w:szCs w:val="24"/>
        </w:rPr>
      </w:pPr>
      <w:r w:rsidRPr="00CF5DF9">
        <w:rPr>
          <w:rFonts w:ascii="Tw Cen MT" w:hAnsi="Tw Cen MT" w:cs="Times New Roman"/>
          <w:noProof/>
          <w:szCs w:val="24"/>
        </w:rPr>
        <w:t xml:space="preserve">21. </w:t>
      </w:r>
      <w:r w:rsidRPr="00CF5DF9">
        <w:rPr>
          <w:rFonts w:ascii="Tw Cen MT" w:hAnsi="Tw Cen MT" w:cs="Times New Roman"/>
          <w:noProof/>
          <w:szCs w:val="24"/>
        </w:rPr>
        <w:tab/>
        <w:t xml:space="preserve">Perwitasari DT, Nurbeti N, Armyanti I. Faktor-faktor Yang Mempengaruhi Tingkatan Stres Pada Tenaga Kesehatan di RS Universitas Tanjungpura Pontianak. 2016;2:553–61. </w:t>
      </w:r>
    </w:p>
    <w:p w14:paraId="023A9850" w14:textId="77777777" w:rsidR="00C62E9B" w:rsidRPr="00CF5DF9" w:rsidRDefault="00C62E9B" w:rsidP="00CB089F">
      <w:pPr>
        <w:widowControl w:val="0"/>
        <w:autoSpaceDE w:val="0"/>
        <w:autoSpaceDN w:val="0"/>
        <w:adjustRightInd w:val="0"/>
        <w:spacing w:after="0" w:line="240" w:lineRule="auto"/>
        <w:ind w:left="426" w:hanging="426"/>
        <w:jc w:val="both"/>
        <w:rPr>
          <w:rFonts w:ascii="Tw Cen MT" w:hAnsi="Tw Cen MT" w:cs="Times New Roman"/>
          <w:noProof/>
          <w:szCs w:val="24"/>
        </w:rPr>
      </w:pPr>
      <w:r w:rsidRPr="00CF5DF9">
        <w:rPr>
          <w:rFonts w:ascii="Tw Cen MT" w:hAnsi="Tw Cen MT" w:cs="Times New Roman"/>
          <w:noProof/>
          <w:szCs w:val="24"/>
        </w:rPr>
        <w:t xml:space="preserve">22. </w:t>
      </w:r>
      <w:r w:rsidRPr="00CF5DF9">
        <w:rPr>
          <w:rFonts w:ascii="Tw Cen MT" w:hAnsi="Tw Cen MT" w:cs="Times New Roman"/>
          <w:noProof/>
          <w:szCs w:val="24"/>
        </w:rPr>
        <w:tab/>
        <w:t xml:space="preserve">Muhammad I. Panduan Penyusunan Karya Tulis Ilmiah Bidang Kesehatan Menggunakan Metode Penelitian Ilmiah. 2016. </w:t>
      </w:r>
    </w:p>
    <w:p w14:paraId="1CF1ECBD" w14:textId="77777777" w:rsidR="00C62E9B" w:rsidRPr="00CF5DF9" w:rsidRDefault="00C62E9B" w:rsidP="00CB089F">
      <w:pPr>
        <w:widowControl w:val="0"/>
        <w:autoSpaceDE w:val="0"/>
        <w:autoSpaceDN w:val="0"/>
        <w:adjustRightInd w:val="0"/>
        <w:spacing w:after="0" w:line="240" w:lineRule="auto"/>
        <w:ind w:left="426" w:hanging="426"/>
        <w:jc w:val="both"/>
        <w:rPr>
          <w:rFonts w:ascii="Tw Cen MT" w:hAnsi="Tw Cen MT" w:cs="Times New Roman"/>
          <w:noProof/>
          <w:szCs w:val="24"/>
        </w:rPr>
      </w:pPr>
      <w:r w:rsidRPr="00CF5DF9">
        <w:rPr>
          <w:rFonts w:ascii="Tw Cen MT" w:hAnsi="Tw Cen MT" w:cs="Times New Roman"/>
          <w:noProof/>
          <w:szCs w:val="24"/>
        </w:rPr>
        <w:t xml:space="preserve">23. </w:t>
      </w:r>
      <w:r w:rsidRPr="00CF5DF9">
        <w:rPr>
          <w:rFonts w:ascii="Tw Cen MT" w:hAnsi="Tw Cen MT" w:cs="Times New Roman"/>
          <w:noProof/>
          <w:szCs w:val="24"/>
        </w:rPr>
        <w:tab/>
        <w:t xml:space="preserve">Muhammad I. Pemanfaatan SPSS Dalam Penelitian Bidang Kesehatan &amp; Umum. 2016; </w:t>
      </w:r>
    </w:p>
    <w:p w14:paraId="0813C092" w14:textId="77777777" w:rsidR="00C62E9B" w:rsidRPr="00CF5DF9" w:rsidRDefault="00C62E9B" w:rsidP="00CB089F">
      <w:pPr>
        <w:widowControl w:val="0"/>
        <w:autoSpaceDE w:val="0"/>
        <w:autoSpaceDN w:val="0"/>
        <w:adjustRightInd w:val="0"/>
        <w:spacing w:after="0" w:line="240" w:lineRule="auto"/>
        <w:ind w:left="426" w:hanging="426"/>
        <w:jc w:val="both"/>
        <w:rPr>
          <w:rFonts w:ascii="Tw Cen MT" w:hAnsi="Tw Cen MT" w:cs="Times New Roman"/>
          <w:noProof/>
          <w:szCs w:val="24"/>
        </w:rPr>
      </w:pPr>
      <w:r w:rsidRPr="00CF5DF9">
        <w:rPr>
          <w:rFonts w:ascii="Tw Cen MT" w:hAnsi="Tw Cen MT" w:cs="Times New Roman"/>
          <w:noProof/>
          <w:szCs w:val="24"/>
        </w:rPr>
        <w:t xml:space="preserve">24. </w:t>
      </w:r>
      <w:r w:rsidRPr="00CF5DF9">
        <w:rPr>
          <w:rFonts w:ascii="Tw Cen MT" w:hAnsi="Tw Cen MT" w:cs="Times New Roman"/>
          <w:noProof/>
          <w:szCs w:val="24"/>
        </w:rPr>
        <w:tab/>
        <w:t xml:space="preserve">wawan A MD. teori dan pengukuran pengetahuan, sikap, dan prilaku manusia. 2010. </w:t>
      </w:r>
    </w:p>
    <w:p w14:paraId="78CF441A" w14:textId="77777777" w:rsidR="00C62E9B" w:rsidRPr="00CF5DF9" w:rsidRDefault="00C62E9B" w:rsidP="00CB089F">
      <w:pPr>
        <w:widowControl w:val="0"/>
        <w:autoSpaceDE w:val="0"/>
        <w:autoSpaceDN w:val="0"/>
        <w:adjustRightInd w:val="0"/>
        <w:spacing w:after="0" w:line="240" w:lineRule="auto"/>
        <w:ind w:left="426" w:hanging="426"/>
        <w:jc w:val="both"/>
        <w:rPr>
          <w:rFonts w:ascii="Tw Cen MT" w:hAnsi="Tw Cen MT" w:cs="Times New Roman"/>
          <w:noProof/>
          <w:szCs w:val="24"/>
        </w:rPr>
      </w:pPr>
      <w:r w:rsidRPr="00CF5DF9">
        <w:rPr>
          <w:rFonts w:ascii="Tw Cen MT" w:hAnsi="Tw Cen MT" w:cs="Times New Roman"/>
          <w:noProof/>
          <w:szCs w:val="24"/>
        </w:rPr>
        <w:t xml:space="preserve">25. </w:t>
      </w:r>
      <w:r w:rsidRPr="00CF5DF9">
        <w:rPr>
          <w:rFonts w:ascii="Tw Cen MT" w:hAnsi="Tw Cen MT" w:cs="Times New Roman"/>
          <w:noProof/>
          <w:szCs w:val="24"/>
        </w:rPr>
        <w:tab/>
        <w:t xml:space="preserve">Nia Desriva. hubungan pengetahuan terhadap sikap remaja dalam </w:t>
      </w:r>
      <w:r w:rsidRPr="00CF5DF9">
        <w:rPr>
          <w:rFonts w:ascii="Tw Cen MT" w:hAnsi="Tw Cen MT" w:cs="Times New Roman"/>
          <w:noProof/>
          <w:szCs w:val="24"/>
        </w:rPr>
        <w:lastRenderedPageBreak/>
        <w:t xml:space="preserve">menanggulangi premenstrual syndrom di prodi D-III kebidanan stikes PMC tahun 2017. 2018; </w:t>
      </w:r>
    </w:p>
    <w:p w14:paraId="427499F3" w14:textId="77777777" w:rsidR="00C62E9B" w:rsidRPr="00CF5DF9" w:rsidRDefault="00C62E9B" w:rsidP="00CB089F">
      <w:pPr>
        <w:widowControl w:val="0"/>
        <w:autoSpaceDE w:val="0"/>
        <w:autoSpaceDN w:val="0"/>
        <w:adjustRightInd w:val="0"/>
        <w:spacing w:after="0" w:line="240" w:lineRule="auto"/>
        <w:ind w:left="426" w:hanging="426"/>
        <w:jc w:val="both"/>
        <w:rPr>
          <w:rFonts w:ascii="Tw Cen MT" w:hAnsi="Tw Cen MT" w:cs="Times New Roman"/>
          <w:noProof/>
          <w:szCs w:val="24"/>
        </w:rPr>
      </w:pPr>
      <w:r w:rsidRPr="00CF5DF9">
        <w:rPr>
          <w:rFonts w:ascii="Tw Cen MT" w:hAnsi="Tw Cen MT" w:cs="Times New Roman"/>
          <w:noProof/>
          <w:szCs w:val="24"/>
        </w:rPr>
        <w:t xml:space="preserve">26. </w:t>
      </w:r>
      <w:r w:rsidRPr="00CF5DF9">
        <w:rPr>
          <w:rFonts w:ascii="Tw Cen MT" w:hAnsi="Tw Cen MT" w:cs="Times New Roman"/>
          <w:noProof/>
          <w:szCs w:val="24"/>
        </w:rPr>
        <w:tab/>
        <w:t xml:space="preserve">Faiqah S, Sopiatun R. Faktor-Faktor Yang Berhubungan Dengan Pre Menstrual Syndrome Pada Mahasiswa Tk Ii Semester Iii Jurusan Kebidanan Poltekkes Kemenkes Mataram. J Kesehat Prima. 2015; </w:t>
      </w:r>
    </w:p>
    <w:p w14:paraId="0E42C68A" w14:textId="77777777" w:rsidR="00C62E9B" w:rsidRPr="00CF5DF9" w:rsidRDefault="00C62E9B" w:rsidP="00CB089F">
      <w:pPr>
        <w:widowControl w:val="0"/>
        <w:autoSpaceDE w:val="0"/>
        <w:autoSpaceDN w:val="0"/>
        <w:adjustRightInd w:val="0"/>
        <w:spacing w:after="0" w:line="240" w:lineRule="auto"/>
        <w:ind w:left="426" w:hanging="426"/>
        <w:jc w:val="both"/>
        <w:rPr>
          <w:rFonts w:ascii="Tw Cen MT" w:hAnsi="Tw Cen MT" w:cs="Times New Roman"/>
          <w:noProof/>
        </w:rPr>
      </w:pPr>
      <w:r w:rsidRPr="00CF5DF9">
        <w:rPr>
          <w:rFonts w:ascii="Tw Cen MT" w:hAnsi="Tw Cen MT" w:cs="Times New Roman"/>
          <w:noProof/>
          <w:szCs w:val="24"/>
        </w:rPr>
        <w:t xml:space="preserve">27. </w:t>
      </w:r>
      <w:r w:rsidRPr="00CF5DF9">
        <w:rPr>
          <w:rFonts w:ascii="Tw Cen MT" w:hAnsi="Tw Cen MT" w:cs="Times New Roman"/>
          <w:noProof/>
          <w:szCs w:val="24"/>
        </w:rPr>
        <w:tab/>
        <w:t xml:space="preserve">Surmiasih S. Aktivitas Fisik dengan Sindrom Premenstruasi Pada Siswa SMP. J Aisyah  J Ilmu Kesehat. 2016; </w:t>
      </w:r>
    </w:p>
    <w:p w14:paraId="32C745A5" w14:textId="77777777" w:rsidR="002B370C" w:rsidRPr="00CF5DF9" w:rsidRDefault="004C4ED4" w:rsidP="00CB089F">
      <w:pPr>
        <w:widowControl w:val="0"/>
        <w:autoSpaceDE w:val="0"/>
        <w:autoSpaceDN w:val="0"/>
        <w:adjustRightInd w:val="0"/>
        <w:spacing w:after="0" w:line="240" w:lineRule="auto"/>
        <w:ind w:left="426" w:hanging="426"/>
        <w:jc w:val="both"/>
        <w:rPr>
          <w:rFonts w:ascii="Tw Cen MT" w:hAnsi="Tw Cen MT" w:cs="Times New Roman"/>
          <w:b/>
          <w:szCs w:val="24"/>
        </w:rPr>
      </w:pPr>
      <w:r w:rsidRPr="00CF5DF9">
        <w:rPr>
          <w:rFonts w:ascii="Tw Cen MT" w:hAnsi="Tw Cen MT" w:cs="Times New Roman"/>
          <w:b/>
          <w:szCs w:val="24"/>
        </w:rPr>
        <w:fldChar w:fldCharType="end"/>
      </w:r>
    </w:p>
    <w:sectPr w:rsidR="002B370C" w:rsidRPr="00CF5DF9" w:rsidSect="00B73BB8">
      <w:type w:val="continuous"/>
      <w:pgSz w:w="11906" w:h="16838"/>
      <w:pgMar w:top="1418" w:right="1418" w:bottom="1418" w:left="1418" w:header="709" w:footer="709" w:gutter="0"/>
      <w:pgNumType w:start="5"/>
      <w:cols w:num="2"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dmin" w:date="2021-03-02T15:22:00Z" w:initials="A">
    <w:p w14:paraId="30174165" w14:textId="77777777" w:rsidR="00617991" w:rsidRDefault="00617991">
      <w:pPr>
        <w:pStyle w:val="CommentText"/>
      </w:pPr>
      <w:r>
        <w:rPr>
          <w:rStyle w:val="CommentReference"/>
        </w:rPr>
        <w:annotationRef/>
      </w:r>
      <w:r>
        <w:t>Tidak miring</w:t>
      </w:r>
    </w:p>
  </w:comment>
  <w:comment w:id="1" w:author="Admin" w:date="2021-03-02T15:23:00Z" w:initials="A">
    <w:p w14:paraId="07349437" w14:textId="77777777" w:rsidR="00617991" w:rsidRDefault="00617991">
      <w:pPr>
        <w:pStyle w:val="CommentText"/>
      </w:pPr>
      <w:r>
        <w:rPr>
          <w:rStyle w:val="CommentReference"/>
        </w:rPr>
        <w:annotationRef/>
      </w:r>
      <w:r>
        <w:t>Ikuti template JPK yang dapat diakses di web JPK</w:t>
      </w:r>
    </w:p>
  </w:comment>
  <w:comment w:id="2" w:author="Admin" w:date="2021-03-02T15:25:00Z" w:initials="A">
    <w:p w14:paraId="0726B144" w14:textId="77777777" w:rsidR="00617991" w:rsidRDefault="00617991">
      <w:pPr>
        <w:pStyle w:val="CommentText"/>
      </w:pPr>
      <w:r>
        <w:rPr>
          <w:rStyle w:val="CommentReference"/>
        </w:rPr>
        <w:annotationRef/>
      </w:r>
      <w:r>
        <w:t>Ukuran huruf 12</w:t>
      </w:r>
    </w:p>
  </w:comment>
  <w:comment w:id="3" w:author="Admin" w:date="2021-03-02T15:26:00Z" w:initials="A">
    <w:p w14:paraId="726B226A" w14:textId="77777777" w:rsidR="00617991" w:rsidRDefault="00617991">
      <w:pPr>
        <w:pStyle w:val="CommentText"/>
      </w:pPr>
      <w:r>
        <w:rPr>
          <w:rStyle w:val="CommentReference"/>
        </w:rPr>
        <w:annotationRef/>
      </w:r>
      <w:r>
        <w:t>Di bila menunjukkan tempat tidak di spasi</w:t>
      </w:r>
    </w:p>
    <w:p w14:paraId="13143CDD" w14:textId="77777777" w:rsidR="00617991" w:rsidRDefault="00617991">
      <w:pPr>
        <w:pStyle w:val="CommentText"/>
      </w:pPr>
    </w:p>
  </w:comment>
  <w:comment w:id="4" w:author="Admin" w:date="2021-03-02T15:28:00Z" w:initials="A">
    <w:p w14:paraId="0A6FA39C" w14:textId="77777777" w:rsidR="00617991" w:rsidRDefault="00617991">
      <w:pPr>
        <w:pStyle w:val="CommentText"/>
      </w:pPr>
      <w:r>
        <w:rPr>
          <w:rStyle w:val="CommentReference"/>
        </w:rPr>
        <w:annotationRef/>
      </w:r>
      <w:r>
        <w:t>Nomor kutipan dulu baru tanda titik.</w:t>
      </w:r>
    </w:p>
    <w:p w14:paraId="77E4496C" w14:textId="77777777" w:rsidR="00617991" w:rsidRDefault="00617991">
      <w:pPr>
        <w:pStyle w:val="CommentText"/>
      </w:pPr>
      <w:r>
        <w:t>Perhatikan juga utk paragraph yang lainnya</w:t>
      </w:r>
    </w:p>
  </w:comment>
  <w:comment w:id="5" w:author="Admin" w:date="2021-03-02T15:27:00Z" w:initials="A">
    <w:p w14:paraId="0BE1A574" w14:textId="77777777" w:rsidR="00617991" w:rsidRDefault="00617991">
      <w:pPr>
        <w:pStyle w:val="CommentText"/>
      </w:pPr>
      <w:r>
        <w:rPr>
          <w:rStyle w:val="CommentReference"/>
        </w:rPr>
        <w:annotationRef/>
      </w:r>
      <w:r>
        <w:t>Perhatikan penulisan, jangan ada huruf capital di tengah kalimat</w:t>
      </w:r>
    </w:p>
  </w:comment>
  <w:comment w:id="6" w:author="Admin" w:date="2021-03-02T15:31:00Z" w:initials="A">
    <w:p w14:paraId="6A95184C" w14:textId="77777777" w:rsidR="00617991" w:rsidRDefault="00617991">
      <w:pPr>
        <w:pStyle w:val="CommentText"/>
      </w:pPr>
      <w:r>
        <w:rPr>
          <w:rStyle w:val="CommentReference"/>
        </w:rPr>
        <w:annotationRef/>
      </w:r>
      <w:r>
        <w:t>Perhatikan lagi spasi dlam penulisan</w:t>
      </w:r>
    </w:p>
  </w:comment>
  <w:comment w:id="7" w:author="Admin" w:date="2021-03-02T15:33:00Z" w:initials="A">
    <w:p w14:paraId="74D20E8C" w14:textId="77777777" w:rsidR="006D63D1" w:rsidRDefault="006D63D1">
      <w:pPr>
        <w:pStyle w:val="CommentText"/>
      </w:pPr>
      <w:r>
        <w:rPr>
          <w:rStyle w:val="CommentReference"/>
        </w:rPr>
        <w:annotationRef/>
      </w:r>
      <w:r>
        <w:t>Huruf kapital</w:t>
      </w:r>
    </w:p>
  </w:comment>
  <w:comment w:id="8" w:author="Admin" w:date="2021-03-02T15:33:00Z" w:initials="A">
    <w:p w14:paraId="39850320" w14:textId="77777777" w:rsidR="006D63D1" w:rsidRDefault="006D63D1">
      <w:pPr>
        <w:pStyle w:val="CommentText"/>
      </w:pPr>
      <w:r>
        <w:rPr>
          <w:rStyle w:val="CommentReference"/>
        </w:rPr>
        <w:annotationRef/>
      </w:r>
      <w:r>
        <w:t>Disesuaikan seperti template</w:t>
      </w:r>
    </w:p>
  </w:comment>
  <w:comment w:id="9" w:author="Admin" w:date="2021-03-02T15:44:00Z" w:initials="A">
    <w:p w14:paraId="3ED5BC9D" w14:textId="77777777" w:rsidR="001F70D6" w:rsidRDefault="001F70D6">
      <w:pPr>
        <w:pStyle w:val="CommentText"/>
      </w:pPr>
      <w:r>
        <w:rPr>
          <w:rStyle w:val="CommentReference"/>
        </w:rPr>
        <w:annotationRef/>
      </w:r>
      <w:r>
        <w:t>Menyesuaikan dg template</w:t>
      </w:r>
    </w:p>
  </w:comment>
  <w:comment w:id="10" w:author="Admin" w:date="2021-03-02T15:46:00Z" w:initials="A">
    <w:p w14:paraId="28B1B2A5" w14:textId="77777777" w:rsidR="001F70D6" w:rsidRDefault="001F70D6">
      <w:pPr>
        <w:pStyle w:val="CommentText"/>
      </w:pPr>
      <w:r>
        <w:rPr>
          <w:rStyle w:val="CommentReference"/>
        </w:rPr>
        <w:annotationRef/>
      </w:r>
      <w:r>
        <w:t>Konsistensi utk penggunaan kata sindrom premenstruasi atau premenstrual syndrome, samakan untuk semua kata didalam tulisan</w:t>
      </w:r>
    </w:p>
  </w:comment>
  <w:comment w:id="11" w:author="Admin" w:date="2021-03-02T15:48:00Z" w:initials="A">
    <w:p w14:paraId="441F3517" w14:textId="77777777" w:rsidR="001F70D6" w:rsidRPr="001F70D6" w:rsidRDefault="001F70D6">
      <w:pPr>
        <w:pStyle w:val="CommentText"/>
        <w:rPr>
          <w:color w:val="FF0000"/>
        </w:rPr>
      </w:pPr>
      <w:r>
        <w:rPr>
          <w:rStyle w:val="CommentReference"/>
        </w:rPr>
        <w:annotationRef/>
      </w:r>
      <w:r>
        <w:t>Mungkin bias langsung dibuat PMS, karena sudah disebutkan kepanjangannya pada kalimat sbelumnya</w:t>
      </w:r>
    </w:p>
  </w:comment>
  <w:comment w:id="12" w:author="Admin" w:date="2021-03-02T15:49:00Z" w:initials="A">
    <w:p w14:paraId="7C448254" w14:textId="77777777" w:rsidR="001F70D6" w:rsidRDefault="001F70D6">
      <w:pPr>
        <w:pStyle w:val="CommentText"/>
      </w:pPr>
      <w:r>
        <w:rPr>
          <w:rStyle w:val="CommentReference"/>
        </w:rPr>
        <w:annotationRef/>
      </w:r>
      <w:r>
        <w:t>spasi</w:t>
      </w:r>
    </w:p>
  </w:comment>
  <w:comment w:id="13" w:author="Admin" w:date="2021-03-02T15:49:00Z" w:initials="A">
    <w:p w14:paraId="6B48BB96" w14:textId="77777777" w:rsidR="001F70D6" w:rsidRPr="001F70D6" w:rsidRDefault="001F70D6">
      <w:pPr>
        <w:pStyle w:val="CommentText"/>
        <w:rPr>
          <w:color w:val="FF0000"/>
        </w:rPr>
      </w:pPr>
      <w:r>
        <w:rPr>
          <w:rStyle w:val="CommentReference"/>
        </w:rPr>
        <w:annotationRef/>
      </w:r>
    </w:p>
  </w:comment>
  <w:comment w:id="14" w:author="Admin" w:date="2021-03-02T15:50:00Z" w:initials="A">
    <w:p w14:paraId="6051590F" w14:textId="77777777" w:rsidR="001F70D6" w:rsidRDefault="001F70D6">
      <w:pPr>
        <w:pStyle w:val="CommentText"/>
      </w:pPr>
      <w:r>
        <w:rPr>
          <w:rStyle w:val="CommentReference"/>
        </w:rPr>
        <w:annotationRef/>
      </w:r>
      <w:r>
        <w:t>spasi setelah tanda baca</w:t>
      </w:r>
    </w:p>
  </w:comment>
  <w:comment w:id="15" w:author="Admin" w:date="2021-03-02T15:52:00Z" w:initials="A">
    <w:p w14:paraId="2BD2801F" w14:textId="77777777" w:rsidR="001F70D6" w:rsidRDefault="001F70D6">
      <w:pPr>
        <w:pStyle w:val="CommentText"/>
      </w:pPr>
      <w:r>
        <w:rPr>
          <w:rStyle w:val="CommentReference"/>
        </w:rPr>
        <w:annotationRef/>
      </w:r>
      <w:r>
        <w:t>spasi</w:t>
      </w:r>
    </w:p>
  </w:comment>
  <w:comment w:id="17" w:author="Admin" w:date="2021-03-02T15:55:00Z" w:initials="A">
    <w:p w14:paraId="4589FFC6" w14:textId="77777777" w:rsidR="00ED624C" w:rsidRDefault="00ED624C">
      <w:pPr>
        <w:pStyle w:val="CommentText"/>
      </w:pPr>
      <w:r>
        <w:rPr>
          <w:rStyle w:val="CommentReference"/>
        </w:rPr>
        <w:annotationRef/>
      </w:r>
      <w:r>
        <w:t>perhatikan penulisan daftar pustaka, gunakan IEEE styl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0174165" w15:done="0"/>
  <w15:commentEx w15:paraId="07349437" w15:done="0"/>
  <w15:commentEx w15:paraId="0726B144" w15:done="0"/>
  <w15:commentEx w15:paraId="13143CDD" w15:done="0"/>
  <w15:commentEx w15:paraId="77E4496C" w15:done="0"/>
  <w15:commentEx w15:paraId="0BE1A574" w15:done="0"/>
  <w15:commentEx w15:paraId="6A95184C" w15:done="0"/>
  <w15:commentEx w15:paraId="74D20E8C" w15:done="0"/>
  <w15:commentEx w15:paraId="39850320" w15:done="0"/>
  <w15:commentEx w15:paraId="3ED5BC9D" w15:done="0"/>
  <w15:commentEx w15:paraId="28B1B2A5" w15:done="0"/>
  <w15:commentEx w15:paraId="441F3517" w15:done="0"/>
  <w15:commentEx w15:paraId="7C448254" w15:done="0"/>
  <w15:commentEx w15:paraId="6B48BB96" w15:done="0"/>
  <w15:commentEx w15:paraId="6051590F" w15:done="0"/>
  <w15:commentEx w15:paraId="2BD2801F" w15:done="0"/>
  <w15:commentEx w15:paraId="4589FFC6"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DE9F40" w14:textId="77777777" w:rsidR="00786311" w:rsidRDefault="00786311" w:rsidP="000C6AF2">
      <w:pPr>
        <w:spacing w:after="0" w:line="240" w:lineRule="auto"/>
      </w:pPr>
      <w:r>
        <w:separator/>
      </w:r>
    </w:p>
  </w:endnote>
  <w:endnote w:type="continuationSeparator" w:id="0">
    <w:p w14:paraId="571202BB" w14:textId="77777777" w:rsidR="00786311" w:rsidRDefault="00786311" w:rsidP="000C6A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w Cen MT">
    <w:panose1 w:val="020B0602020104020603"/>
    <w:charset w:val="00"/>
    <w:family w:val="swiss"/>
    <w:pitch w:val="variable"/>
    <w:sig w:usb0="00000007" w:usb1="00000000" w:usb2="00000000" w:usb3="00000000" w:csb0="00000003"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94080003"/>
      <w:docPartObj>
        <w:docPartGallery w:val="Page Numbers (Bottom of Page)"/>
        <w:docPartUnique/>
      </w:docPartObj>
    </w:sdtPr>
    <w:sdtEndPr/>
    <w:sdtContent>
      <w:p w14:paraId="4DA0BB8E" w14:textId="6E95BE2A" w:rsidR="00B73BB8" w:rsidRDefault="00B73BB8">
        <w:pPr>
          <w:pStyle w:val="Footer"/>
          <w:jc w:val="right"/>
        </w:pPr>
        <w:r w:rsidRPr="00B73BB8">
          <w:rPr>
            <w:rFonts w:ascii="Times New Roman" w:hAnsi="Times New Roman"/>
          </w:rPr>
          <w:fldChar w:fldCharType="begin"/>
        </w:r>
        <w:r w:rsidRPr="00B73BB8">
          <w:rPr>
            <w:rFonts w:ascii="Times New Roman" w:hAnsi="Times New Roman"/>
          </w:rPr>
          <w:instrText xml:space="preserve"> PAGE   \* MERGEFORMAT </w:instrText>
        </w:r>
        <w:r w:rsidRPr="00B73BB8">
          <w:rPr>
            <w:rFonts w:ascii="Times New Roman" w:hAnsi="Times New Roman"/>
          </w:rPr>
          <w:fldChar w:fldCharType="separate"/>
        </w:r>
        <w:r w:rsidR="00ED624C">
          <w:rPr>
            <w:rFonts w:ascii="Times New Roman" w:hAnsi="Times New Roman"/>
            <w:noProof/>
          </w:rPr>
          <w:t>8</w:t>
        </w:r>
        <w:r w:rsidRPr="00B73BB8">
          <w:rPr>
            <w:rFonts w:ascii="Times New Roman" w:hAnsi="Times New Roman"/>
          </w:rPr>
          <w:fldChar w:fldCharType="end"/>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52788988"/>
      <w:docPartObj>
        <w:docPartGallery w:val="Page Numbers (Bottom of Page)"/>
        <w:docPartUnique/>
      </w:docPartObj>
    </w:sdtPr>
    <w:sdtEndPr/>
    <w:sdtContent>
      <w:p w14:paraId="1CA721AA" w14:textId="77777777" w:rsidR="00CB089F" w:rsidRDefault="00CB089F">
        <w:pPr>
          <w:pStyle w:val="Footer"/>
          <w:jc w:val="center"/>
        </w:pPr>
        <w:r>
          <w:rPr>
            <w:rFonts w:ascii="Times New Roman" w:hAnsi="Times New Roman"/>
            <w:sz w:val="24"/>
          </w:rPr>
          <w:t>82</w:t>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659BAD" w14:textId="77777777" w:rsidR="00786311" w:rsidRDefault="00786311" w:rsidP="000C6AF2">
      <w:pPr>
        <w:spacing w:after="0" w:line="240" w:lineRule="auto"/>
      </w:pPr>
      <w:r>
        <w:separator/>
      </w:r>
    </w:p>
  </w:footnote>
  <w:footnote w:type="continuationSeparator" w:id="0">
    <w:p w14:paraId="6F754284" w14:textId="77777777" w:rsidR="00786311" w:rsidRDefault="00786311" w:rsidP="000C6A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65A35B" w14:textId="77777777" w:rsidR="00CB089F" w:rsidRDefault="00CB089F" w:rsidP="00A318B1">
    <w:pPr>
      <w:pStyle w:val="Header"/>
      <w:jc w:val="center"/>
    </w:pPr>
  </w:p>
  <w:p w14:paraId="75389E9D" w14:textId="77777777" w:rsidR="00CB089F" w:rsidRDefault="00CB089F">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07429"/>
    <w:multiLevelType w:val="hybridMultilevel"/>
    <w:tmpl w:val="C366DBC0"/>
    <w:lvl w:ilvl="0" w:tplc="7AA2FFB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 w15:restartNumberingAfterBreak="0">
    <w:nsid w:val="055D71FB"/>
    <w:multiLevelType w:val="multilevel"/>
    <w:tmpl w:val="0EE6FA9A"/>
    <w:lvl w:ilvl="0">
      <w:start w:val="5"/>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2" w15:restartNumberingAfterBreak="0">
    <w:nsid w:val="0846127B"/>
    <w:multiLevelType w:val="multilevel"/>
    <w:tmpl w:val="7B9CB5AA"/>
    <w:lvl w:ilvl="0">
      <w:start w:val="2"/>
      <w:numFmt w:val="decimal"/>
      <w:lvlText w:val="%1"/>
      <w:lvlJc w:val="left"/>
      <w:pPr>
        <w:ind w:left="480" w:hanging="480"/>
      </w:pPr>
      <w:rPr>
        <w:rFonts w:eastAsiaTheme="minorHAnsi" w:hint="default"/>
        <w:i w:val="0"/>
      </w:rPr>
    </w:lvl>
    <w:lvl w:ilvl="1">
      <w:start w:val="4"/>
      <w:numFmt w:val="decimal"/>
      <w:lvlText w:val="%1.%2"/>
      <w:lvlJc w:val="left"/>
      <w:pPr>
        <w:ind w:left="693" w:hanging="480"/>
      </w:pPr>
      <w:rPr>
        <w:rFonts w:eastAsiaTheme="minorHAnsi" w:hint="default"/>
        <w:i w:val="0"/>
      </w:rPr>
    </w:lvl>
    <w:lvl w:ilvl="2">
      <w:start w:val="6"/>
      <w:numFmt w:val="decimal"/>
      <w:lvlText w:val="%1.%2.%3"/>
      <w:lvlJc w:val="left"/>
      <w:pPr>
        <w:ind w:left="1146" w:hanging="720"/>
      </w:pPr>
      <w:rPr>
        <w:rFonts w:eastAsiaTheme="minorHAnsi" w:hint="default"/>
        <w:i w:val="0"/>
      </w:rPr>
    </w:lvl>
    <w:lvl w:ilvl="3">
      <w:start w:val="1"/>
      <w:numFmt w:val="decimal"/>
      <w:lvlText w:val="%1.%2.%3.%4"/>
      <w:lvlJc w:val="left"/>
      <w:pPr>
        <w:ind w:left="1359" w:hanging="720"/>
      </w:pPr>
      <w:rPr>
        <w:rFonts w:eastAsiaTheme="minorHAnsi" w:hint="default"/>
        <w:i w:val="0"/>
      </w:rPr>
    </w:lvl>
    <w:lvl w:ilvl="4">
      <w:start w:val="1"/>
      <w:numFmt w:val="decimal"/>
      <w:lvlText w:val="%1.%2.%3.%4.%5"/>
      <w:lvlJc w:val="left"/>
      <w:pPr>
        <w:ind w:left="1932" w:hanging="1080"/>
      </w:pPr>
      <w:rPr>
        <w:rFonts w:eastAsiaTheme="minorHAnsi" w:hint="default"/>
        <w:i w:val="0"/>
      </w:rPr>
    </w:lvl>
    <w:lvl w:ilvl="5">
      <w:start w:val="1"/>
      <w:numFmt w:val="decimal"/>
      <w:lvlText w:val="%1.%2.%3.%4.%5.%6"/>
      <w:lvlJc w:val="left"/>
      <w:pPr>
        <w:ind w:left="2145" w:hanging="1080"/>
      </w:pPr>
      <w:rPr>
        <w:rFonts w:eastAsiaTheme="minorHAnsi" w:hint="default"/>
        <w:i w:val="0"/>
      </w:rPr>
    </w:lvl>
    <w:lvl w:ilvl="6">
      <w:start w:val="1"/>
      <w:numFmt w:val="decimal"/>
      <w:lvlText w:val="%1.%2.%3.%4.%5.%6.%7"/>
      <w:lvlJc w:val="left"/>
      <w:pPr>
        <w:ind w:left="2718" w:hanging="1440"/>
      </w:pPr>
      <w:rPr>
        <w:rFonts w:eastAsiaTheme="minorHAnsi" w:hint="default"/>
        <w:i w:val="0"/>
      </w:rPr>
    </w:lvl>
    <w:lvl w:ilvl="7">
      <w:start w:val="1"/>
      <w:numFmt w:val="decimal"/>
      <w:lvlText w:val="%1.%2.%3.%4.%5.%6.%7.%8"/>
      <w:lvlJc w:val="left"/>
      <w:pPr>
        <w:ind w:left="2931" w:hanging="1440"/>
      </w:pPr>
      <w:rPr>
        <w:rFonts w:eastAsiaTheme="minorHAnsi" w:hint="default"/>
        <w:i w:val="0"/>
      </w:rPr>
    </w:lvl>
    <w:lvl w:ilvl="8">
      <w:start w:val="1"/>
      <w:numFmt w:val="decimal"/>
      <w:lvlText w:val="%1.%2.%3.%4.%5.%6.%7.%8.%9"/>
      <w:lvlJc w:val="left"/>
      <w:pPr>
        <w:ind w:left="3504" w:hanging="1800"/>
      </w:pPr>
      <w:rPr>
        <w:rFonts w:eastAsiaTheme="minorHAnsi" w:hint="default"/>
        <w:i w:val="0"/>
      </w:rPr>
    </w:lvl>
  </w:abstractNum>
  <w:abstractNum w:abstractNumId="3" w15:restartNumberingAfterBreak="0">
    <w:nsid w:val="0A11686D"/>
    <w:multiLevelType w:val="hybridMultilevel"/>
    <w:tmpl w:val="B0CE59C0"/>
    <w:lvl w:ilvl="0" w:tplc="792AE31A">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757A5666">
      <w:start w:val="1"/>
      <w:numFmt w:val="lowerLetter"/>
      <w:lvlText w:val="%3."/>
      <w:lvlJc w:val="right"/>
      <w:pPr>
        <w:ind w:left="180" w:hanging="180"/>
      </w:pPr>
      <w:rPr>
        <w:rFonts w:ascii="Times New Roman" w:eastAsia="Times New Roman" w:hAnsi="Times New Roman" w:cs="Times New Roman"/>
      </w:rPr>
    </w:lvl>
    <w:lvl w:ilvl="3" w:tplc="4890264C">
      <w:start w:val="1"/>
      <w:numFmt w:val="decimal"/>
      <w:lvlText w:val="%4)"/>
      <w:lvlJc w:val="left"/>
      <w:pPr>
        <w:ind w:left="2946" w:hanging="360"/>
      </w:pPr>
      <w:rPr>
        <w:rFonts w:ascii="Times New Roman" w:eastAsiaTheme="minorHAnsi" w:hAnsi="Times New Roman" w:cs="Times New Roman"/>
      </w:r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0AC13C8B"/>
    <w:multiLevelType w:val="hybridMultilevel"/>
    <w:tmpl w:val="DCBEFFC6"/>
    <w:lvl w:ilvl="0" w:tplc="24647FD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CB1B58"/>
    <w:multiLevelType w:val="hybridMultilevel"/>
    <w:tmpl w:val="B6661338"/>
    <w:lvl w:ilvl="0" w:tplc="E71CDAC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 w15:restartNumberingAfterBreak="0">
    <w:nsid w:val="0DE8210D"/>
    <w:multiLevelType w:val="multilevel"/>
    <w:tmpl w:val="4C663E3E"/>
    <w:lvl w:ilvl="0">
      <w:start w:val="4"/>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0E754C97"/>
    <w:multiLevelType w:val="multilevel"/>
    <w:tmpl w:val="A5F2BE24"/>
    <w:lvl w:ilvl="0">
      <w:start w:val="2"/>
      <w:numFmt w:val="decimal"/>
      <w:lvlText w:val="%1."/>
      <w:lvlJc w:val="left"/>
      <w:pPr>
        <w:ind w:left="360" w:hanging="360"/>
      </w:pPr>
      <w:rPr>
        <w:rFonts w:hint="default"/>
      </w:rPr>
    </w:lvl>
    <w:lvl w:ilvl="1">
      <w:start w:val="1"/>
      <w:numFmt w:val="decimal"/>
      <w:lvlText w:val="%1.%2."/>
      <w:lvlJc w:val="left"/>
      <w:pPr>
        <w:ind w:left="2061" w:hanging="360"/>
      </w:pPr>
      <w:rPr>
        <w:rFonts w:hint="default"/>
        <w:i w:val="0"/>
      </w:rPr>
    </w:lvl>
    <w:lvl w:ilvl="2">
      <w:start w:val="1"/>
      <w:numFmt w:val="decimal"/>
      <w:lvlText w:val="%1.%2.%3."/>
      <w:lvlJc w:val="left"/>
      <w:pPr>
        <w:ind w:left="3698" w:hanging="720"/>
      </w:pPr>
      <w:rPr>
        <w:rFonts w:hint="default"/>
        <w:i w:val="0"/>
      </w:rPr>
    </w:lvl>
    <w:lvl w:ilvl="3">
      <w:start w:val="1"/>
      <w:numFmt w:val="decimal"/>
      <w:lvlText w:val="%1.%2.%3.%4."/>
      <w:lvlJc w:val="left"/>
      <w:pPr>
        <w:ind w:left="5823" w:hanging="720"/>
      </w:pPr>
      <w:rPr>
        <w:rFonts w:hint="default"/>
      </w:rPr>
    </w:lvl>
    <w:lvl w:ilvl="4">
      <w:start w:val="1"/>
      <w:numFmt w:val="decimal"/>
      <w:lvlText w:val="%1.%2.%3.%4.%5."/>
      <w:lvlJc w:val="left"/>
      <w:pPr>
        <w:ind w:left="7884" w:hanging="1080"/>
      </w:pPr>
      <w:rPr>
        <w:rFonts w:hint="default"/>
      </w:rPr>
    </w:lvl>
    <w:lvl w:ilvl="5">
      <w:start w:val="1"/>
      <w:numFmt w:val="decimal"/>
      <w:lvlText w:val="%1.%2.%3.%4.%5.%6."/>
      <w:lvlJc w:val="left"/>
      <w:pPr>
        <w:ind w:left="9585" w:hanging="1080"/>
      </w:pPr>
      <w:rPr>
        <w:rFonts w:hint="default"/>
      </w:rPr>
    </w:lvl>
    <w:lvl w:ilvl="6">
      <w:start w:val="1"/>
      <w:numFmt w:val="decimal"/>
      <w:lvlText w:val="%1.%2.%3.%4.%5.%6.%7."/>
      <w:lvlJc w:val="left"/>
      <w:pPr>
        <w:ind w:left="11646" w:hanging="1440"/>
      </w:pPr>
      <w:rPr>
        <w:rFonts w:hint="default"/>
      </w:rPr>
    </w:lvl>
    <w:lvl w:ilvl="7">
      <w:start w:val="1"/>
      <w:numFmt w:val="decimal"/>
      <w:lvlText w:val="%1.%2.%3.%4.%5.%6.%7.%8."/>
      <w:lvlJc w:val="left"/>
      <w:pPr>
        <w:ind w:left="13347" w:hanging="1440"/>
      </w:pPr>
      <w:rPr>
        <w:rFonts w:hint="default"/>
      </w:rPr>
    </w:lvl>
    <w:lvl w:ilvl="8">
      <w:start w:val="1"/>
      <w:numFmt w:val="decimal"/>
      <w:lvlText w:val="%1.%2.%3.%4.%5.%6.%7.%8.%9."/>
      <w:lvlJc w:val="left"/>
      <w:pPr>
        <w:ind w:left="15408" w:hanging="1800"/>
      </w:pPr>
      <w:rPr>
        <w:rFonts w:hint="default"/>
      </w:rPr>
    </w:lvl>
  </w:abstractNum>
  <w:abstractNum w:abstractNumId="8" w15:restartNumberingAfterBreak="0">
    <w:nsid w:val="0EF57DDD"/>
    <w:multiLevelType w:val="hybridMultilevel"/>
    <w:tmpl w:val="A6547F9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15F159C"/>
    <w:multiLevelType w:val="hybridMultilevel"/>
    <w:tmpl w:val="C3785F18"/>
    <w:lvl w:ilvl="0" w:tplc="951A97FE">
      <w:start w:val="1"/>
      <w:numFmt w:val="decimal"/>
      <w:lvlText w:val="%1"/>
      <w:lvlJc w:val="left"/>
      <w:pPr>
        <w:ind w:left="1260" w:hanging="90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38932AD"/>
    <w:multiLevelType w:val="hybridMultilevel"/>
    <w:tmpl w:val="F4062D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5F465F9"/>
    <w:multiLevelType w:val="multilevel"/>
    <w:tmpl w:val="8C761E7C"/>
    <w:lvl w:ilvl="0">
      <w:start w:val="3"/>
      <w:numFmt w:val="decimal"/>
      <w:lvlText w:val="%1."/>
      <w:lvlJc w:val="left"/>
      <w:pPr>
        <w:ind w:left="360" w:hanging="360"/>
      </w:pPr>
      <w:rPr>
        <w:rFonts w:hint="default"/>
      </w:rPr>
    </w:lvl>
    <w:lvl w:ilvl="1">
      <w:start w:val="1"/>
      <w:numFmt w:val="decimal"/>
      <w:lvlText w:val="%1.%2."/>
      <w:lvlJc w:val="left"/>
      <w:pPr>
        <w:ind w:left="2061" w:hanging="360"/>
      </w:pPr>
      <w:rPr>
        <w:rFonts w:hint="default"/>
      </w:rPr>
    </w:lvl>
    <w:lvl w:ilvl="2">
      <w:start w:val="1"/>
      <w:numFmt w:val="decimal"/>
      <w:lvlText w:val="%1.%2.%3."/>
      <w:lvlJc w:val="left"/>
      <w:pPr>
        <w:ind w:left="4122" w:hanging="720"/>
      </w:pPr>
      <w:rPr>
        <w:rFonts w:hint="default"/>
      </w:rPr>
    </w:lvl>
    <w:lvl w:ilvl="3">
      <w:start w:val="1"/>
      <w:numFmt w:val="decimal"/>
      <w:lvlText w:val="%1.%2.%3.%4."/>
      <w:lvlJc w:val="left"/>
      <w:pPr>
        <w:ind w:left="5823" w:hanging="720"/>
      </w:pPr>
      <w:rPr>
        <w:rFonts w:hint="default"/>
      </w:rPr>
    </w:lvl>
    <w:lvl w:ilvl="4">
      <w:start w:val="1"/>
      <w:numFmt w:val="decimal"/>
      <w:lvlText w:val="%1.%2.%3.%4.%5."/>
      <w:lvlJc w:val="left"/>
      <w:pPr>
        <w:ind w:left="7884" w:hanging="1080"/>
      </w:pPr>
      <w:rPr>
        <w:rFonts w:hint="default"/>
      </w:rPr>
    </w:lvl>
    <w:lvl w:ilvl="5">
      <w:start w:val="1"/>
      <w:numFmt w:val="decimal"/>
      <w:lvlText w:val="%1.%2.%3.%4.%5.%6."/>
      <w:lvlJc w:val="left"/>
      <w:pPr>
        <w:ind w:left="9585" w:hanging="1080"/>
      </w:pPr>
      <w:rPr>
        <w:rFonts w:hint="default"/>
      </w:rPr>
    </w:lvl>
    <w:lvl w:ilvl="6">
      <w:start w:val="1"/>
      <w:numFmt w:val="decimal"/>
      <w:lvlText w:val="%1.%2.%3.%4.%5.%6.%7."/>
      <w:lvlJc w:val="left"/>
      <w:pPr>
        <w:ind w:left="11646" w:hanging="1440"/>
      </w:pPr>
      <w:rPr>
        <w:rFonts w:hint="default"/>
      </w:rPr>
    </w:lvl>
    <w:lvl w:ilvl="7">
      <w:start w:val="1"/>
      <w:numFmt w:val="decimal"/>
      <w:lvlText w:val="%1.%2.%3.%4.%5.%6.%7.%8."/>
      <w:lvlJc w:val="left"/>
      <w:pPr>
        <w:ind w:left="13347" w:hanging="1440"/>
      </w:pPr>
      <w:rPr>
        <w:rFonts w:hint="default"/>
      </w:rPr>
    </w:lvl>
    <w:lvl w:ilvl="8">
      <w:start w:val="1"/>
      <w:numFmt w:val="decimal"/>
      <w:lvlText w:val="%1.%2.%3.%4.%5.%6.%7.%8.%9."/>
      <w:lvlJc w:val="left"/>
      <w:pPr>
        <w:ind w:left="15408" w:hanging="1800"/>
      </w:pPr>
      <w:rPr>
        <w:rFonts w:hint="default"/>
      </w:rPr>
    </w:lvl>
  </w:abstractNum>
  <w:abstractNum w:abstractNumId="12" w15:restartNumberingAfterBreak="0">
    <w:nsid w:val="16AC7247"/>
    <w:multiLevelType w:val="hybridMultilevel"/>
    <w:tmpl w:val="34063D4E"/>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76E15E7"/>
    <w:multiLevelType w:val="multilevel"/>
    <w:tmpl w:val="DA1864A6"/>
    <w:lvl w:ilvl="0">
      <w:start w:val="1"/>
      <w:numFmt w:val="decimal"/>
      <w:lvlText w:val="%1."/>
      <w:lvlJc w:val="left"/>
      <w:pPr>
        <w:ind w:left="720" w:hanging="360"/>
      </w:pPr>
    </w:lvl>
    <w:lvl w:ilvl="1">
      <w:start w:val="4"/>
      <w:numFmt w:val="decimal"/>
      <w:isLgl/>
      <w:lvlText w:val="%1.%2."/>
      <w:lvlJc w:val="left"/>
      <w:pPr>
        <w:ind w:left="1069" w:hanging="360"/>
      </w:pPr>
      <w:rPr>
        <w:rFonts w:hint="default"/>
        <w:i w:val="0"/>
      </w:rPr>
    </w:lvl>
    <w:lvl w:ilvl="2">
      <w:start w:val="1"/>
      <w:numFmt w:val="decimal"/>
      <w:isLgl/>
      <w:lvlText w:val="%1.%2.%3."/>
      <w:lvlJc w:val="left"/>
      <w:pPr>
        <w:ind w:left="1778" w:hanging="720"/>
      </w:pPr>
      <w:rPr>
        <w:rFonts w:hint="default"/>
        <w:i w:val="0"/>
      </w:rPr>
    </w:lvl>
    <w:lvl w:ilvl="3">
      <w:start w:val="1"/>
      <w:numFmt w:val="decimal"/>
      <w:isLgl/>
      <w:lvlText w:val="%1.%2.%3.%4."/>
      <w:lvlJc w:val="left"/>
      <w:pPr>
        <w:ind w:left="2127" w:hanging="72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185" w:hanging="108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243" w:hanging="1440"/>
      </w:pPr>
      <w:rPr>
        <w:rFonts w:hint="default"/>
      </w:rPr>
    </w:lvl>
    <w:lvl w:ilvl="8">
      <w:start w:val="1"/>
      <w:numFmt w:val="decimal"/>
      <w:isLgl/>
      <w:lvlText w:val="%1.%2.%3.%4.%5.%6.%7.%8.%9."/>
      <w:lvlJc w:val="left"/>
      <w:pPr>
        <w:ind w:left="4952" w:hanging="1800"/>
      </w:pPr>
      <w:rPr>
        <w:rFonts w:hint="default"/>
      </w:rPr>
    </w:lvl>
  </w:abstractNum>
  <w:abstractNum w:abstractNumId="14" w15:restartNumberingAfterBreak="0">
    <w:nsid w:val="17E97478"/>
    <w:multiLevelType w:val="multilevel"/>
    <w:tmpl w:val="E78CAD6C"/>
    <w:lvl w:ilvl="0">
      <w:start w:val="1"/>
      <w:numFmt w:val="decimal"/>
      <w:lvlText w:val="%1."/>
      <w:lvlJc w:val="left"/>
      <w:pPr>
        <w:ind w:left="720" w:hanging="360"/>
      </w:pPr>
      <w:rPr>
        <w:i w:val="0"/>
      </w:r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5" w15:restartNumberingAfterBreak="0">
    <w:nsid w:val="18E303EA"/>
    <w:multiLevelType w:val="hybridMultilevel"/>
    <w:tmpl w:val="8F5A02E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1B1F3D80"/>
    <w:multiLevelType w:val="hybridMultilevel"/>
    <w:tmpl w:val="822A0A6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B3D3045"/>
    <w:multiLevelType w:val="multilevel"/>
    <w:tmpl w:val="1A22EEA8"/>
    <w:lvl w:ilvl="0">
      <w:start w:val="2"/>
      <w:numFmt w:val="decimal"/>
      <w:lvlText w:val="%1."/>
      <w:lvlJc w:val="left"/>
      <w:pPr>
        <w:ind w:left="540" w:hanging="540"/>
      </w:pPr>
      <w:rPr>
        <w:rFonts w:hint="default"/>
        <w:i w:val="0"/>
      </w:rPr>
    </w:lvl>
    <w:lvl w:ilvl="1">
      <w:start w:val="4"/>
      <w:numFmt w:val="decimal"/>
      <w:lvlText w:val="%1.%2."/>
      <w:lvlJc w:val="left"/>
      <w:pPr>
        <w:ind w:left="753" w:hanging="540"/>
      </w:pPr>
      <w:rPr>
        <w:rFonts w:hint="default"/>
        <w:i w:val="0"/>
      </w:rPr>
    </w:lvl>
    <w:lvl w:ilvl="2">
      <w:start w:val="7"/>
      <w:numFmt w:val="decimal"/>
      <w:lvlText w:val="%1.%2.%3."/>
      <w:lvlJc w:val="left"/>
      <w:pPr>
        <w:ind w:left="1146" w:hanging="720"/>
      </w:pPr>
      <w:rPr>
        <w:rFonts w:hint="default"/>
        <w:i w:val="0"/>
      </w:rPr>
    </w:lvl>
    <w:lvl w:ilvl="3">
      <w:start w:val="1"/>
      <w:numFmt w:val="decimal"/>
      <w:lvlText w:val="%1.%2.%3.%4."/>
      <w:lvlJc w:val="left"/>
      <w:pPr>
        <w:ind w:left="1359" w:hanging="720"/>
      </w:pPr>
      <w:rPr>
        <w:rFonts w:hint="default"/>
        <w:i w:val="0"/>
      </w:rPr>
    </w:lvl>
    <w:lvl w:ilvl="4">
      <w:start w:val="1"/>
      <w:numFmt w:val="decimal"/>
      <w:lvlText w:val="%1.%2.%3.%4.%5."/>
      <w:lvlJc w:val="left"/>
      <w:pPr>
        <w:ind w:left="1932" w:hanging="1080"/>
      </w:pPr>
      <w:rPr>
        <w:rFonts w:hint="default"/>
        <w:i w:val="0"/>
      </w:rPr>
    </w:lvl>
    <w:lvl w:ilvl="5">
      <w:start w:val="1"/>
      <w:numFmt w:val="decimal"/>
      <w:lvlText w:val="%1.%2.%3.%4.%5.%6."/>
      <w:lvlJc w:val="left"/>
      <w:pPr>
        <w:ind w:left="2145" w:hanging="1080"/>
      </w:pPr>
      <w:rPr>
        <w:rFonts w:hint="default"/>
        <w:i w:val="0"/>
      </w:rPr>
    </w:lvl>
    <w:lvl w:ilvl="6">
      <w:start w:val="1"/>
      <w:numFmt w:val="decimal"/>
      <w:lvlText w:val="%1.%2.%3.%4.%5.%6.%7."/>
      <w:lvlJc w:val="left"/>
      <w:pPr>
        <w:ind w:left="2718" w:hanging="1440"/>
      </w:pPr>
      <w:rPr>
        <w:rFonts w:hint="default"/>
        <w:i w:val="0"/>
      </w:rPr>
    </w:lvl>
    <w:lvl w:ilvl="7">
      <w:start w:val="1"/>
      <w:numFmt w:val="decimal"/>
      <w:lvlText w:val="%1.%2.%3.%4.%5.%6.%7.%8."/>
      <w:lvlJc w:val="left"/>
      <w:pPr>
        <w:ind w:left="2931" w:hanging="1440"/>
      </w:pPr>
      <w:rPr>
        <w:rFonts w:hint="default"/>
        <w:i w:val="0"/>
      </w:rPr>
    </w:lvl>
    <w:lvl w:ilvl="8">
      <w:start w:val="1"/>
      <w:numFmt w:val="decimal"/>
      <w:lvlText w:val="%1.%2.%3.%4.%5.%6.%7.%8.%9."/>
      <w:lvlJc w:val="left"/>
      <w:pPr>
        <w:ind w:left="3504" w:hanging="1800"/>
      </w:pPr>
      <w:rPr>
        <w:rFonts w:hint="default"/>
        <w:i w:val="0"/>
      </w:rPr>
    </w:lvl>
  </w:abstractNum>
  <w:abstractNum w:abstractNumId="18" w15:restartNumberingAfterBreak="0">
    <w:nsid w:val="1B484F10"/>
    <w:multiLevelType w:val="multilevel"/>
    <w:tmpl w:val="B0A419F0"/>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1C146643"/>
    <w:multiLevelType w:val="hybridMultilevel"/>
    <w:tmpl w:val="0192780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1D700656"/>
    <w:multiLevelType w:val="multilevel"/>
    <w:tmpl w:val="A81E0584"/>
    <w:lvl w:ilvl="0">
      <w:start w:val="4"/>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rPr>
        <w:b/>
      </w:r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21" w15:restartNumberingAfterBreak="0">
    <w:nsid w:val="21E879D0"/>
    <w:multiLevelType w:val="hybridMultilevel"/>
    <w:tmpl w:val="0A628EAC"/>
    <w:lvl w:ilvl="0" w:tplc="0421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220854ED"/>
    <w:multiLevelType w:val="hybridMultilevel"/>
    <w:tmpl w:val="DA2EB700"/>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24836991"/>
    <w:multiLevelType w:val="hybridMultilevel"/>
    <w:tmpl w:val="B8CE557C"/>
    <w:lvl w:ilvl="0" w:tplc="0421000F">
      <w:start w:val="1"/>
      <w:numFmt w:val="decimal"/>
      <w:lvlText w:val="%1."/>
      <w:lvlJc w:val="left"/>
      <w:pPr>
        <w:ind w:left="720" w:hanging="360"/>
      </w:pPr>
      <w:rPr>
        <w:rFonts w:hint="default"/>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26ED1EAD"/>
    <w:multiLevelType w:val="hybridMultilevel"/>
    <w:tmpl w:val="F372002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C544904"/>
    <w:multiLevelType w:val="multilevel"/>
    <w:tmpl w:val="991C5B30"/>
    <w:lvl w:ilvl="0">
      <w:start w:val="1"/>
      <w:numFmt w:val="decimal"/>
      <w:lvlText w:val="%1."/>
      <w:lvlJc w:val="left"/>
      <w:pPr>
        <w:ind w:left="720" w:hanging="360"/>
      </w:pPr>
      <w:rPr>
        <w:rFonts w:hint="default"/>
        <w:i w:val="0"/>
      </w:rPr>
    </w:lvl>
    <w:lvl w:ilvl="1">
      <w:start w:val="8"/>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6" w15:restartNumberingAfterBreak="0">
    <w:nsid w:val="35967975"/>
    <w:multiLevelType w:val="multilevel"/>
    <w:tmpl w:val="F99EA82E"/>
    <w:lvl w:ilvl="0">
      <w:start w:val="1"/>
      <w:numFmt w:val="decimal"/>
      <w:lvlText w:val="%1."/>
      <w:lvlJc w:val="left"/>
      <w:pPr>
        <w:ind w:left="786" w:hanging="360"/>
      </w:pPr>
      <w:rPr>
        <w:rFonts w:hint="default"/>
        <w:b w:val="0"/>
      </w:rPr>
    </w:lvl>
    <w:lvl w:ilvl="1">
      <w:start w:val="5"/>
      <w:numFmt w:val="decimal"/>
      <w:isLgl/>
      <w:lvlText w:val="%1.%2."/>
      <w:lvlJc w:val="left"/>
      <w:pPr>
        <w:ind w:left="966" w:hanging="540"/>
      </w:pPr>
      <w:rPr>
        <w:rFonts w:hint="default"/>
      </w:rPr>
    </w:lvl>
    <w:lvl w:ilvl="2">
      <w:start w:val="3"/>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27" w15:restartNumberingAfterBreak="0">
    <w:nsid w:val="3BDB794A"/>
    <w:multiLevelType w:val="multilevel"/>
    <w:tmpl w:val="BD6EA204"/>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28" w15:restartNumberingAfterBreak="0">
    <w:nsid w:val="3E59124E"/>
    <w:multiLevelType w:val="multilevel"/>
    <w:tmpl w:val="DE20FFC8"/>
    <w:lvl w:ilvl="0">
      <w:start w:val="3"/>
      <w:numFmt w:val="decimal"/>
      <w:lvlText w:val="%1."/>
      <w:lvlJc w:val="left"/>
      <w:pPr>
        <w:ind w:left="540" w:hanging="540"/>
      </w:pPr>
      <w:rPr>
        <w:rFonts w:hint="default"/>
      </w:rPr>
    </w:lvl>
    <w:lvl w:ilvl="1">
      <w:start w:val="8"/>
      <w:numFmt w:val="decimal"/>
      <w:lvlText w:val="%1.%2."/>
      <w:lvlJc w:val="left"/>
      <w:pPr>
        <w:ind w:left="894" w:hanging="54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29" w15:restartNumberingAfterBreak="0">
    <w:nsid w:val="401F25E1"/>
    <w:multiLevelType w:val="hybridMultilevel"/>
    <w:tmpl w:val="D3CA65CA"/>
    <w:lvl w:ilvl="0" w:tplc="4790DD1A">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0" w15:restartNumberingAfterBreak="0">
    <w:nsid w:val="453259B9"/>
    <w:multiLevelType w:val="multilevel"/>
    <w:tmpl w:val="77407710"/>
    <w:lvl w:ilvl="0">
      <w:start w:val="1"/>
      <w:numFmt w:val="decimal"/>
      <w:lvlText w:val="%1."/>
      <w:lvlJc w:val="left"/>
      <w:pPr>
        <w:ind w:left="927" w:hanging="360"/>
      </w:pPr>
      <w:rPr>
        <w:rFonts w:hint="default"/>
        <w:b w:val="0"/>
      </w:rPr>
    </w:lvl>
    <w:lvl w:ilvl="1">
      <w:start w:val="3"/>
      <w:numFmt w:val="decimal"/>
      <w:isLgl/>
      <w:lvlText w:val="%1.%2"/>
      <w:lvlJc w:val="left"/>
      <w:pPr>
        <w:ind w:left="1118" w:hanging="48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500"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2002" w:hanging="1080"/>
      </w:pPr>
      <w:rPr>
        <w:rFonts w:hint="default"/>
      </w:rPr>
    </w:lvl>
    <w:lvl w:ilvl="6">
      <w:start w:val="1"/>
      <w:numFmt w:val="decimal"/>
      <w:isLgl/>
      <w:lvlText w:val="%1.%2.%3.%4.%5.%6.%7"/>
      <w:lvlJc w:val="left"/>
      <w:pPr>
        <w:ind w:left="2433" w:hanging="1440"/>
      </w:pPr>
      <w:rPr>
        <w:rFonts w:hint="default"/>
      </w:rPr>
    </w:lvl>
    <w:lvl w:ilvl="7">
      <w:start w:val="1"/>
      <w:numFmt w:val="decimal"/>
      <w:isLgl/>
      <w:lvlText w:val="%1.%2.%3.%4.%5.%6.%7.%8"/>
      <w:lvlJc w:val="left"/>
      <w:pPr>
        <w:ind w:left="2504" w:hanging="1440"/>
      </w:pPr>
      <w:rPr>
        <w:rFonts w:hint="default"/>
      </w:rPr>
    </w:lvl>
    <w:lvl w:ilvl="8">
      <w:start w:val="1"/>
      <w:numFmt w:val="decimal"/>
      <w:isLgl/>
      <w:lvlText w:val="%1.%2.%3.%4.%5.%6.%7.%8.%9"/>
      <w:lvlJc w:val="left"/>
      <w:pPr>
        <w:ind w:left="2935" w:hanging="1800"/>
      </w:pPr>
      <w:rPr>
        <w:rFonts w:hint="default"/>
      </w:rPr>
    </w:lvl>
  </w:abstractNum>
  <w:abstractNum w:abstractNumId="31" w15:restartNumberingAfterBreak="0">
    <w:nsid w:val="45BB5DDB"/>
    <w:multiLevelType w:val="hybridMultilevel"/>
    <w:tmpl w:val="868E5D4C"/>
    <w:lvl w:ilvl="0" w:tplc="B32873DA">
      <w:start w:val="1"/>
      <w:numFmt w:val="decimal"/>
      <w:lvlText w:val="1.%1."/>
      <w:lvlJc w:val="left"/>
      <w:pPr>
        <w:ind w:left="1779"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7B072D8"/>
    <w:multiLevelType w:val="hybridMultilevel"/>
    <w:tmpl w:val="ED1A9126"/>
    <w:lvl w:ilvl="0" w:tplc="E0C68A8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3" w15:restartNumberingAfterBreak="0">
    <w:nsid w:val="482C064A"/>
    <w:multiLevelType w:val="multilevel"/>
    <w:tmpl w:val="02E68704"/>
    <w:lvl w:ilvl="0">
      <w:start w:val="3"/>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4" w15:restartNumberingAfterBreak="0">
    <w:nsid w:val="4A0737DD"/>
    <w:multiLevelType w:val="multilevel"/>
    <w:tmpl w:val="94423A18"/>
    <w:lvl w:ilvl="0">
      <w:start w:val="1"/>
      <w:numFmt w:val="decimal"/>
      <w:lvlText w:val="%1."/>
      <w:lvlJc w:val="left"/>
      <w:pPr>
        <w:ind w:left="720" w:hanging="360"/>
      </w:pPr>
      <w:rPr>
        <w:b w:val="0"/>
      </w:rPr>
    </w:lvl>
    <w:lvl w:ilvl="1">
      <w:start w:val="6"/>
      <w:numFmt w:val="decimal"/>
      <w:isLgl/>
      <w:lvlText w:val="%1.%2."/>
      <w:lvlJc w:val="left"/>
      <w:pPr>
        <w:ind w:left="900" w:hanging="540"/>
      </w:pPr>
      <w:rPr>
        <w:rFonts w:hint="default"/>
        <w:b/>
      </w:rPr>
    </w:lvl>
    <w:lvl w:ilvl="2">
      <w:start w:val="2"/>
      <w:numFmt w:val="decimal"/>
      <w:isLgl/>
      <w:lvlText w:val="%1.%2.%3."/>
      <w:lvlJc w:val="left"/>
      <w:pPr>
        <w:ind w:left="862"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4B250FA7"/>
    <w:multiLevelType w:val="hybridMultilevel"/>
    <w:tmpl w:val="08805EDC"/>
    <w:lvl w:ilvl="0" w:tplc="0A9EA6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6" w15:restartNumberingAfterBreak="0">
    <w:nsid w:val="4F1C217B"/>
    <w:multiLevelType w:val="multilevel"/>
    <w:tmpl w:val="0B1C959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52246386"/>
    <w:multiLevelType w:val="hybridMultilevel"/>
    <w:tmpl w:val="FDF651F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4534EBB"/>
    <w:multiLevelType w:val="multilevel"/>
    <w:tmpl w:val="18DE5336"/>
    <w:lvl w:ilvl="0">
      <w:start w:val="1"/>
      <w:numFmt w:val="decimal"/>
      <w:lvlText w:val="%1."/>
      <w:lvlJc w:val="left"/>
      <w:pPr>
        <w:ind w:left="720" w:hanging="360"/>
      </w:pPr>
    </w:lvl>
    <w:lvl w:ilvl="1">
      <w:start w:val="1"/>
      <w:numFmt w:val="decimal"/>
      <w:isLgl/>
      <w:lvlText w:val="%1.%2."/>
      <w:lvlJc w:val="left"/>
      <w:pPr>
        <w:ind w:left="930" w:hanging="57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39" w15:restartNumberingAfterBreak="0">
    <w:nsid w:val="5B0E727C"/>
    <w:multiLevelType w:val="hybridMultilevel"/>
    <w:tmpl w:val="F1585660"/>
    <w:lvl w:ilvl="0" w:tplc="107A5A8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15:restartNumberingAfterBreak="0">
    <w:nsid w:val="627162B2"/>
    <w:multiLevelType w:val="hybridMultilevel"/>
    <w:tmpl w:val="1278F7A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6C0B21B6"/>
    <w:multiLevelType w:val="multilevel"/>
    <w:tmpl w:val="169A8C5C"/>
    <w:lvl w:ilvl="0">
      <w:start w:val="5"/>
      <w:numFmt w:val="decimal"/>
      <w:lvlText w:val="%1."/>
      <w:lvlJc w:val="left"/>
      <w:pPr>
        <w:ind w:left="390" w:hanging="39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42" w15:restartNumberingAfterBreak="0">
    <w:nsid w:val="6E11419D"/>
    <w:multiLevelType w:val="multilevel"/>
    <w:tmpl w:val="6C78B760"/>
    <w:lvl w:ilvl="0">
      <w:start w:val="1"/>
      <w:numFmt w:val="decimal"/>
      <w:lvlText w:val="%1."/>
      <w:lvlJc w:val="left"/>
      <w:pPr>
        <w:ind w:left="1080" w:hanging="360"/>
      </w:pPr>
      <w:rPr>
        <w:rFonts w:hint="default"/>
        <w:b w:val="0"/>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3" w15:restartNumberingAfterBreak="0">
    <w:nsid w:val="71C571C4"/>
    <w:multiLevelType w:val="hybridMultilevel"/>
    <w:tmpl w:val="31FA94B4"/>
    <w:lvl w:ilvl="0" w:tplc="ECFC0E3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4" w15:restartNumberingAfterBreak="0">
    <w:nsid w:val="77862520"/>
    <w:multiLevelType w:val="multilevel"/>
    <w:tmpl w:val="E668CAB2"/>
    <w:lvl w:ilvl="0">
      <w:start w:val="2"/>
      <w:numFmt w:val="decimal"/>
      <w:lvlText w:val="%1."/>
      <w:lvlJc w:val="left"/>
      <w:pPr>
        <w:ind w:left="540" w:hanging="540"/>
      </w:pPr>
      <w:rPr>
        <w:rFonts w:hint="default"/>
      </w:rPr>
    </w:lvl>
    <w:lvl w:ilvl="1">
      <w:start w:val="5"/>
      <w:numFmt w:val="decimal"/>
      <w:lvlText w:val="%1.%2."/>
      <w:lvlJc w:val="left"/>
      <w:pPr>
        <w:ind w:left="753" w:hanging="54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45" w15:restartNumberingAfterBreak="0">
    <w:nsid w:val="7C8F4654"/>
    <w:multiLevelType w:val="hybridMultilevel"/>
    <w:tmpl w:val="1E88A07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7F3A2FA1"/>
    <w:multiLevelType w:val="hybridMultilevel"/>
    <w:tmpl w:val="9E9AED1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6"/>
  </w:num>
  <w:num w:numId="2">
    <w:abstractNumId w:val="30"/>
  </w:num>
  <w:num w:numId="3">
    <w:abstractNumId w:val="42"/>
  </w:num>
  <w:num w:numId="4">
    <w:abstractNumId w:val="34"/>
  </w:num>
  <w:num w:numId="5">
    <w:abstractNumId w:val="32"/>
  </w:num>
  <w:num w:numId="6">
    <w:abstractNumId w:val="8"/>
  </w:num>
  <w:num w:numId="7">
    <w:abstractNumId w:val="33"/>
  </w:num>
  <w:num w:numId="8">
    <w:abstractNumId w:val="9"/>
  </w:num>
  <w:num w:numId="9">
    <w:abstractNumId w:val="25"/>
  </w:num>
  <w:num w:numId="10">
    <w:abstractNumId w:val="22"/>
  </w:num>
  <w:num w:numId="11">
    <w:abstractNumId w:val="43"/>
  </w:num>
  <w:num w:numId="12">
    <w:abstractNumId w:val="15"/>
  </w:num>
  <w:num w:numId="13">
    <w:abstractNumId w:val="40"/>
  </w:num>
  <w:num w:numId="14">
    <w:abstractNumId w:val="0"/>
  </w:num>
  <w:num w:numId="15">
    <w:abstractNumId w:val="46"/>
  </w:num>
  <w:num w:numId="16">
    <w:abstractNumId w:val="45"/>
  </w:num>
  <w:num w:numId="17">
    <w:abstractNumId w:val="23"/>
  </w:num>
  <w:num w:numId="18">
    <w:abstractNumId w:val="29"/>
  </w:num>
  <w:num w:numId="19">
    <w:abstractNumId w:val="39"/>
  </w:num>
  <w:num w:numId="20">
    <w:abstractNumId w:val="27"/>
  </w:num>
  <w:num w:numId="21">
    <w:abstractNumId w:val="35"/>
  </w:num>
  <w:num w:numId="22">
    <w:abstractNumId w:val="13"/>
  </w:num>
  <w:num w:numId="23">
    <w:abstractNumId w:val="2"/>
  </w:num>
  <w:num w:numId="24">
    <w:abstractNumId w:val="17"/>
  </w:num>
  <w:num w:numId="25">
    <w:abstractNumId w:val="44"/>
  </w:num>
  <w:num w:numId="26">
    <w:abstractNumId w:val="3"/>
  </w:num>
  <w:num w:numId="27">
    <w:abstractNumId w:val="26"/>
  </w:num>
  <w:num w:numId="28">
    <w:abstractNumId w:val="5"/>
  </w:num>
  <w:num w:numId="29">
    <w:abstractNumId w:val="20"/>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8"/>
  </w:num>
  <w:num w:numId="36">
    <w:abstractNumId w:val="37"/>
  </w:num>
  <w:num w:numId="37">
    <w:abstractNumId w:val="24"/>
  </w:num>
  <w:num w:numId="38">
    <w:abstractNumId w:val="28"/>
  </w:num>
  <w:num w:numId="39">
    <w:abstractNumId w:val="10"/>
  </w:num>
  <w:num w:numId="40">
    <w:abstractNumId w:val="16"/>
  </w:num>
  <w:num w:numId="41">
    <w:abstractNumId w:val="31"/>
  </w:num>
  <w:num w:numId="42">
    <w:abstractNumId w:val="7"/>
  </w:num>
  <w:num w:numId="43">
    <w:abstractNumId w:val="11"/>
  </w:num>
  <w:num w:numId="44">
    <w:abstractNumId w:val="12"/>
  </w:num>
  <w:num w:numId="45">
    <w:abstractNumId w:val="6"/>
  </w:num>
  <w:num w:numId="46">
    <w:abstractNumId w:val="41"/>
  </w:num>
  <w:num w:numId="47">
    <w:abstractNumId w:val="4"/>
  </w:num>
  <w:numIdMacAtCleanup w:val="35"/>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4EF5"/>
    <w:rsid w:val="000001EC"/>
    <w:rsid w:val="00002DB5"/>
    <w:rsid w:val="00002FE5"/>
    <w:rsid w:val="00003B38"/>
    <w:rsid w:val="00003E51"/>
    <w:rsid w:val="00004B43"/>
    <w:rsid w:val="00004BDB"/>
    <w:rsid w:val="00004BF7"/>
    <w:rsid w:val="00006314"/>
    <w:rsid w:val="00006571"/>
    <w:rsid w:val="00006B9C"/>
    <w:rsid w:val="0000747E"/>
    <w:rsid w:val="00007AE1"/>
    <w:rsid w:val="00007D8C"/>
    <w:rsid w:val="00010085"/>
    <w:rsid w:val="000100B7"/>
    <w:rsid w:val="00010902"/>
    <w:rsid w:val="00010AEB"/>
    <w:rsid w:val="00010B28"/>
    <w:rsid w:val="00010D3E"/>
    <w:rsid w:val="00010ECB"/>
    <w:rsid w:val="0001100B"/>
    <w:rsid w:val="00011887"/>
    <w:rsid w:val="00012240"/>
    <w:rsid w:val="00012388"/>
    <w:rsid w:val="0001397E"/>
    <w:rsid w:val="00013FE3"/>
    <w:rsid w:val="00014CB6"/>
    <w:rsid w:val="0001521F"/>
    <w:rsid w:val="00015E6C"/>
    <w:rsid w:val="00016320"/>
    <w:rsid w:val="00016A88"/>
    <w:rsid w:val="000177FF"/>
    <w:rsid w:val="00017A61"/>
    <w:rsid w:val="00020E16"/>
    <w:rsid w:val="000211C0"/>
    <w:rsid w:val="00021B6B"/>
    <w:rsid w:val="0002208A"/>
    <w:rsid w:val="000221DF"/>
    <w:rsid w:val="000227CB"/>
    <w:rsid w:val="00023260"/>
    <w:rsid w:val="00023353"/>
    <w:rsid w:val="0002356B"/>
    <w:rsid w:val="000235D7"/>
    <w:rsid w:val="000245CC"/>
    <w:rsid w:val="000250C3"/>
    <w:rsid w:val="00025200"/>
    <w:rsid w:val="0002555D"/>
    <w:rsid w:val="000265A0"/>
    <w:rsid w:val="00026817"/>
    <w:rsid w:val="00026ACF"/>
    <w:rsid w:val="00030575"/>
    <w:rsid w:val="00030930"/>
    <w:rsid w:val="00030C2F"/>
    <w:rsid w:val="00030C8E"/>
    <w:rsid w:val="0003175B"/>
    <w:rsid w:val="00031C88"/>
    <w:rsid w:val="000323A7"/>
    <w:rsid w:val="00033157"/>
    <w:rsid w:val="0003348E"/>
    <w:rsid w:val="00034773"/>
    <w:rsid w:val="00035532"/>
    <w:rsid w:val="00037042"/>
    <w:rsid w:val="00037487"/>
    <w:rsid w:val="000377BF"/>
    <w:rsid w:val="000417C9"/>
    <w:rsid w:val="000427E1"/>
    <w:rsid w:val="00042818"/>
    <w:rsid w:val="00042962"/>
    <w:rsid w:val="000436B0"/>
    <w:rsid w:val="00045686"/>
    <w:rsid w:val="000467E9"/>
    <w:rsid w:val="00046832"/>
    <w:rsid w:val="00046E18"/>
    <w:rsid w:val="00047665"/>
    <w:rsid w:val="00047C1C"/>
    <w:rsid w:val="000500B0"/>
    <w:rsid w:val="0005102E"/>
    <w:rsid w:val="00051CF2"/>
    <w:rsid w:val="00052AFD"/>
    <w:rsid w:val="0005342E"/>
    <w:rsid w:val="000549A0"/>
    <w:rsid w:val="0005516B"/>
    <w:rsid w:val="00055624"/>
    <w:rsid w:val="0005639C"/>
    <w:rsid w:val="000564FB"/>
    <w:rsid w:val="00056607"/>
    <w:rsid w:val="000577D0"/>
    <w:rsid w:val="0006027F"/>
    <w:rsid w:val="00062C23"/>
    <w:rsid w:val="00064A98"/>
    <w:rsid w:val="00065834"/>
    <w:rsid w:val="00065C0E"/>
    <w:rsid w:val="0006624F"/>
    <w:rsid w:val="000665C4"/>
    <w:rsid w:val="00066A19"/>
    <w:rsid w:val="00066A45"/>
    <w:rsid w:val="0007028C"/>
    <w:rsid w:val="00070978"/>
    <w:rsid w:val="00071CC2"/>
    <w:rsid w:val="0007227A"/>
    <w:rsid w:val="00072BED"/>
    <w:rsid w:val="00074743"/>
    <w:rsid w:val="0007521F"/>
    <w:rsid w:val="00075CAC"/>
    <w:rsid w:val="000769AC"/>
    <w:rsid w:val="00076B9F"/>
    <w:rsid w:val="00077062"/>
    <w:rsid w:val="00077263"/>
    <w:rsid w:val="00080254"/>
    <w:rsid w:val="00082EE5"/>
    <w:rsid w:val="00083B90"/>
    <w:rsid w:val="00083CC0"/>
    <w:rsid w:val="000851EA"/>
    <w:rsid w:val="00085813"/>
    <w:rsid w:val="0008706F"/>
    <w:rsid w:val="0008722D"/>
    <w:rsid w:val="00087B31"/>
    <w:rsid w:val="000911EF"/>
    <w:rsid w:val="00091247"/>
    <w:rsid w:val="00091628"/>
    <w:rsid w:val="00091941"/>
    <w:rsid w:val="0009204E"/>
    <w:rsid w:val="00094430"/>
    <w:rsid w:val="0009446F"/>
    <w:rsid w:val="00096A87"/>
    <w:rsid w:val="00096D54"/>
    <w:rsid w:val="0009730A"/>
    <w:rsid w:val="000A15A5"/>
    <w:rsid w:val="000A1695"/>
    <w:rsid w:val="000A2B81"/>
    <w:rsid w:val="000A3825"/>
    <w:rsid w:val="000A3C6B"/>
    <w:rsid w:val="000A4082"/>
    <w:rsid w:val="000A43BB"/>
    <w:rsid w:val="000A4F3E"/>
    <w:rsid w:val="000A50F5"/>
    <w:rsid w:val="000A58B9"/>
    <w:rsid w:val="000A60F2"/>
    <w:rsid w:val="000A62C8"/>
    <w:rsid w:val="000A66B6"/>
    <w:rsid w:val="000A675A"/>
    <w:rsid w:val="000A75D2"/>
    <w:rsid w:val="000B05AB"/>
    <w:rsid w:val="000B08D8"/>
    <w:rsid w:val="000B0956"/>
    <w:rsid w:val="000B0E61"/>
    <w:rsid w:val="000B1221"/>
    <w:rsid w:val="000B32CC"/>
    <w:rsid w:val="000B382A"/>
    <w:rsid w:val="000B3F30"/>
    <w:rsid w:val="000B4B9A"/>
    <w:rsid w:val="000B508C"/>
    <w:rsid w:val="000B5170"/>
    <w:rsid w:val="000B53C0"/>
    <w:rsid w:val="000B5DCC"/>
    <w:rsid w:val="000B60E7"/>
    <w:rsid w:val="000B6738"/>
    <w:rsid w:val="000B675B"/>
    <w:rsid w:val="000B6C13"/>
    <w:rsid w:val="000B6F84"/>
    <w:rsid w:val="000C0383"/>
    <w:rsid w:val="000C07E3"/>
    <w:rsid w:val="000C1432"/>
    <w:rsid w:val="000C2FE6"/>
    <w:rsid w:val="000C3A90"/>
    <w:rsid w:val="000C635D"/>
    <w:rsid w:val="000C641B"/>
    <w:rsid w:val="000C6AF2"/>
    <w:rsid w:val="000C6E28"/>
    <w:rsid w:val="000D0A78"/>
    <w:rsid w:val="000D109C"/>
    <w:rsid w:val="000D15F0"/>
    <w:rsid w:val="000D1D9C"/>
    <w:rsid w:val="000D2AAC"/>
    <w:rsid w:val="000D2F03"/>
    <w:rsid w:val="000D3266"/>
    <w:rsid w:val="000D53E5"/>
    <w:rsid w:val="000D53EC"/>
    <w:rsid w:val="000D55C6"/>
    <w:rsid w:val="000D5BAD"/>
    <w:rsid w:val="000D6242"/>
    <w:rsid w:val="000D664F"/>
    <w:rsid w:val="000D774F"/>
    <w:rsid w:val="000E03D5"/>
    <w:rsid w:val="000E0668"/>
    <w:rsid w:val="000E136D"/>
    <w:rsid w:val="000E1846"/>
    <w:rsid w:val="000E2175"/>
    <w:rsid w:val="000E3568"/>
    <w:rsid w:val="000E3D92"/>
    <w:rsid w:val="000E438E"/>
    <w:rsid w:val="000E4496"/>
    <w:rsid w:val="000E5305"/>
    <w:rsid w:val="000F18AD"/>
    <w:rsid w:val="000F293D"/>
    <w:rsid w:val="000F31CB"/>
    <w:rsid w:val="000F31E8"/>
    <w:rsid w:val="000F34DC"/>
    <w:rsid w:val="000F388D"/>
    <w:rsid w:val="000F3CF6"/>
    <w:rsid w:val="000F3FB9"/>
    <w:rsid w:val="000F4F1B"/>
    <w:rsid w:val="000F58E4"/>
    <w:rsid w:val="000F595E"/>
    <w:rsid w:val="000F5BC4"/>
    <w:rsid w:val="000F5D7D"/>
    <w:rsid w:val="000F624D"/>
    <w:rsid w:val="000F687F"/>
    <w:rsid w:val="000F6AFE"/>
    <w:rsid w:val="00100AE6"/>
    <w:rsid w:val="00100E7E"/>
    <w:rsid w:val="00101589"/>
    <w:rsid w:val="001024BB"/>
    <w:rsid w:val="00103658"/>
    <w:rsid w:val="00104681"/>
    <w:rsid w:val="00104D08"/>
    <w:rsid w:val="00106483"/>
    <w:rsid w:val="0010676A"/>
    <w:rsid w:val="00106DCF"/>
    <w:rsid w:val="001077FA"/>
    <w:rsid w:val="00107EE4"/>
    <w:rsid w:val="00110D7D"/>
    <w:rsid w:val="0011142A"/>
    <w:rsid w:val="001132FB"/>
    <w:rsid w:val="00113C8F"/>
    <w:rsid w:val="001142C3"/>
    <w:rsid w:val="00114BAB"/>
    <w:rsid w:val="001152FA"/>
    <w:rsid w:val="00115819"/>
    <w:rsid w:val="00115E71"/>
    <w:rsid w:val="00116001"/>
    <w:rsid w:val="001164AC"/>
    <w:rsid w:val="001166CA"/>
    <w:rsid w:val="00116774"/>
    <w:rsid w:val="00116898"/>
    <w:rsid w:val="00116B41"/>
    <w:rsid w:val="0011750C"/>
    <w:rsid w:val="00117B5A"/>
    <w:rsid w:val="001211C0"/>
    <w:rsid w:val="001212DA"/>
    <w:rsid w:val="001225A2"/>
    <w:rsid w:val="00122C3B"/>
    <w:rsid w:val="00122E35"/>
    <w:rsid w:val="00123338"/>
    <w:rsid w:val="001242C5"/>
    <w:rsid w:val="00124511"/>
    <w:rsid w:val="00124530"/>
    <w:rsid w:val="001246DD"/>
    <w:rsid w:val="00124FE1"/>
    <w:rsid w:val="00125115"/>
    <w:rsid w:val="00125248"/>
    <w:rsid w:val="001267C7"/>
    <w:rsid w:val="0012691C"/>
    <w:rsid w:val="00126A49"/>
    <w:rsid w:val="00126D03"/>
    <w:rsid w:val="00126D37"/>
    <w:rsid w:val="0012742B"/>
    <w:rsid w:val="00127CAB"/>
    <w:rsid w:val="0013013C"/>
    <w:rsid w:val="00130303"/>
    <w:rsid w:val="00130A44"/>
    <w:rsid w:val="00130DD9"/>
    <w:rsid w:val="00130FC7"/>
    <w:rsid w:val="0013214C"/>
    <w:rsid w:val="001323E3"/>
    <w:rsid w:val="00132ED9"/>
    <w:rsid w:val="00133168"/>
    <w:rsid w:val="00133200"/>
    <w:rsid w:val="001337B8"/>
    <w:rsid w:val="00133C16"/>
    <w:rsid w:val="00133E0E"/>
    <w:rsid w:val="0013413D"/>
    <w:rsid w:val="001342B3"/>
    <w:rsid w:val="001345FB"/>
    <w:rsid w:val="00134FD4"/>
    <w:rsid w:val="00135289"/>
    <w:rsid w:val="001368BC"/>
    <w:rsid w:val="00136E36"/>
    <w:rsid w:val="00140990"/>
    <w:rsid w:val="00140DF9"/>
    <w:rsid w:val="0014157E"/>
    <w:rsid w:val="00141CA8"/>
    <w:rsid w:val="00141FDD"/>
    <w:rsid w:val="001430CB"/>
    <w:rsid w:val="00143954"/>
    <w:rsid w:val="001443ED"/>
    <w:rsid w:val="0014497C"/>
    <w:rsid w:val="001454A4"/>
    <w:rsid w:val="00146076"/>
    <w:rsid w:val="00146917"/>
    <w:rsid w:val="00146DA1"/>
    <w:rsid w:val="001473C0"/>
    <w:rsid w:val="00147CD5"/>
    <w:rsid w:val="00147ED1"/>
    <w:rsid w:val="00151C11"/>
    <w:rsid w:val="001526F8"/>
    <w:rsid w:val="00152929"/>
    <w:rsid w:val="001533BC"/>
    <w:rsid w:val="00153462"/>
    <w:rsid w:val="0015429C"/>
    <w:rsid w:val="00154A89"/>
    <w:rsid w:val="00155226"/>
    <w:rsid w:val="0015582C"/>
    <w:rsid w:val="00156353"/>
    <w:rsid w:val="001565D0"/>
    <w:rsid w:val="00160009"/>
    <w:rsid w:val="00160A74"/>
    <w:rsid w:val="00161CE8"/>
    <w:rsid w:val="00161DED"/>
    <w:rsid w:val="001620F4"/>
    <w:rsid w:val="00162433"/>
    <w:rsid w:val="00162CF4"/>
    <w:rsid w:val="00162F64"/>
    <w:rsid w:val="0016426B"/>
    <w:rsid w:val="0016450A"/>
    <w:rsid w:val="00164AAA"/>
    <w:rsid w:val="0016685D"/>
    <w:rsid w:val="00166D84"/>
    <w:rsid w:val="001672CF"/>
    <w:rsid w:val="00170828"/>
    <w:rsid w:val="00171D9E"/>
    <w:rsid w:val="00172A6C"/>
    <w:rsid w:val="00172E13"/>
    <w:rsid w:val="001744EC"/>
    <w:rsid w:val="001746F3"/>
    <w:rsid w:val="00174D34"/>
    <w:rsid w:val="00175427"/>
    <w:rsid w:val="00176DC5"/>
    <w:rsid w:val="00181190"/>
    <w:rsid w:val="001823E2"/>
    <w:rsid w:val="00184ADA"/>
    <w:rsid w:val="00184E96"/>
    <w:rsid w:val="0018513A"/>
    <w:rsid w:val="00185217"/>
    <w:rsid w:val="0018586A"/>
    <w:rsid w:val="00185BCA"/>
    <w:rsid w:val="00185E22"/>
    <w:rsid w:val="00185E3F"/>
    <w:rsid w:val="00185F18"/>
    <w:rsid w:val="001862D6"/>
    <w:rsid w:val="00186EAF"/>
    <w:rsid w:val="00187271"/>
    <w:rsid w:val="0018744D"/>
    <w:rsid w:val="00190045"/>
    <w:rsid w:val="00191B22"/>
    <w:rsid w:val="0019335A"/>
    <w:rsid w:val="00193516"/>
    <w:rsid w:val="00194957"/>
    <w:rsid w:val="001952F8"/>
    <w:rsid w:val="00196169"/>
    <w:rsid w:val="00196399"/>
    <w:rsid w:val="001968B8"/>
    <w:rsid w:val="00196AD1"/>
    <w:rsid w:val="00196ED8"/>
    <w:rsid w:val="0019735A"/>
    <w:rsid w:val="001A04CC"/>
    <w:rsid w:val="001A0977"/>
    <w:rsid w:val="001A1AF9"/>
    <w:rsid w:val="001A2496"/>
    <w:rsid w:val="001A3590"/>
    <w:rsid w:val="001A3649"/>
    <w:rsid w:val="001A39DF"/>
    <w:rsid w:val="001A3AAB"/>
    <w:rsid w:val="001A3ABE"/>
    <w:rsid w:val="001A3BE1"/>
    <w:rsid w:val="001A40F7"/>
    <w:rsid w:val="001A423F"/>
    <w:rsid w:val="001A424C"/>
    <w:rsid w:val="001A4869"/>
    <w:rsid w:val="001A4A3E"/>
    <w:rsid w:val="001A550E"/>
    <w:rsid w:val="001A5596"/>
    <w:rsid w:val="001A66A5"/>
    <w:rsid w:val="001A6C4F"/>
    <w:rsid w:val="001A7161"/>
    <w:rsid w:val="001A7320"/>
    <w:rsid w:val="001A7434"/>
    <w:rsid w:val="001A75F9"/>
    <w:rsid w:val="001A77C9"/>
    <w:rsid w:val="001B0AE0"/>
    <w:rsid w:val="001B1E37"/>
    <w:rsid w:val="001B2C22"/>
    <w:rsid w:val="001B34BE"/>
    <w:rsid w:val="001B3E73"/>
    <w:rsid w:val="001B401B"/>
    <w:rsid w:val="001B4EF5"/>
    <w:rsid w:val="001B52B4"/>
    <w:rsid w:val="001B5C02"/>
    <w:rsid w:val="001B60B5"/>
    <w:rsid w:val="001B61CB"/>
    <w:rsid w:val="001C11CF"/>
    <w:rsid w:val="001C1D42"/>
    <w:rsid w:val="001C2076"/>
    <w:rsid w:val="001C2ADB"/>
    <w:rsid w:val="001C2FAA"/>
    <w:rsid w:val="001C31E2"/>
    <w:rsid w:val="001C39F9"/>
    <w:rsid w:val="001C3BD6"/>
    <w:rsid w:val="001C475E"/>
    <w:rsid w:val="001C4CEA"/>
    <w:rsid w:val="001C5135"/>
    <w:rsid w:val="001C52AD"/>
    <w:rsid w:val="001C57FB"/>
    <w:rsid w:val="001C5871"/>
    <w:rsid w:val="001C615E"/>
    <w:rsid w:val="001C621C"/>
    <w:rsid w:val="001C62F1"/>
    <w:rsid w:val="001C65D0"/>
    <w:rsid w:val="001C7FA3"/>
    <w:rsid w:val="001D01D8"/>
    <w:rsid w:val="001D172E"/>
    <w:rsid w:val="001D1A91"/>
    <w:rsid w:val="001D1AE0"/>
    <w:rsid w:val="001D1DC3"/>
    <w:rsid w:val="001D26B8"/>
    <w:rsid w:val="001D3A64"/>
    <w:rsid w:val="001D3C1D"/>
    <w:rsid w:val="001D44FF"/>
    <w:rsid w:val="001D49CD"/>
    <w:rsid w:val="001D4AFB"/>
    <w:rsid w:val="001D56B0"/>
    <w:rsid w:val="001D56C2"/>
    <w:rsid w:val="001D5766"/>
    <w:rsid w:val="001D6382"/>
    <w:rsid w:val="001D6AF1"/>
    <w:rsid w:val="001D70D3"/>
    <w:rsid w:val="001D7142"/>
    <w:rsid w:val="001D71EC"/>
    <w:rsid w:val="001D74DB"/>
    <w:rsid w:val="001D795A"/>
    <w:rsid w:val="001E0096"/>
    <w:rsid w:val="001E07D4"/>
    <w:rsid w:val="001E0816"/>
    <w:rsid w:val="001E123D"/>
    <w:rsid w:val="001E1F4F"/>
    <w:rsid w:val="001E2545"/>
    <w:rsid w:val="001E264C"/>
    <w:rsid w:val="001E2A3A"/>
    <w:rsid w:val="001E36FB"/>
    <w:rsid w:val="001E3DD2"/>
    <w:rsid w:val="001E3F5E"/>
    <w:rsid w:val="001E3FAF"/>
    <w:rsid w:val="001E403B"/>
    <w:rsid w:val="001E40C1"/>
    <w:rsid w:val="001E44BA"/>
    <w:rsid w:val="001E5AD4"/>
    <w:rsid w:val="001E694A"/>
    <w:rsid w:val="001E6A54"/>
    <w:rsid w:val="001E7D3F"/>
    <w:rsid w:val="001F2791"/>
    <w:rsid w:val="001F2AFF"/>
    <w:rsid w:val="001F2CD8"/>
    <w:rsid w:val="001F351E"/>
    <w:rsid w:val="001F44A3"/>
    <w:rsid w:val="001F472E"/>
    <w:rsid w:val="001F4BCA"/>
    <w:rsid w:val="001F5FAC"/>
    <w:rsid w:val="001F70D6"/>
    <w:rsid w:val="001F785A"/>
    <w:rsid w:val="001F7CE9"/>
    <w:rsid w:val="00200566"/>
    <w:rsid w:val="0020074D"/>
    <w:rsid w:val="00200F7D"/>
    <w:rsid w:val="00200F93"/>
    <w:rsid w:val="00201B1F"/>
    <w:rsid w:val="002029EA"/>
    <w:rsid w:val="00202E7E"/>
    <w:rsid w:val="00203655"/>
    <w:rsid w:val="002048F1"/>
    <w:rsid w:val="00204B7B"/>
    <w:rsid w:val="002059EB"/>
    <w:rsid w:val="00205D98"/>
    <w:rsid w:val="002061C2"/>
    <w:rsid w:val="00206295"/>
    <w:rsid w:val="0020676F"/>
    <w:rsid w:val="00207E10"/>
    <w:rsid w:val="00210E94"/>
    <w:rsid w:val="00211D88"/>
    <w:rsid w:val="00212BF1"/>
    <w:rsid w:val="0021426F"/>
    <w:rsid w:val="0021468F"/>
    <w:rsid w:val="00214E87"/>
    <w:rsid w:val="0021547D"/>
    <w:rsid w:val="002164B2"/>
    <w:rsid w:val="0021750F"/>
    <w:rsid w:val="00217AAF"/>
    <w:rsid w:val="00217EB7"/>
    <w:rsid w:val="002208FE"/>
    <w:rsid w:val="00220BF6"/>
    <w:rsid w:val="00220D5B"/>
    <w:rsid w:val="00220EA4"/>
    <w:rsid w:val="00221EBD"/>
    <w:rsid w:val="00222A79"/>
    <w:rsid w:val="002231A0"/>
    <w:rsid w:val="002254AB"/>
    <w:rsid w:val="0022595E"/>
    <w:rsid w:val="00231523"/>
    <w:rsid w:val="00231E29"/>
    <w:rsid w:val="00232067"/>
    <w:rsid w:val="00232081"/>
    <w:rsid w:val="0023280E"/>
    <w:rsid w:val="0023317B"/>
    <w:rsid w:val="002337AD"/>
    <w:rsid w:val="00233C3E"/>
    <w:rsid w:val="002352FA"/>
    <w:rsid w:val="00235A66"/>
    <w:rsid w:val="00235E57"/>
    <w:rsid w:val="00235FAC"/>
    <w:rsid w:val="002360FB"/>
    <w:rsid w:val="002365E5"/>
    <w:rsid w:val="0023784D"/>
    <w:rsid w:val="00240EDD"/>
    <w:rsid w:val="00241C53"/>
    <w:rsid w:val="00241C95"/>
    <w:rsid w:val="00242EF9"/>
    <w:rsid w:val="00242FCE"/>
    <w:rsid w:val="00243037"/>
    <w:rsid w:val="00243F03"/>
    <w:rsid w:val="0024428D"/>
    <w:rsid w:val="00244478"/>
    <w:rsid w:val="00244B64"/>
    <w:rsid w:val="00244F01"/>
    <w:rsid w:val="00245184"/>
    <w:rsid w:val="00245F29"/>
    <w:rsid w:val="00245FEA"/>
    <w:rsid w:val="00246ADB"/>
    <w:rsid w:val="00246F8D"/>
    <w:rsid w:val="002471B4"/>
    <w:rsid w:val="002471C5"/>
    <w:rsid w:val="0025240E"/>
    <w:rsid w:val="00252C0D"/>
    <w:rsid w:val="00254E4D"/>
    <w:rsid w:val="00255C3A"/>
    <w:rsid w:val="002564C3"/>
    <w:rsid w:val="00256578"/>
    <w:rsid w:val="00256714"/>
    <w:rsid w:val="00257F8D"/>
    <w:rsid w:val="0026075D"/>
    <w:rsid w:val="002617D0"/>
    <w:rsid w:val="002617F9"/>
    <w:rsid w:val="00261949"/>
    <w:rsid w:val="00261DE6"/>
    <w:rsid w:val="002630F0"/>
    <w:rsid w:val="00263704"/>
    <w:rsid w:val="00263CE3"/>
    <w:rsid w:val="002647F5"/>
    <w:rsid w:val="00264C67"/>
    <w:rsid w:val="00265434"/>
    <w:rsid w:val="0026556A"/>
    <w:rsid w:val="0026597A"/>
    <w:rsid w:val="00266589"/>
    <w:rsid w:val="00266816"/>
    <w:rsid w:val="00266D87"/>
    <w:rsid w:val="002673BF"/>
    <w:rsid w:val="00267862"/>
    <w:rsid w:val="002714D6"/>
    <w:rsid w:val="00272808"/>
    <w:rsid w:val="0027292E"/>
    <w:rsid w:val="00272938"/>
    <w:rsid w:val="0027320C"/>
    <w:rsid w:val="002732FC"/>
    <w:rsid w:val="002741DF"/>
    <w:rsid w:val="002744C7"/>
    <w:rsid w:val="00274E46"/>
    <w:rsid w:val="0027520B"/>
    <w:rsid w:val="0027559A"/>
    <w:rsid w:val="00275F3F"/>
    <w:rsid w:val="00276217"/>
    <w:rsid w:val="00276E20"/>
    <w:rsid w:val="0027762F"/>
    <w:rsid w:val="002778DD"/>
    <w:rsid w:val="00277F66"/>
    <w:rsid w:val="0028000C"/>
    <w:rsid w:val="00280631"/>
    <w:rsid w:val="00281D0B"/>
    <w:rsid w:val="0028466F"/>
    <w:rsid w:val="0028539D"/>
    <w:rsid w:val="002854D7"/>
    <w:rsid w:val="00285580"/>
    <w:rsid w:val="00285804"/>
    <w:rsid w:val="002862D1"/>
    <w:rsid w:val="00286A33"/>
    <w:rsid w:val="002871D5"/>
    <w:rsid w:val="00290504"/>
    <w:rsid w:val="00290995"/>
    <w:rsid w:val="00290D7F"/>
    <w:rsid w:val="002916C6"/>
    <w:rsid w:val="002918F6"/>
    <w:rsid w:val="00294861"/>
    <w:rsid w:val="00294CF8"/>
    <w:rsid w:val="00294EF3"/>
    <w:rsid w:val="00295B8C"/>
    <w:rsid w:val="00296C8A"/>
    <w:rsid w:val="00297213"/>
    <w:rsid w:val="0029729F"/>
    <w:rsid w:val="002976A8"/>
    <w:rsid w:val="002A1340"/>
    <w:rsid w:val="002A2943"/>
    <w:rsid w:val="002A2A7C"/>
    <w:rsid w:val="002A2ED8"/>
    <w:rsid w:val="002A331F"/>
    <w:rsid w:val="002A35F8"/>
    <w:rsid w:val="002A38C6"/>
    <w:rsid w:val="002A3973"/>
    <w:rsid w:val="002A42FF"/>
    <w:rsid w:val="002A4867"/>
    <w:rsid w:val="002A4AB6"/>
    <w:rsid w:val="002A5829"/>
    <w:rsid w:val="002A5B9D"/>
    <w:rsid w:val="002A5BAC"/>
    <w:rsid w:val="002A605F"/>
    <w:rsid w:val="002A62E3"/>
    <w:rsid w:val="002A75CC"/>
    <w:rsid w:val="002B008A"/>
    <w:rsid w:val="002B076A"/>
    <w:rsid w:val="002B117F"/>
    <w:rsid w:val="002B26EF"/>
    <w:rsid w:val="002B370C"/>
    <w:rsid w:val="002B3BEB"/>
    <w:rsid w:val="002B6002"/>
    <w:rsid w:val="002B6E47"/>
    <w:rsid w:val="002C02E0"/>
    <w:rsid w:val="002C07D2"/>
    <w:rsid w:val="002C1B09"/>
    <w:rsid w:val="002C4A83"/>
    <w:rsid w:val="002C4CAA"/>
    <w:rsid w:val="002C508E"/>
    <w:rsid w:val="002C55F4"/>
    <w:rsid w:val="002C679B"/>
    <w:rsid w:val="002C7202"/>
    <w:rsid w:val="002D1097"/>
    <w:rsid w:val="002D16AF"/>
    <w:rsid w:val="002D1A16"/>
    <w:rsid w:val="002D1ED0"/>
    <w:rsid w:val="002D36EE"/>
    <w:rsid w:val="002D3BE2"/>
    <w:rsid w:val="002D4C72"/>
    <w:rsid w:val="002D5ABC"/>
    <w:rsid w:val="002D63BE"/>
    <w:rsid w:val="002D6932"/>
    <w:rsid w:val="002E1B9B"/>
    <w:rsid w:val="002E1F65"/>
    <w:rsid w:val="002E2815"/>
    <w:rsid w:val="002E2E35"/>
    <w:rsid w:val="002E4B93"/>
    <w:rsid w:val="002E4B96"/>
    <w:rsid w:val="002E7C2A"/>
    <w:rsid w:val="002F0F1F"/>
    <w:rsid w:val="002F1650"/>
    <w:rsid w:val="002F1655"/>
    <w:rsid w:val="002F25AD"/>
    <w:rsid w:val="002F41DD"/>
    <w:rsid w:val="002F4385"/>
    <w:rsid w:val="002F52EF"/>
    <w:rsid w:val="002F5658"/>
    <w:rsid w:val="002F691E"/>
    <w:rsid w:val="002F7BE8"/>
    <w:rsid w:val="00300418"/>
    <w:rsid w:val="00300668"/>
    <w:rsid w:val="00300B82"/>
    <w:rsid w:val="0030128E"/>
    <w:rsid w:val="00301652"/>
    <w:rsid w:val="00302C19"/>
    <w:rsid w:val="003033D5"/>
    <w:rsid w:val="00303FA4"/>
    <w:rsid w:val="00306106"/>
    <w:rsid w:val="003063C1"/>
    <w:rsid w:val="0030668C"/>
    <w:rsid w:val="00306AE8"/>
    <w:rsid w:val="00306EF7"/>
    <w:rsid w:val="00307BD8"/>
    <w:rsid w:val="00310A5D"/>
    <w:rsid w:val="00310CF5"/>
    <w:rsid w:val="00310FB5"/>
    <w:rsid w:val="0031190E"/>
    <w:rsid w:val="003119E1"/>
    <w:rsid w:val="00311B32"/>
    <w:rsid w:val="00312A76"/>
    <w:rsid w:val="003132A0"/>
    <w:rsid w:val="003142F3"/>
    <w:rsid w:val="00315BF5"/>
    <w:rsid w:val="00315DF0"/>
    <w:rsid w:val="0031653A"/>
    <w:rsid w:val="00316D99"/>
    <w:rsid w:val="003170A5"/>
    <w:rsid w:val="003172B0"/>
    <w:rsid w:val="003176CF"/>
    <w:rsid w:val="00317EC7"/>
    <w:rsid w:val="00317F64"/>
    <w:rsid w:val="0032009B"/>
    <w:rsid w:val="00321316"/>
    <w:rsid w:val="003219E2"/>
    <w:rsid w:val="003229CA"/>
    <w:rsid w:val="003237F1"/>
    <w:rsid w:val="003241D4"/>
    <w:rsid w:val="00325C1F"/>
    <w:rsid w:val="00325C65"/>
    <w:rsid w:val="0032665E"/>
    <w:rsid w:val="00330226"/>
    <w:rsid w:val="00330237"/>
    <w:rsid w:val="00331986"/>
    <w:rsid w:val="00331BCF"/>
    <w:rsid w:val="00331C03"/>
    <w:rsid w:val="00332C1F"/>
    <w:rsid w:val="0033399D"/>
    <w:rsid w:val="00334C2F"/>
    <w:rsid w:val="00335532"/>
    <w:rsid w:val="003356CD"/>
    <w:rsid w:val="0034011C"/>
    <w:rsid w:val="003405E9"/>
    <w:rsid w:val="00341140"/>
    <w:rsid w:val="00341810"/>
    <w:rsid w:val="00341938"/>
    <w:rsid w:val="00341B5D"/>
    <w:rsid w:val="00341D5F"/>
    <w:rsid w:val="0034377D"/>
    <w:rsid w:val="00343D10"/>
    <w:rsid w:val="003440C9"/>
    <w:rsid w:val="00344591"/>
    <w:rsid w:val="00345096"/>
    <w:rsid w:val="00345382"/>
    <w:rsid w:val="003454B9"/>
    <w:rsid w:val="0034613D"/>
    <w:rsid w:val="00346220"/>
    <w:rsid w:val="0034694C"/>
    <w:rsid w:val="00347C06"/>
    <w:rsid w:val="00347D6F"/>
    <w:rsid w:val="003515B7"/>
    <w:rsid w:val="00351AB4"/>
    <w:rsid w:val="0035267E"/>
    <w:rsid w:val="0035331A"/>
    <w:rsid w:val="00354592"/>
    <w:rsid w:val="00355012"/>
    <w:rsid w:val="00355454"/>
    <w:rsid w:val="0035619B"/>
    <w:rsid w:val="0035752A"/>
    <w:rsid w:val="00357CBA"/>
    <w:rsid w:val="00357ED0"/>
    <w:rsid w:val="00360526"/>
    <w:rsid w:val="003618FA"/>
    <w:rsid w:val="00361BCD"/>
    <w:rsid w:val="00362173"/>
    <w:rsid w:val="00362937"/>
    <w:rsid w:val="00362B87"/>
    <w:rsid w:val="00365673"/>
    <w:rsid w:val="00366B0A"/>
    <w:rsid w:val="00366C14"/>
    <w:rsid w:val="00366CE2"/>
    <w:rsid w:val="00367533"/>
    <w:rsid w:val="0036778B"/>
    <w:rsid w:val="00370ED7"/>
    <w:rsid w:val="00372BEF"/>
    <w:rsid w:val="003732E2"/>
    <w:rsid w:val="00373C8E"/>
    <w:rsid w:val="00374940"/>
    <w:rsid w:val="003749E5"/>
    <w:rsid w:val="00374CD6"/>
    <w:rsid w:val="003750F0"/>
    <w:rsid w:val="00375500"/>
    <w:rsid w:val="0037559D"/>
    <w:rsid w:val="003756C8"/>
    <w:rsid w:val="00376274"/>
    <w:rsid w:val="003773CE"/>
    <w:rsid w:val="00377473"/>
    <w:rsid w:val="00377694"/>
    <w:rsid w:val="00377F0D"/>
    <w:rsid w:val="003806B7"/>
    <w:rsid w:val="00381059"/>
    <w:rsid w:val="003815A7"/>
    <w:rsid w:val="00381CA4"/>
    <w:rsid w:val="003820E0"/>
    <w:rsid w:val="00382914"/>
    <w:rsid w:val="00383320"/>
    <w:rsid w:val="00384B52"/>
    <w:rsid w:val="00384C9C"/>
    <w:rsid w:val="0038548F"/>
    <w:rsid w:val="00387069"/>
    <w:rsid w:val="0038712F"/>
    <w:rsid w:val="0038741A"/>
    <w:rsid w:val="00387965"/>
    <w:rsid w:val="003904A8"/>
    <w:rsid w:val="003909BE"/>
    <w:rsid w:val="00391853"/>
    <w:rsid w:val="00392D52"/>
    <w:rsid w:val="00394CBD"/>
    <w:rsid w:val="00394FE5"/>
    <w:rsid w:val="003953AA"/>
    <w:rsid w:val="00395E94"/>
    <w:rsid w:val="00396059"/>
    <w:rsid w:val="003969D6"/>
    <w:rsid w:val="00396D0B"/>
    <w:rsid w:val="0039712C"/>
    <w:rsid w:val="0039777A"/>
    <w:rsid w:val="003A005C"/>
    <w:rsid w:val="003A052E"/>
    <w:rsid w:val="003A0F58"/>
    <w:rsid w:val="003A1366"/>
    <w:rsid w:val="003A18E3"/>
    <w:rsid w:val="003A1D51"/>
    <w:rsid w:val="003A2E75"/>
    <w:rsid w:val="003A373E"/>
    <w:rsid w:val="003A46AB"/>
    <w:rsid w:val="003A4858"/>
    <w:rsid w:val="003A4AD4"/>
    <w:rsid w:val="003A5075"/>
    <w:rsid w:val="003A5EC9"/>
    <w:rsid w:val="003A66FE"/>
    <w:rsid w:val="003A7957"/>
    <w:rsid w:val="003A7958"/>
    <w:rsid w:val="003B0C32"/>
    <w:rsid w:val="003B0FD9"/>
    <w:rsid w:val="003B168C"/>
    <w:rsid w:val="003B2412"/>
    <w:rsid w:val="003B2E77"/>
    <w:rsid w:val="003B307F"/>
    <w:rsid w:val="003B3198"/>
    <w:rsid w:val="003B324B"/>
    <w:rsid w:val="003B3528"/>
    <w:rsid w:val="003B3F32"/>
    <w:rsid w:val="003B4C20"/>
    <w:rsid w:val="003B4F57"/>
    <w:rsid w:val="003B57A8"/>
    <w:rsid w:val="003B59D5"/>
    <w:rsid w:val="003B5E09"/>
    <w:rsid w:val="003B70B4"/>
    <w:rsid w:val="003C0DA1"/>
    <w:rsid w:val="003C1167"/>
    <w:rsid w:val="003C3124"/>
    <w:rsid w:val="003C32FD"/>
    <w:rsid w:val="003C3443"/>
    <w:rsid w:val="003C3919"/>
    <w:rsid w:val="003C3CB6"/>
    <w:rsid w:val="003C4297"/>
    <w:rsid w:val="003C449B"/>
    <w:rsid w:val="003C4634"/>
    <w:rsid w:val="003C4E3D"/>
    <w:rsid w:val="003C5367"/>
    <w:rsid w:val="003C58E9"/>
    <w:rsid w:val="003C5BA8"/>
    <w:rsid w:val="003C5C07"/>
    <w:rsid w:val="003C6589"/>
    <w:rsid w:val="003D0344"/>
    <w:rsid w:val="003D10A1"/>
    <w:rsid w:val="003D2674"/>
    <w:rsid w:val="003D2E1C"/>
    <w:rsid w:val="003D3386"/>
    <w:rsid w:val="003D39F3"/>
    <w:rsid w:val="003D62AF"/>
    <w:rsid w:val="003D75A3"/>
    <w:rsid w:val="003E0CA4"/>
    <w:rsid w:val="003E0D10"/>
    <w:rsid w:val="003E13D9"/>
    <w:rsid w:val="003E27ED"/>
    <w:rsid w:val="003E3826"/>
    <w:rsid w:val="003E4A0D"/>
    <w:rsid w:val="003E5784"/>
    <w:rsid w:val="003E61E2"/>
    <w:rsid w:val="003E71C7"/>
    <w:rsid w:val="003E73C9"/>
    <w:rsid w:val="003E7A3D"/>
    <w:rsid w:val="003F03FA"/>
    <w:rsid w:val="003F0F30"/>
    <w:rsid w:val="003F13D9"/>
    <w:rsid w:val="003F2330"/>
    <w:rsid w:val="003F2ACA"/>
    <w:rsid w:val="003F4F36"/>
    <w:rsid w:val="003F6E2C"/>
    <w:rsid w:val="003F6E6A"/>
    <w:rsid w:val="003F732B"/>
    <w:rsid w:val="003F7589"/>
    <w:rsid w:val="003F75B9"/>
    <w:rsid w:val="003F7761"/>
    <w:rsid w:val="003F7C07"/>
    <w:rsid w:val="003F7D6F"/>
    <w:rsid w:val="003F7DD6"/>
    <w:rsid w:val="00400229"/>
    <w:rsid w:val="00400C32"/>
    <w:rsid w:val="00400CBD"/>
    <w:rsid w:val="00400FAC"/>
    <w:rsid w:val="00401B53"/>
    <w:rsid w:val="00401BBE"/>
    <w:rsid w:val="00403413"/>
    <w:rsid w:val="0040395D"/>
    <w:rsid w:val="00403CE0"/>
    <w:rsid w:val="00403CE4"/>
    <w:rsid w:val="00404A74"/>
    <w:rsid w:val="00404A78"/>
    <w:rsid w:val="00404A87"/>
    <w:rsid w:val="004052F2"/>
    <w:rsid w:val="00405526"/>
    <w:rsid w:val="00405899"/>
    <w:rsid w:val="00405F72"/>
    <w:rsid w:val="004073CA"/>
    <w:rsid w:val="004074E2"/>
    <w:rsid w:val="00410FDA"/>
    <w:rsid w:val="004117C9"/>
    <w:rsid w:val="004126EA"/>
    <w:rsid w:val="00412A05"/>
    <w:rsid w:val="0041393E"/>
    <w:rsid w:val="00414155"/>
    <w:rsid w:val="00416416"/>
    <w:rsid w:val="00417C29"/>
    <w:rsid w:val="00417C69"/>
    <w:rsid w:val="00417D2A"/>
    <w:rsid w:val="0042056D"/>
    <w:rsid w:val="0042057D"/>
    <w:rsid w:val="00420AAC"/>
    <w:rsid w:val="004212F1"/>
    <w:rsid w:val="00421570"/>
    <w:rsid w:val="0042214B"/>
    <w:rsid w:val="0042268F"/>
    <w:rsid w:val="00423104"/>
    <w:rsid w:val="00424842"/>
    <w:rsid w:val="00424918"/>
    <w:rsid w:val="00424F19"/>
    <w:rsid w:val="00426FCE"/>
    <w:rsid w:val="004277DA"/>
    <w:rsid w:val="00427B8C"/>
    <w:rsid w:val="00430754"/>
    <w:rsid w:val="0043098E"/>
    <w:rsid w:val="0043149B"/>
    <w:rsid w:val="004317CA"/>
    <w:rsid w:val="00431855"/>
    <w:rsid w:val="00431DCA"/>
    <w:rsid w:val="00432089"/>
    <w:rsid w:val="004320CB"/>
    <w:rsid w:val="004322F0"/>
    <w:rsid w:val="004339C4"/>
    <w:rsid w:val="00433EC3"/>
    <w:rsid w:val="00434641"/>
    <w:rsid w:val="0043499B"/>
    <w:rsid w:val="00435726"/>
    <w:rsid w:val="00435D7F"/>
    <w:rsid w:val="0043658B"/>
    <w:rsid w:val="00436A94"/>
    <w:rsid w:val="004371DB"/>
    <w:rsid w:val="00437BD0"/>
    <w:rsid w:val="00440245"/>
    <w:rsid w:val="004407D3"/>
    <w:rsid w:val="00440984"/>
    <w:rsid w:val="00442B35"/>
    <w:rsid w:val="004440B1"/>
    <w:rsid w:val="004441DC"/>
    <w:rsid w:val="00444EE6"/>
    <w:rsid w:val="004450AA"/>
    <w:rsid w:val="00445621"/>
    <w:rsid w:val="00445C3A"/>
    <w:rsid w:val="004511BA"/>
    <w:rsid w:val="004522BA"/>
    <w:rsid w:val="00453D93"/>
    <w:rsid w:val="0045436E"/>
    <w:rsid w:val="0045478B"/>
    <w:rsid w:val="00454892"/>
    <w:rsid w:val="004548F6"/>
    <w:rsid w:val="00454C23"/>
    <w:rsid w:val="00454C3D"/>
    <w:rsid w:val="00454FCA"/>
    <w:rsid w:val="004559EA"/>
    <w:rsid w:val="00455E20"/>
    <w:rsid w:val="00457255"/>
    <w:rsid w:val="00457631"/>
    <w:rsid w:val="004576ED"/>
    <w:rsid w:val="00457BBD"/>
    <w:rsid w:val="00460928"/>
    <w:rsid w:val="00460AD5"/>
    <w:rsid w:val="00460E64"/>
    <w:rsid w:val="0046207C"/>
    <w:rsid w:val="0046218C"/>
    <w:rsid w:val="0046268F"/>
    <w:rsid w:val="00463F7E"/>
    <w:rsid w:val="00464D1D"/>
    <w:rsid w:val="00464E4C"/>
    <w:rsid w:val="00464F2C"/>
    <w:rsid w:val="00464FA1"/>
    <w:rsid w:val="00465B92"/>
    <w:rsid w:val="00465CCB"/>
    <w:rsid w:val="0046608C"/>
    <w:rsid w:val="00466EE8"/>
    <w:rsid w:val="0046700E"/>
    <w:rsid w:val="004703A3"/>
    <w:rsid w:val="00470CBA"/>
    <w:rsid w:val="00471E88"/>
    <w:rsid w:val="00472896"/>
    <w:rsid w:val="00472C65"/>
    <w:rsid w:val="00472CA1"/>
    <w:rsid w:val="00472DD3"/>
    <w:rsid w:val="00472E0C"/>
    <w:rsid w:val="0047389F"/>
    <w:rsid w:val="00473F1A"/>
    <w:rsid w:val="00474812"/>
    <w:rsid w:val="00474E08"/>
    <w:rsid w:val="00475230"/>
    <w:rsid w:val="004754FB"/>
    <w:rsid w:val="00475A68"/>
    <w:rsid w:val="004761BE"/>
    <w:rsid w:val="00476C21"/>
    <w:rsid w:val="00476DC0"/>
    <w:rsid w:val="00476FAC"/>
    <w:rsid w:val="0047750C"/>
    <w:rsid w:val="00477AAB"/>
    <w:rsid w:val="00477C56"/>
    <w:rsid w:val="00477CCB"/>
    <w:rsid w:val="00477F01"/>
    <w:rsid w:val="00480C66"/>
    <w:rsid w:val="00482720"/>
    <w:rsid w:val="00483B22"/>
    <w:rsid w:val="0048430D"/>
    <w:rsid w:val="00484538"/>
    <w:rsid w:val="00485164"/>
    <w:rsid w:val="004851BE"/>
    <w:rsid w:val="004864CE"/>
    <w:rsid w:val="0048660E"/>
    <w:rsid w:val="00486884"/>
    <w:rsid w:val="00487217"/>
    <w:rsid w:val="00487B71"/>
    <w:rsid w:val="00490FAB"/>
    <w:rsid w:val="00491398"/>
    <w:rsid w:val="004924AE"/>
    <w:rsid w:val="00493B98"/>
    <w:rsid w:val="00494191"/>
    <w:rsid w:val="00495AE0"/>
    <w:rsid w:val="004960C1"/>
    <w:rsid w:val="00496730"/>
    <w:rsid w:val="00496FE2"/>
    <w:rsid w:val="00497079"/>
    <w:rsid w:val="004976D8"/>
    <w:rsid w:val="004A027C"/>
    <w:rsid w:val="004A07EF"/>
    <w:rsid w:val="004A081A"/>
    <w:rsid w:val="004A16C2"/>
    <w:rsid w:val="004A3029"/>
    <w:rsid w:val="004A34D3"/>
    <w:rsid w:val="004A399A"/>
    <w:rsid w:val="004A4013"/>
    <w:rsid w:val="004A53CD"/>
    <w:rsid w:val="004A5FDC"/>
    <w:rsid w:val="004A64EA"/>
    <w:rsid w:val="004A65DE"/>
    <w:rsid w:val="004A6C33"/>
    <w:rsid w:val="004A7C83"/>
    <w:rsid w:val="004B0A31"/>
    <w:rsid w:val="004B11A3"/>
    <w:rsid w:val="004B2358"/>
    <w:rsid w:val="004B2419"/>
    <w:rsid w:val="004B250B"/>
    <w:rsid w:val="004B26F7"/>
    <w:rsid w:val="004B2783"/>
    <w:rsid w:val="004B4CA3"/>
    <w:rsid w:val="004B5506"/>
    <w:rsid w:val="004B5814"/>
    <w:rsid w:val="004B65BD"/>
    <w:rsid w:val="004B709D"/>
    <w:rsid w:val="004B73E6"/>
    <w:rsid w:val="004B748B"/>
    <w:rsid w:val="004B75CC"/>
    <w:rsid w:val="004B7753"/>
    <w:rsid w:val="004B7F5F"/>
    <w:rsid w:val="004C0775"/>
    <w:rsid w:val="004C0C6D"/>
    <w:rsid w:val="004C1025"/>
    <w:rsid w:val="004C1894"/>
    <w:rsid w:val="004C19CD"/>
    <w:rsid w:val="004C1DCC"/>
    <w:rsid w:val="004C2205"/>
    <w:rsid w:val="004C2551"/>
    <w:rsid w:val="004C3043"/>
    <w:rsid w:val="004C32C9"/>
    <w:rsid w:val="004C3BE5"/>
    <w:rsid w:val="004C3F20"/>
    <w:rsid w:val="004C4ED4"/>
    <w:rsid w:val="004C5643"/>
    <w:rsid w:val="004C58C0"/>
    <w:rsid w:val="004C5DC6"/>
    <w:rsid w:val="004C5FF6"/>
    <w:rsid w:val="004C6A99"/>
    <w:rsid w:val="004C7BA2"/>
    <w:rsid w:val="004C7DAF"/>
    <w:rsid w:val="004C7DB5"/>
    <w:rsid w:val="004D0060"/>
    <w:rsid w:val="004D0077"/>
    <w:rsid w:val="004D009B"/>
    <w:rsid w:val="004D0226"/>
    <w:rsid w:val="004D1154"/>
    <w:rsid w:val="004D1E7E"/>
    <w:rsid w:val="004D2042"/>
    <w:rsid w:val="004D230F"/>
    <w:rsid w:val="004D2B7F"/>
    <w:rsid w:val="004D3590"/>
    <w:rsid w:val="004D3678"/>
    <w:rsid w:val="004D3E11"/>
    <w:rsid w:val="004D3E3E"/>
    <w:rsid w:val="004D51E0"/>
    <w:rsid w:val="004D6817"/>
    <w:rsid w:val="004D6CD2"/>
    <w:rsid w:val="004D6DBE"/>
    <w:rsid w:val="004D73E5"/>
    <w:rsid w:val="004D7812"/>
    <w:rsid w:val="004E0311"/>
    <w:rsid w:val="004E06A6"/>
    <w:rsid w:val="004E06C8"/>
    <w:rsid w:val="004E148F"/>
    <w:rsid w:val="004E1517"/>
    <w:rsid w:val="004E2B57"/>
    <w:rsid w:val="004E33BE"/>
    <w:rsid w:val="004E4096"/>
    <w:rsid w:val="004E4D54"/>
    <w:rsid w:val="004E4E34"/>
    <w:rsid w:val="004E54EA"/>
    <w:rsid w:val="004E66D8"/>
    <w:rsid w:val="004E6FCA"/>
    <w:rsid w:val="004E703A"/>
    <w:rsid w:val="004E72AD"/>
    <w:rsid w:val="004E7509"/>
    <w:rsid w:val="004E7985"/>
    <w:rsid w:val="004E7E47"/>
    <w:rsid w:val="004F0447"/>
    <w:rsid w:val="004F04C2"/>
    <w:rsid w:val="004F3099"/>
    <w:rsid w:val="004F342A"/>
    <w:rsid w:val="004F384C"/>
    <w:rsid w:val="004F4351"/>
    <w:rsid w:val="004F4CB5"/>
    <w:rsid w:val="004F57A0"/>
    <w:rsid w:val="004F5AEF"/>
    <w:rsid w:val="004F6073"/>
    <w:rsid w:val="004F6D94"/>
    <w:rsid w:val="004F7B85"/>
    <w:rsid w:val="004F7BF5"/>
    <w:rsid w:val="005006FA"/>
    <w:rsid w:val="00500A69"/>
    <w:rsid w:val="00501243"/>
    <w:rsid w:val="00501504"/>
    <w:rsid w:val="005026A3"/>
    <w:rsid w:val="005038FE"/>
    <w:rsid w:val="00503D66"/>
    <w:rsid w:val="005044F1"/>
    <w:rsid w:val="005050B1"/>
    <w:rsid w:val="005051A1"/>
    <w:rsid w:val="00505A30"/>
    <w:rsid w:val="00506AD6"/>
    <w:rsid w:val="005100BA"/>
    <w:rsid w:val="005102F8"/>
    <w:rsid w:val="00511211"/>
    <w:rsid w:val="005112D1"/>
    <w:rsid w:val="00512191"/>
    <w:rsid w:val="0051243F"/>
    <w:rsid w:val="00512C7B"/>
    <w:rsid w:val="00513055"/>
    <w:rsid w:val="00513A0B"/>
    <w:rsid w:val="00513F56"/>
    <w:rsid w:val="005141CC"/>
    <w:rsid w:val="00514792"/>
    <w:rsid w:val="00514F68"/>
    <w:rsid w:val="00514F9B"/>
    <w:rsid w:val="00515A8F"/>
    <w:rsid w:val="00515CD9"/>
    <w:rsid w:val="00515FCA"/>
    <w:rsid w:val="0051691A"/>
    <w:rsid w:val="00516BB1"/>
    <w:rsid w:val="00517261"/>
    <w:rsid w:val="00517C61"/>
    <w:rsid w:val="00517FBA"/>
    <w:rsid w:val="00520095"/>
    <w:rsid w:val="00520605"/>
    <w:rsid w:val="005215F0"/>
    <w:rsid w:val="005216D3"/>
    <w:rsid w:val="0052261D"/>
    <w:rsid w:val="00523A2D"/>
    <w:rsid w:val="00523D46"/>
    <w:rsid w:val="00524292"/>
    <w:rsid w:val="00524923"/>
    <w:rsid w:val="005249AC"/>
    <w:rsid w:val="00524E71"/>
    <w:rsid w:val="0052563D"/>
    <w:rsid w:val="00526D30"/>
    <w:rsid w:val="005277EB"/>
    <w:rsid w:val="00527EE3"/>
    <w:rsid w:val="00530045"/>
    <w:rsid w:val="00532DF1"/>
    <w:rsid w:val="005331CD"/>
    <w:rsid w:val="0053475C"/>
    <w:rsid w:val="00534AE8"/>
    <w:rsid w:val="005352FA"/>
    <w:rsid w:val="0053540B"/>
    <w:rsid w:val="00535549"/>
    <w:rsid w:val="00535786"/>
    <w:rsid w:val="0053666E"/>
    <w:rsid w:val="005368FE"/>
    <w:rsid w:val="00537027"/>
    <w:rsid w:val="00537390"/>
    <w:rsid w:val="00537E14"/>
    <w:rsid w:val="00537F73"/>
    <w:rsid w:val="00540059"/>
    <w:rsid w:val="00540920"/>
    <w:rsid w:val="00541A12"/>
    <w:rsid w:val="00542647"/>
    <w:rsid w:val="00543768"/>
    <w:rsid w:val="00543934"/>
    <w:rsid w:val="0054498F"/>
    <w:rsid w:val="00544F39"/>
    <w:rsid w:val="00545A8D"/>
    <w:rsid w:val="005462CD"/>
    <w:rsid w:val="00546999"/>
    <w:rsid w:val="00546C8D"/>
    <w:rsid w:val="005476E6"/>
    <w:rsid w:val="00547995"/>
    <w:rsid w:val="00547A3D"/>
    <w:rsid w:val="00550AC3"/>
    <w:rsid w:val="00550F7D"/>
    <w:rsid w:val="0055135D"/>
    <w:rsid w:val="0055254F"/>
    <w:rsid w:val="005527D9"/>
    <w:rsid w:val="00552DE6"/>
    <w:rsid w:val="00552F58"/>
    <w:rsid w:val="00553249"/>
    <w:rsid w:val="00553CD3"/>
    <w:rsid w:val="00554068"/>
    <w:rsid w:val="00554FD9"/>
    <w:rsid w:val="00556784"/>
    <w:rsid w:val="00556D4A"/>
    <w:rsid w:val="005570A1"/>
    <w:rsid w:val="0055796F"/>
    <w:rsid w:val="00560031"/>
    <w:rsid w:val="00560079"/>
    <w:rsid w:val="00560BCE"/>
    <w:rsid w:val="00560D1F"/>
    <w:rsid w:val="005612EC"/>
    <w:rsid w:val="00561733"/>
    <w:rsid w:val="00562ABC"/>
    <w:rsid w:val="005631A2"/>
    <w:rsid w:val="005632FC"/>
    <w:rsid w:val="00563399"/>
    <w:rsid w:val="005641F2"/>
    <w:rsid w:val="00564905"/>
    <w:rsid w:val="0056499F"/>
    <w:rsid w:val="00564A08"/>
    <w:rsid w:val="00564E38"/>
    <w:rsid w:val="0056548D"/>
    <w:rsid w:val="00565A90"/>
    <w:rsid w:val="005671C8"/>
    <w:rsid w:val="005674F2"/>
    <w:rsid w:val="00567B4B"/>
    <w:rsid w:val="00567D60"/>
    <w:rsid w:val="00570030"/>
    <w:rsid w:val="005705DD"/>
    <w:rsid w:val="00570848"/>
    <w:rsid w:val="005708D2"/>
    <w:rsid w:val="005709AD"/>
    <w:rsid w:val="00570D07"/>
    <w:rsid w:val="00570FCB"/>
    <w:rsid w:val="005713AF"/>
    <w:rsid w:val="00573E7A"/>
    <w:rsid w:val="005748E1"/>
    <w:rsid w:val="00581A05"/>
    <w:rsid w:val="005822BD"/>
    <w:rsid w:val="005822E9"/>
    <w:rsid w:val="00583BD8"/>
    <w:rsid w:val="00584D3E"/>
    <w:rsid w:val="00584EFD"/>
    <w:rsid w:val="00585D53"/>
    <w:rsid w:val="00586052"/>
    <w:rsid w:val="005864A3"/>
    <w:rsid w:val="005870EA"/>
    <w:rsid w:val="00587957"/>
    <w:rsid w:val="005935F6"/>
    <w:rsid w:val="0059365D"/>
    <w:rsid w:val="00593B9D"/>
    <w:rsid w:val="00595CCB"/>
    <w:rsid w:val="00595D0B"/>
    <w:rsid w:val="00595FE9"/>
    <w:rsid w:val="005963B4"/>
    <w:rsid w:val="00596944"/>
    <w:rsid w:val="00596F6B"/>
    <w:rsid w:val="00597BF0"/>
    <w:rsid w:val="00597FD5"/>
    <w:rsid w:val="005A07A0"/>
    <w:rsid w:val="005A1C6B"/>
    <w:rsid w:val="005A2A18"/>
    <w:rsid w:val="005A3256"/>
    <w:rsid w:val="005A349F"/>
    <w:rsid w:val="005A3FD5"/>
    <w:rsid w:val="005A4311"/>
    <w:rsid w:val="005A5155"/>
    <w:rsid w:val="005A6A60"/>
    <w:rsid w:val="005A6E7B"/>
    <w:rsid w:val="005A71AC"/>
    <w:rsid w:val="005A733E"/>
    <w:rsid w:val="005A7524"/>
    <w:rsid w:val="005A75C6"/>
    <w:rsid w:val="005B04DA"/>
    <w:rsid w:val="005B07F8"/>
    <w:rsid w:val="005B1542"/>
    <w:rsid w:val="005B1961"/>
    <w:rsid w:val="005B1B2A"/>
    <w:rsid w:val="005B31CC"/>
    <w:rsid w:val="005B3778"/>
    <w:rsid w:val="005B3E2F"/>
    <w:rsid w:val="005B3ED5"/>
    <w:rsid w:val="005B4738"/>
    <w:rsid w:val="005B4C05"/>
    <w:rsid w:val="005B5C59"/>
    <w:rsid w:val="005B7753"/>
    <w:rsid w:val="005B789F"/>
    <w:rsid w:val="005B790A"/>
    <w:rsid w:val="005C02DC"/>
    <w:rsid w:val="005C047F"/>
    <w:rsid w:val="005C09EE"/>
    <w:rsid w:val="005C150B"/>
    <w:rsid w:val="005C1A77"/>
    <w:rsid w:val="005C25C9"/>
    <w:rsid w:val="005C2691"/>
    <w:rsid w:val="005C2D1F"/>
    <w:rsid w:val="005C4D50"/>
    <w:rsid w:val="005C5A57"/>
    <w:rsid w:val="005C6E9A"/>
    <w:rsid w:val="005D18C7"/>
    <w:rsid w:val="005D3568"/>
    <w:rsid w:val="005D3B00"/>
    <w:rsid w:val="005D3B24"/>
    <w:rsid w:val="005D411C"/>
    <w:rsid w:val="005D490E"/>
    <w:rsid w:val="005D5ACE"/>
    <w:rsid w:val="005D689E"/>
    <w:rsid w:val="005D74D3"/>
    <w:rsid w:val="005D7809"/>
    <w:rsid w:val="005D7E15"/>
    <w:rsid w:val="005E055C"/>
    <w:rsid w:val="005E1F18"/>
    <w:rsid w:val="005E20C2"/>
    <w:rsid w:val="005E275B"/>
    <w:rsid w:val="005E4299"/>
    <w:rsid w:val="005E44FE"/>
    <w:rsid w:val="005E4923"/>
    <w:rsid w:val="005E4D13"/>
    <w:rsid w:val="005E55FB"/>
    <w:rsid w:val="005E66D1"/>
    <w:rsid w:val="005E6B8A"/>
    <w:rsid w:val="005E7900"/>
    <w:rsid w:val="005F1606"/>
    <w:rsid w:val="005F1BE4"/>
    <w:rsid w:val="005F1CEA"/>
    <w:rsid w:val="005F31C7"/>
    <w:rsid w:val="005F340B"/>
    <w:rsid w:val="005F3865"/>
    <w:rsid w:val="005F404D"/>
    <w:rsid w:val="005F47BD"/>
    <w:rsid w:val="005F4FA8"/>
    <w:rsid w:val="005F56DF"/>
    <w:rsid w:val="005F7F3B"/>
    <w:rsid w:val="006001B5"/>
    <w:rsid w:val="00601AAE"/>
    <w:rsid w:val="00601C4A"/>
    <w:rsid w:val="0060299D"/>
    <w:rsid w:val="00602B72"/>
    <w:rsid w:val="00603C56"/>
    <w:rsid w:val="0060405F"/>
    <w:rsid w:val="00604C1A"/>
    <w:rsid w:val="00604CA8"/>
    <w:rsid w:val="0060539A"/>
    <w:rsid w:val="00606501"/>
    <w:rsid w:val="00606511"/>
    <w:rsid w:val="00606AF9"/>
    <w:rsid w:val="00607204"/>
    <w:rsid w:val="00610253"/>
    <w:rsid w:val="00611C20"/>
    <w:rsid w:val="006131FB"/>
    <w:rsid w:val="0061330D"/>
    <w:rsid w:val="00613A35"/>
    <w:rsid w:val="00615F48"/>
    <w:rsid w:val="006177B6"/>
    <w:rsid w:val="00617991"/>
    <w:rsid w:val="00620303"/>
    <w:rsid w:val="006206A3"/>
    <w:rsid w:val="00620D84"/>
    <w:rsid w:val="00621068"/>
    <w:rsid w:val="00621928"/>
    <w:rsid w:val="0062373F"/>
    <w:rsid w:val="00623E10"/>
    <w:rsid w:val="00624341"/>
    <w:rsid w:val="00624E40"/>
    <w:rsid w:val="006253DF"/>
    <w:rsid w:val="0062540D"/>
    <w:rsid w:val="0062587C"/>
    <w:rsid w:val="00625ED6"/>
    <w:rsid w:val="006262E9"/>
    <w:rsid w:val="0062643C"/>
    <w:rsid w:val="00626E8D"/>
    <w:rsid w:val="00627349"/>
    <w:rsid w:val="00627545"/>
    <w:rsid w:val="00627DDD"/>
    <w:rsid w:val="00630D49"/>
    <w:rsid w:val="00630E52"/>
    <w:rsid w:val="0063136B"/>
    <w:rsid w:val="0063169A"/>
    <w:rsid w:val="006316F1"/>
    <w:rsid w:val="00631A08"/>
    <w:rsid w:val="006323DD"/>
    <w:rsid w:val="0063241E"/>
    <w:rsid w:val="00632947"/>
    <w:rsid w:val="00633027"/>
    <w:rsid w:val="006335EE"/>
    <w:rsid w:val="006338A5"/>
    <w:rsid w:val="00633BF0"/>
    <w:rsid w:val="006342CF"/>
    <w:rsid w:val="00634D70"/>
    <w:rsid w:val="00635554"/>
    <w:rsid w:val="00636474"/>
    <w:rsid w:val="0063662F"/>
    <w:rsid w:val="00636A30"/>
    <w:rsid w:val="006374CB"/>
    <w:rsid w:val="006377C4"/>
    <w:rsid w:val="00637C37"/>
    <w:rsid w:val="0064047E"/>
    <w:rsid w:val="00640880"/>
    <w:rsid w:val="0064142C"/>
    <w:rsid w:val="0064215E"/>
    <w:rsid w:val="00642BF2"/>
    <w:rsid w:val="00643080"/>
    <w:rsid w:val="0064355C"/>
    <w:rsid w:val="006447B1"/>
    <w:rsid w:val="006464F9"/>
    <w:rsid w:val="00646FF8"/>
    <w:rsid w:val="006501F3"/>
    <w:rsid w:val="00651889"/>
    <w:rsid w:val="0065243A"/>
    <w:rsid w:val="00653E37"/>
    <w:rsid w:val="006541FC"/>
    <w:rsid w:val="00654600"/>
    <w:rsid w:val="006556DC"/>
    <w:rsid w:val="006566B9"/>
    <w:rsid w:val="00656A5A"/>
    <w:rsid w:val="00656A95"/>
    <w:rsid w:val="00656BFB"/>
    <w:rsid w:val="006578BF"/>
    <w:rsid w:val="00657E74"/>
    <w:rsid w:val="00657F4C"/>
    <w:rsid w:val="0066080A"/>
    <w:rsid w:val="00660C15"/>
    <w:rsid w:val="00660C76"/>
    <w:rsid w:val="0066136B"/>
    <w:rsid w:val="006618EB"/>
    <w:rsid w:val="006623C7"/>
    <w:rsid w:val="006632FA"/>
    <w:rsid w:val="00663F9D"/>
    <w:rsid w:val="00664A60"/>
    <w:rsid w:val="0066545B"/>
    <w:rsid w:val="00666889"/>
    <w:rsid w:val="00666B07"/>
    <w:rsid w:val="006670CB"/>
    <w:rsid w:val="0067112C"/>
    <w:rsid w:val="006711C1"/>
    <w:rsid w:val="00671202"/>
    <w:rsid w:val="006719E2"/>
    <w:rsid w:val="006726A0"/>
    <w:rsid w:val="00672EAD"/>
    <w:rsid w:val="006731E4"/>
    <w:rsid w:val="0067373A"/>
    <w:rsid w:val="006738C5"/>
    <w:rsid w:val="00673A96"/>
    <w:rsid w:val="00673B1A"/>
    <w:rsid w:val="00675386"/>
    <w:rsid w:val="006756AA"/>
    <w:rsid w:val="00676A00"/>
    <w:rsid w:val="00676DAF"/>
    <w:rsid w:val="006770AE"/>
    <w:rsid w:val="006775DC"/>
    <w:rsid w:val="006776D0"/>
    <w:rsid w:val="00677E90"/>
    <w:rsid w:val="00677E92"/>
    <w:rsid w:val="00680579"/>
    <w:rsid w:val="00681847"/>
    <w:rsid w:val="0068193D"/>
    <w:rsid w:val="00681CDC"/>
    <w:rsid w:val="00683144"/>
    <w:rsid w:val="00684069"/>
    <w:rsid w:val="00684AA4"/>
    <w:rsid w:val="006855E1"/>
    <w:rsid w:val="00685AE4"/>
    <w:rsid w:val="006867F8"/>
    <w:rsid w:val="00686E35"/>
    <w:rsid w:val="00686F1C"/>
    <w:rsid w:val="00686F2A"/>
    <w:rsid w:val="0068776A"/>
    <w:rsid w:val="0068781E"/>
    <w:rsid w:val="006878FD"/>
    <w:rsid w:val="006879DC"/>
    <w:rsid w:val="00690286"/>
    <w:rsid w:val="00690F24"/>
    <w:rsid w:val="00692470"/>
    <w:rsid w:val="00692B36"/>
    <w:rsid w:val="00692D91"/>
    <w:rsid w:val="0069351D"/>
    <w:rsid w:val="00693D3E"/>
    <w:rsid w:val="00694438"/>
    <w:rsid w:val="00695809"/>
    <w:rsid w:val="00695B79"/>
    <w:rsid w:val="00695E68"/>
    <w:rsid w:val="00695F36"/>
    <w:rsid w:val="0069697A"/>
    <w:rsid w:val="00696AA3"/>
    <w:rsid w:val="006970BE"/>
    <w:rsid w:val="00697279"/>
    <w:rsid w:val="0069751F"/>
    <w:rsid w:val="006A0008"/>
    <w:rsid w:val="006A1281"/>
    <w:rsid w:val="006A12C1"/>
    <w:rsid w:val="006A12D5"/>
    <w:rsid w:val="006A2F3F"/>
    <w:rsid w:val="006A3C4B"/>
    <w:rsid w:val="006A49DE"/>
    <w:rsid w:val="006A4A74"/>
    <w:rsid w:val="006A4C2F"/>
    <w:rsid w:val="006A5341"/>
    <w:rsid w:val="006A561B"/>
    <w:rsid w:val="006A5F13"/>
    <w:rsid w:val="006A600A"/>
    <w:rsid w:val="006A60A1"/>
    <w:rsid w:val="006A6C0F"/>
    <w:rsid w:val="006B2142"/>
    <w:rsid w:val="006B2ADA"/>
    <w:rsid w:val="006B2C9F"/>
    <w:rsid w:val="006B2E2D"/>
    <w:rsid w:val="006B3D4C"/>
    <w:rsid w:val="006B44FA"/>
    <w:rsid w:val="006B54FD"/>
    <w:rsid w:val="006B6ED6"/>
    <w:rsid w:val="006C187C"/>
    <w:rsid w:val="006C2DF5"/>
    <w:rsid w:val="006C3003"/>
    <w:rsid w:val="006C3ED4"/>
    <w:rsid w:val="006C4C32"/>
    <w:rsid w:val="006C4DEB"/>
    <w:rsid w:val="006C5BED"/>
    <w:rsid w:val="006C6320"/>
    <w:rsid w:val="006C703B"/>
    <w:rsid w:val="006D0233"/>
    <w:rsid w:val="006D0413"/>
    <w:rsid w:val="006D07AA"/>
    <w:rsid w:val="006D1027"/>
    <w:rsid w:val="006D4014"/>
    <w:rsid w:val="006D4E20"/>
    <w:rsid w:val="006D5988"/>
    <w:rsid w:val="006D627F"/>
    <w:rsid w:val="006D63D1"/>
    <w:rsid w:val="006D63ED"/>
    <w:rsid w:val="006D7D99"/>
    <w:rsid w:val="006E0172"/>
    <w:rsid w:val="006E03CB"/>
    <w:rsid w:val="006E0C25"/>
    <w:rsid w:val="006E21EB"/>
    <w:rsid w:val="006E2C63"/>
    <w:rsid w:val="006E33CB"/>
    <w:rsid w:val="006E3780"/>
    <w:rsid w:val="006E440B"/>
    <w:rsid w:val="006E46C1"/>
    <w:rsid w:val="006E50B4"/>
    <w:rsid w:val="006E5AEE"/>
    <w:rsid w:val="006E6313"/>
    <w:rsid w:val="006E6356"/>
    <w:rsid w:val="006E67DB"/>
    <w:rsid w:val="006E7015"/>
    <w:rsid w:val="006E728A"/>
    <w:rsid w:val="006F04A2"/>
    <w:rsid w:val="006F0A80"/>
    <w:rsid w:val="006F10D4"/>
    <w:rsid w:val="006F407B"/>
    <w:rsid w:val="006F4C47"/>
    <w:rsid w:val="006F4FC2"/>
    <w:rsid w:val="006F5110"/>
    <w:rsid w:val="006F5E84"/>
    <w:rsid w:val="006F5F7D"/>
    <w:rsid w:val="006F5FE5"/>
    <w:rsid w:val="006F63E2"/>
    <w:rsid w:val="006F6C9C"/>
    <w:rsid w:val="007000A8"/>
    <w:rsid w:val="007006D6"/>
    <w:rsid w:val="0070095F"/>
    <w:rsid w:val="00703662"/>
    <w:rsid w:val="00703FB4"/>
    <w:rsid w:val="0070456B"/>
    <w:rsid w:val="00704753"/>
    <w:rsid w:val="007051E5"/>
    <w:rsid w:val="00706DD8"/>
    <w:rsid w:val="007070F1"/>
    <w:rsid w:val="00707B13"/>
    <w:rsid w:val="007118FC"/>
    <w:rsid w:val="007119AE"/>
    <w:rsid w:val="00712196"/>
    <w:rsid w:val="00712678"/>
    <w:rsid w:val="00713374"/>
    <w:rsid w:val="00713471"/>
    <w:rsid w:val="0071489E"/>
    <w:rsid w:val="00714DB9"/>
    <w:rsid w:val="00715D16"/>
    <w:rsid w:val="00715F2F"/>
    <w:rsid w:val="00716FE2"/>
    <w:rsid w:val="00717674"/>
    <w:rsid w:val="00717CC9"/>
    <w:rsid w:val="00717FE8"/>
    <w:rsid w:val="0072072E"/>
    <w:rsid w:val="00720C72"/>
    <w:rsid w:val="007214E0"/>
    <w:rsid w:val="00722276"/>
    <w:rsid w:val="007231FC"/>
    <w:rsid w:val="00723AC0"/>
    <w:rsid w:val="007243E6"/>
    <w:rsid w:val="00724880"/>
    <w:rsid w:val="00725175"/>
    <w:rsid w:val="007253FF"/>
    <w:rsid w:val="00726593"/>
    <w:rsid w:val="00726912"/>
    <w:rsid w:val="00727042"/>
    <w:rsid w:val="0072773A"/>
    <w:rsid w:val="00727F47"/>
    <w:rsid w:val="00730B0E"/>
    <w:rsid w:val="00732A3C"/>
    <w:rsid w:val="00733438"/>
    <w:rsid w:val="00733971"/>
    <w:rsid w:val="00733D93"/>
    <w:rsid w:val="007340EA"/>
    <w:rsid w:val="00734622"/>
    <w:rsid w:val="007357CE"/>
    <w:rsid w:val="00735CB3"/>
    <w:rsid w:val="0073627F"/>
    <w:rsid w:val="00737BD0"/>
    <w:rsid w:val="00737E10"/>
    <w:rsid w:val="0074021F"/>
    <w:rsid w:val="00740CF2"/>
    <w:rsid w:val="00740FD5"/>
    <w:rsid w:val="0074100A"/>
    <w:rsid w:val="007423F9"/>
    <w:rsid w:val="007439CF"/>
    <w:rsid w:val="00744367"/>
    <w:rsid w:val="00744D9E"/>
    <w:rsid w:val="00745C34"/>
    <w:rsid w:val="007467B4"/>
    <w:rsid w:val="00747500"/>
    <w:rsid w:val="007478F4"/>
    <w:rsid w:val="00751635"/>
    <w:rsid w:val="00751933"/>
    <w:rsid w:val="00751B0F"/>
    <w:rsid w:val="00751B34"/>
    <w:rsid w:val="007527D3"/>
    <w:rsid w:val="007528F3"/>
    <w:rsid w:val="0075355D"/>
    <w:rsid w:val="007535DD"/>
    <w:rsid w:val="00753BDB"/>
    <w:rsid w:val="00753CE9"/>
    <w:rsid w:val="007548AC"/>
    <w:rsid w:val="00754DD4"/>
    <w:rsid w:val="00754E9E"/>
    <w:rsid w:val="007551E7"/>
    <w:rsid w:val="0075544B"/>
    <w:rsid w:val="0075707A"/>
    <w:rsid w:val="0075762B"/>
    <w:rsid w:val="00757DA1"/>
    <w:rsid w:val="007600BF"/>
    <w:rsid w:val="0076328A"/>
    <w:rsid w:val="00763DF9"/>
    <w:rsid w:val="007644AD"/>
    <w:rsid w:val="00764E0A"/>
    <w:rsid w:val="007658CB"/>
    <w:rsid w:val="00765BCC"/>
    <w:rsid w:val="007670A8"/>
    <w:rsid w:val="0076710B"/>
    <w:rsid w:val="00767596"/>
    <w:rsid w:val="007678A8"/>
    <w:rsid w:val="00770968"/>
    <w:rsid w:val="00770D75"/>
    <w:rsid w:val="0077109E"/>
    <w:rsid w:val="00771DD0"/>
    <w:rsid w:val="00771EB0"/>
    <w:rsid w:val="0077265E"/>
    <w:rsid w:val="00772EF6"/>
    <w:rsid w:val="00775282"/>
    <w:rsid w:val="0077696F"/>
    <w:rsid w:val="00776976"/>
    <w:rsid w:val="007778DF"/>
    <w:rsid w:val="0078002A"/>
    <w:rsid w:val="0078111A"/>
    <w:rsid w:val="00781157"/>
    <w:rsid w:val="007819A2"/>
    <w:rsid w:val="00782C87"/>
    <w:rsid w:val="007848FD"/>
    <w:rsid w:val="00784D12"/>
    <w:rsid w:val="00784D8A"/>
    <w:rsid w:val="007854C0"/>
    <w:rsid w:val="007856DA"/>
    <w:rsid w:val="00786016"/>
    <w:rsid w:val="00786311"/>
    <w:rsid w:val="00787A3F"/>
    <w:rsid w:val="00790489"/>
    <w:rsid w:val="007916B8"/>
    <w:rsid w:val="00791A61"/>
    <w:rsid w:val="0079301C"/>
    <w:rsid w:val="00794F70"/>
    <w:rsid w:val="007959E9"/>
    <w:rsid w:val="007962CD"/>
    <w:rsid w:val="00796C1B"/>
    <w:rsid w:val="00797B9A"/>
    <w:rsid w:val="007A0038"/>
    <w:rsid w:val="007A008B"/>
    <w:rsid w:val="007A0AA7"/>
    <w:rsid w:val="007A0DDF"/>
    <w:rsid w:val="007A1E74"/>
    <w:rsid w:val="007A277F"/>
    <w:rsid w:val="007A2947"/>
    <w:rsid w:val="007A2C2B"/>
    <w:rsid w:val="007A3AB4"/>
    <w:rsid w:val="007A3D25"/>
    <w:rsid w:val="007A5A03"/>
    <w:rsid w:val="007A78B5"/>
    <w:rsid w:val="007B0A71"/>
    <w:rsid w:val="007B0C66"/>
    <w:rsid w:val="007B0E62"/>
    <w:rsid w:val="007B16AF"/>
    <w:rsid w:val="007B2C21"/>
    <w:rsid w:val="007B2DF0"/>
    <w:rsid w:val="007B353D"/>
    <w:rsid w:val="007B4500"/>
    <w:rsid w:val="007B4ADA"/>
    <w:rsid w:val="007B50E6"/>
    <w:rsid w:val="007B54E2"/>
    <w:rsid w:val="007B5624"/>
    <w:rsid w:val="007B6E16"/>
    <w:rsid w:val="007C12F0"/>
    <w:rsid w:val="007C246B"/>
    <w:rsid w:val="007C437E"/>
    <w:rsid w:val="007C4699"/>
    <w:rsid w:val="007C4ADE"/>
    <w:rsid w:val="007C4B55"/>
    <w:rsid w:val="007C592D"/>
    <w:rsid w:val="007C5D67"/>
    <w:rsid w:val="007C66FD"/>
    <w:rsid w:val="007C76DF"/>
    <w:rsid w:val="007D05C8"/>
    <w:rsid w:val="007D0A52"/>
    <w:rsid w:val="007D120F"/>
    <w:rsid w:val="007D33E2"/>
    <w:rsid w:val="007D3BF8"/>
    <w:rsid w:val="007D42F5"/>
    <w:rsid w:val="007D45A8"/>
    <w:rsid w:val="007D49F6"/>
    <w:rsid w:val="007D4AC0"/>
    <w:rsid w:val="007D58CA"/>
    <w:rsid w:val="007D73E9"/>
    <w:rsid w:val="007D7433"/>
    <w:rsid w:val="007D76CC"/>
    <w:rsid w:val="007D7748"/>
    <w:rsid w:val="007D7A28"/>
    <w:rsid w:val="007E016E"/>
    <w:rsid w:val="007E0CB5"/>
    <w:rsid w:val="007E0EDA"/>
    <w:rsid w:val="007E1417"/>
    <w:rsid w:val="007E178C"/>
    <w:rsid w:val="007E1E14"/>
    <w:rsid w:val="007E1E3A"/>
    <w:rsid w:val="007E219E"/>
    <w:rsid w:val="007E2841"/>
    <w:rsid w:val="007E33B7"/>
    <w:rsid w:val="007E3903"/>
    <w:rsid w:val="007E3B8D"/>
    <w:rsid w:val="007E4AC0"/>
    <w:rsid w:val="007E4B0B"/>
    <w:rsid w:val="007E534D"/>
    <w:rsid w:val="007E6B26"/>
    <w:rsid w:val="007E73F9"/>
    <w:rsid w:val="007E74C3"/>
    <w:rsid w:val="007F084F"/>
    <w:rsid w:val="007F1288"/>
    <w:rsid w:val="007F26A2"/>
    <w:rsid w:val="007F2DDC"/>
    <w:rsid w:val="007F2E21"/>
    <w:rsid w:val="007F3046"/>
    <w:rsid w:val="007F318D"/>
    <w:rsid w:val="007F3264"/>
    <w:rsid w:val="007F4762"/>
    <w:rsid w:val="007F4950"/>
    <w:rsid w:val="007F560B"/>
    <w:rsid w:val="007F57B2"/>
    <w:rsid w:val="007F73E9"/>
    <w:rsid w:val="007F793F"/>
    <w:rsid w:val="00800457"/>
    <w:rsid w:val="00800B7C"/>
    <w:rsid w:val="00801BCC"/>
    <w:rsid w:val="00802EC4"/>
    <w:rsid w:val="008050AC"/>
    <w:rsid w:val="0080544C"/>
    <w:rsid w:val="0080666F"/>
    <w:rsid w:val="00806814"/>
    <w:rsid w:val="008076FA"/>
    <w:rsid w:val="00807E57"/>
    <w:rsid w:val="0081044F"/>
    <w:rsid w:val="008109F5"/>
    <w:rsid w:val="00811015"/>
    <w:rsid w:val="008128BA"/>
    <w:rsid w:val="00812A81"/>
    <w:rsid w:val="00812B6C"/>
    <w:rsid w:val="00814A1C"/>
    <w:rsid w:val="0081526B"/>
    <w:rsid w:val="008159E9"/>
    <w:rsid w:val="00815D9C"/>
    <w:rsid w:val="00816FFB"/>
    <w:rsid w:val="008200D8"/>
    <w:rsid w:val="0082049B"/>
    <w:rsid w:val="00820581"/>
    <w:rsid w:val="00820E01"/>
    <w:rsid w:val="00824746"/>
    <w:rsid w:val="008248AC"/>
    <w:rsid w:val="00824B7B"/>
    <w:rsid w:val="00825475"/>
    <w:rsid w:val="00826082"/>
    <w:rsid w:val="008262C6"/>
    <w:rsid w:val="00826D97"/>
    <w:rsid w:val="00826EF3"/>
    <w:rsid w:val="008272A6"/>
    <w:rsid w:val="0082767E"/>
    <w:rsid w:val="00831CA0"/>
    <w:rsid w:val="00832D52"/>
    <w:rsid w:val="00832D88"/>
    <w:rsid w:val="0083305B"/>
    <w:rsid w:val="008337EB"/>
    <w:rsid w:val="00834393"/>
    <w:rsid w:val="0083450A"/>
    <w:rsid w:val="00834804"/>
    <w:rsid w:val="0083483D"/>
    <w:rsid w:val="0083499D"/>
    <w:rsid w:val="00834B17"/>
    <w:rsid w:val="00835FE2"/>
    <w:rsid w:val="00836459"/>
    <w:rsid w:val="00836E71"/>
    <w:rsid w:val="0084016B"/>
    <w:rsid w:val="00841013"/>
    <w:rsid w:val="00842F4D"/>
    <w:rsid w:val="0084467C"/>
    <w:rsid w:val="00844FF8"/>
    <w:rsid w:val="00846448"/>
    <w:rsid w:val="008474C0"/>
    <w:rsid w:val="00847951"/>
    <w:rsid w:val="008509A4"/>
    <w:rsid w:val="00851A25"/>
    <w:rsid w:val="00852322"/>
    <w:rsid w:val="008538C0"/>
    <w:rsid w:val="008541C2"/>
    <w:rsid w:val="00855AB3"/>
    <w:rsid w:val="00855DA3"/>
    <w:rsid w:val="00856348"/>
    <w:rsid w:val="00857038"/>
    <w:rsid w:val="00862882"/>
    <w:rsid w:val="00864B1D"/>
    <w:rsid w:val="00865081"/>
    <w:rsid w:val="00865281"/>
    <w:rsid w:val="0086614F"/>
    <w:rsid w:val="008666EE"/>
    <w:rsid w:val="00866935"/>
    <w:rsid w:val="0086699B"/>
    <w:rsid w:val="00870772"/>
    <w:rsid w:val="0087121F"/>
    <w:rsid w:val="00871423"/>
    <w:rsid w:val="008715BE"/>
    <w:rsid w:val="00871E7C"/>
    <w:rsid w:val="00872096"/>
    <w:rsid w:val="00873B4E"/>
    <w:rsid w:val="00875197"/>
    <w:rsid w:val="008754A6"/>
    <w:rsid w:val="008758CF"/>
    <w:rsid w:val="00877E2C"/>
    <w:rsid w:val="0088165C"/>
    <w:rsid w:val="00881711"/>
    <w:rsid w:val="00882E76"/>
    <w:rsid w:val="00883078"/>
    <w:rsid w:val="00883AC4"/>
    <w:rsid w:val="0088441C"/>
    <w:rsid w:val="00884781"/>
    <w:rsid w:val="008847A3"/>
    <w:rsid w:val="00884E2A"/>
    <w:rsid w:val="008856CA"/>
    <w:rsid w:val="0088602D"/>
    <w:rsid w:val="00887237"/>
    <w:rsid w:val="0088738E"/>
    <w:rsid w:val="00890E97"/>
    <w:rsid w:val="00891432"/>
    <w:rsid w:val="00891771"/>
    <w:rsid w:val="00892DA3"/>
    <w:rsid w:val="0089329B"/>
    <w:rsid w:val="008935CF"/>
    <w:rsid w:val="00893648"/>
    <w:rsid w:val="00894812"/>
    <w:rsid w:val="008976E5"/>
    <w:rsid w:val="00897833"/>
    <w:rsid w:val="00897E7A"/>
    <w:rsid w:val="008A098A"/>
    <w:rsid w:val="008A1615"/>
    <w:rsid w:val="008A18B5"/>
    <w:rsid w:val="008A211E"/>
    <w:rsid w:val="008A302E"/>
    <w:rsid w:val="008A36E8"/>
    <w:rsid w:val="008A3C84"/>
    <w:rsid w:val="008A40CD"/>
    <w:rsid w:val="008A6534"/>
    <w:rsid w:val="008B08E0"/>
    <w:rsid w:val="008B0A51"/>
    <w:rsid w:val="008B0C8E"/>
    <w:rsid w:val="008B1700"/>
    <w:rsid w:val="008B20E3"/>
    <w:rsid w:val="008B28BC"/>
    <w:rsid w:val="008B3523"/>
    <w:rsid w:val="008B3A49"/>
    <w:rsid w:val="008B57E0"/>
    <w:rsid w:val="008B5F2A"/>
    <w:rsid w:val="008B6812"/>
    <w:rsid w:val="008B6D63"/>
    <w:rsid w:val="008B7501"/>
    <w:rsid w:val="008B7A8B"/>
    <w:rsid w:val="008B7CF1"/>
    <w:rsid w:val="008B7EE5"/>
    <w:rsid w:val="008C0E4F"/>
    <w:rsid w:val="008C10FD"/>
    <w:rsid w:val="008C17D2"/>
    <w:rsid w:val="008C1830"/>
    <w:rsid w:val="008C2622"/>
    <w:rsid w:val="008C3241"/>
    <w:rsid w:val="008C3314"/>
    <w:rsid w:val="008C3A89"/>
    <w:rsid w:val="008C3D51"/>
    <w:rsid w:val="008C3E8D"/>
    <w:rsid w:val="008C40F7"/>
    <w:rsid w:val="008C487F"/>
    <w:rsid w:val="008C59D9"/>
    <w:rsid w:val="008C6DE8"/>
    <w:rsid w:val="008D0597"/>
    <w:rsid w:val="008D09C5"/>
    <w:rsid w:val="008D0F5F"/>
    <w:rsid w:val="008D127F"/>
    <w:rsid w:val="008D212F"/>
    <w:rsid w:val="008D284C"/>
    <w:rsid w:val="008D40F2"/>
    <w:rsid w:val="008D46C8"/>
    <w:rsid w:val="008D4D43"/>
    <w:rsid w:val="008D4EB4"/>
    <w:rsid w:val="008D52E7"/>
    <w:rsid w:val="008D532D"/>
    <w:rsid w:val="008D5657"/>
    <w:rsid w:val="008D567E"/>
    <w:rsid w:val="008D60A5"/>
    <w:rsid w:val="008D612D"/>
    <w:rsid w:val="008D6B8A"/>
    <w:rsid w:val="008D71CA"/>
    <w:rsid w:val="008D79F1"/>
    <w:rsid w:val="008D7DB8"/>
    <w:rsid w:val="008E06BB"/>
    <w:rsid w:val="008E0AF9"/>
    <w:rsid w:val="008E1FB9"/>
    <w:rsid w:val="008E3E31"/>
    <w:rsid w:val="008E57E6"/>
    <w:rsid w:val="008E5E96"/>
    <w:rsid w:val="008E6A67"/>
    <w:rsid w:val="008E70D9"/>
    <w:rsid w:val="008E70DA"/>
    <w:rsid w:val="008E7641"/>
    <w:rsid w:val="008E7EA6"/>
    <w:rsid w:val="008F173E"/>
    <w:rsid w:val="008F1C2C"/>
    <w:rsid w:val="008F36EC"/>
    <w:rsid w:val="008F3BF5"/>
    <w:rsid w:val="008F3D81"/>
    <w:rsid w:val="008F415B"/>
    <w:rsid w:val="008F4254"/>
    <w:rsid w:val="008F5291"/>
    <w:rsid w:val="008F5C6F"/>
    <w:rsid w:val="008F5D4E"/>
    <w:rsid w:val="008F5EC3"/>
    <w:rsid w:val="008F694F"/>
    <w:rsid w:val="008F6ED2"/>
    <w:rsid w:val="00901265"/>
    <w:rsid w:val="00901B30"/>
    <w:rsid w:val="009029FA"/>
    <w:rsid w:val="009037BD"/>
    <w:rsid w:val="00903D59"/>
    <w:rsid w:val="0090434E"/>
    <w:rsid w:val="009047BB"/>
    <w:rsid w:val="00904E14"/>
    <w:rsid w:val="00905144"/>
    <w:rsid w:val="009052F2"/>
    <w:rsid w:val="009057A5"/>
    <w:rsid w:val="00905897"/>
    <w:rsid w:val="00905977"/>
    <w:rsid w:val="00906B79"/>
    <w:rsid w:val="00910400"/>
    <w:rsid w:val="00910889"/>
    <w:rsid w:val="00910C80"/>
    <w:rsid w:val="00911123"/>
    <w:rsid w:val="00911B62"/>
    <w:rsid w:val="009127C3"/>
    <w:rsid w:val="00912C6E"/>
    <w:rsid w:val="00913DB5"/>
    <w:rsid w:val="009160FC"/>
    <w:rsid w:val="009164FE"/>
    <w:rsid w:val="00917C70"/>
    <w:rsid w:val="00917D83"/>
    <w:rsid w:val="00920707"/>
    <w:rsid w:val="00920AD0"/>
    <w:rsid w:val="0092110C"/>
    <w:rsid w:val="00921F4E"/>
    <w:rsid w:val="009223F4"/>
    <w:rsid w:val="009228CA"/>
    <w:rsid w:val="00922EA4"/>
    <w:rsid w:val="009230F6"/>
    <w:rsid w:val="009242F8"/>
    <w:rsid w:val="0092440D"/>
    <w:rsid w:val="009253EA"/>
    <w:rsid w:val="00925EDC"/>
    <w:rsid w:val="00930868"/>
    <w:rsid w:val="00931B77"/>
    <w:rsid w:val="009323A6"/>
    <w:rsid w:val="00932AA7"/>
    <w:rsid w:val="00933193"/>
    <w:rsid w:val="009343E7"/>
    <w:rsid w:val="00934568"/>
    <w:rsid w:val="009359B8"/>
    <w:rsid w:val="0093749B"/>
    <w:rsid w:val="00940D81"/>
    <w:rsid w:val="00942358"/>
    <w:rsid w:val="009428B9"/>
    <w:rsid w:val="0094291E"/>
    <w:rsid w:val="00943664"/>
    <w:rsid w:val="00943BF4"/>
    <w:rsid w:val="00944019"/>
    <w:rsid w:val="0094461B"/>
    <w:rsid w:val="009446E7"/>
    <w:rsid w:val="00945393"/>
    <w:rsid w:val="00946748"/>
    <w:rsid w:val="00947980"/>
    <w:rsid w:val="00947F97"/>
    <w:rsid w:val="00951977"/>
    <w:rsid w:val="00951AD3"/>
    <w:rsid w:val="00952B62"/>
    <w:rsid w:val="009530F8"/>
    <w:rsid w:val="00953997"/>
    <w:rsid w:val="00954522"/>
    <w:rsid w:val="009548D6"/>
    <w:rsid w:val="00954E6F"/>
    <w:rsid w:val="00955DA6"/>
    <w:rsid w:val="00956A93"/>
    <w:rsid w:val="00956E57"/>
    <w:rsid w:val="00957FBD"/>
    <w:rsid w:val="00960489"/>
    <w:rsid w:val="009612BD"/>
    <w:rsid w:val="00961FE7"/>
    <w:rsid w:val="0096244C"/>
    <w:rsid w:val="00962ED5"/>
    <w:rsid w:val="00964500"/>
    <w:rsid w:val="009647E6"/>
    <w:rsid w:val="0096534C"/>
    <w:rsid w:val="00965BBE"/>
    <w:rsid w:val="00965C41"/>
    <w:rsid w:val="0096727C"/>
    <w:rsid w:val="00967A75"/>
    <w:rsid w:val="00971607"/>
    <w:rsid w:val="00971770"/>
    <w:rsid w:val="0097267C"/>
    <w:rsid w:val="00972E88"/>
    <w:rsid w:val="0097367F"/>
    <w:rsid w:val="0097380D"/>
    <w:rsid w:val="00973E7A"/>
    <w:rsid w:val="00975400"/>
    <w:rsid w:val="009765BE"/>
    <w:rsid w:val="0097751B"/>
    <w:rsid w:val="00977980"/>
    <w:rsid w:val="00977DF4"/>
    <w:rsid w:val="00977EE9"/>
    <w:rsid w:val="009809D6"/>
    <w:rsid w:val="00980CF6"/>
    <w:rsid w:val="00982777"/>
    <w:rsid w:val="009834C3"/>
    <w:rsid w:val="0098401D"/>
    <w:rsid w:val="00985007"/>
    <w:rsid w:val="009854E9"/>
    <w:rsid w:val="00986722"/>
    <w:rsid w:val="00990155"/>
    <w:rsid w:val="0099081F"/>
    <w:rsid w:val="00990DA8"/>
    <w:rsid w:val="009910E1"/>
    <w:rsid w:val="00992588"/>
    <w:rsid w:val="00993869"/>
    <w:rsid w:val="0099524C"/>
    <w:rsid w:val="009961B1"/>
    <w:rsid w:val="00996E27"/>
    <w:rsid w:val="00996F10"/>
    <w:rsid w:val="00997465"/>
    <w:rsid w:val="009975CD"/>
    <w:rsid w:val="009978AC"/>
    <w:rsid w:val="009A09D3"/>
    <w:rsid w:val="009A0B8B"/>
    <w:rsid w:val="009A1F81"/>
    <w:rsid w:val="009A20E2"/>
    <w:rsid w:val="009A31D2"/>
    <w:rsid w:val="009A3FA7"/>
    <w:rsid w:val="009A41DD"/>
    <w:rsid w:val="009A45DA"/>
    <w:rsid w:val="009A599C"/>
    <w:rsid w:val="009A5D21"/>
    <w:rsid w:val="009A5F8F"/>
    <w:rsid w:val="009A5FB3"/>
    <w:rsid w:val="009A6177"/>
    <w:rsid w:val="009A68D4"/>
    <w:rsid w:val="009A6AFD"/>
    <w:rsid w:val="009A7A94"/>
    <w:rsid w:val="009A7D63"/>
    <w:rsid w:val="009B018F"/>
    <w:rsid w:val="009B03FF"/>
    <w:rsid w:val="009B1448"/>
    <w:rsid w:val="009B1F2B"/>
    <w:rsid w:val="009B2A8D"/>
    <w:rsid w:val="009B3A59"/>
    <w:rsid w:val="009B406B"/>
    <w:rsid w:val="009B40DE"/>
    <w:rsid w:val="009B4517"/>
    <w:rsid w:val="009B470A"/>
    <w:rsid w:val="009B5492"/>
    <w:rsid w:val="009B5708"/>
    <w:rsid w:val="009B5C61"/>
    <w:rsid w:val="009B6685"/>
    <w:rsid w:val="009B6740"/>
    <w:rsid w:val="009B703B"/>
    <w:rsid w:val="009B72A5"/>
    <w:rsid w:val="009B7ED5"/>
    <w:rsid w:val="009C04A8"/>
    <w:rsid w:val="009C06B3"/>
    <w:rsid w:val="009C0A98"/>
    <w:rsid w:val="009C166A"/>
    <w:rsid w:val="009C1904"/>
    <w:rsid w:val="009C225D"/>
    <w:rsid w:val="009C29D6"/>
    <w:rsid w:val="009C3C55"/>
    <w:rsid w:val="009C3F5E"/>
    <w:rsid w:val="009C53BD"/>
    <w:rsid w:val="009C56C5"/>
    <w:rsid w:val="009C60D3"/>
    <w:rsid w:val="009C6435"/>
    <w:rsid w:val="009C69A4"/>
    <w:rsid w:val="009C7422"/>
    <w:rsid w:val="009C7DBF"/>
    <w:rsid w:val="009D00F8"/>
    <w:rsid w:val="009D053C"/>
    <w:rsid w:val="009D05EC"/>
    <w:rsid w:val="009D06EB"/>
    <w:rsid w:val="009D0BE6"/>
    <w:rsid w:val="009D113D"/>
    <w:rsid w:val="009D1B18"/>
    <w:rsid w:val="009D1E20"/>
    <w:rsid w:val="009D26E3"/>
    <w:rsid w:val="009D28AB"/>
    <w:rsid w:val="009D30A1"/>
    <w:rsid w:val="009D3188"/>
    <w:rsid w:val="009D3408"/>
    <w:rsid w:val="009D3440"/>
    <w:rsid w:val="009D3B73"/>
    <w:rsid w:val="009D3DC0"/>
    <w:rsid w:val="009D448A"/>
    <w:rsid w:val="009D46FF"/>
    <w:rsid w:val="009D4F5C"/>
    <w:rsid w:val="009D5856"/>
    <w:rsid w:val="009D59B2"/>
    <w:rsid w:val="009D6C33"/>
    <w:rsid w:val="009D71D6"/>
    <w:rsid w:val="009D7435"/>
    <w:rsid w:val="009D795F"/>
    <w:rsid w:val="009D7B4D"/>
    <w:rsid w:val="009D7B8C"/>
    <w:rsid w:val="009D7CA5"/>
    <w:rsid w:val="009D7D90"/>
    <w:rsid w:val="009E0234"/>
    <w:rsid w:val="009E2758"/>
    <w:rsid w:val="009E29B4"/>
    <w:rsid w:val="009E30E1"/>
    <w:rsid w:val="009E351A"/>
    <w:rsid w:val="009E47BC"/>
    <w:rsid w:val="009E524C"/>
    <w:rsid w:val="009E5F28"/>
    <w:rsid w:val="009E72A4"/>
    <w:rsid w:val="009E7D4D"/>
    <w:rsid w:val="009E7D90"/>
    <w:rsid w:val="009F0149"/>
    <w:rsid w:val="009F1407"/>
    <w:rsid w:val="009F1BA6"/>
    <w:rsid w:val="009F2A0A"/>
    <w:rsid w:val="009F2D6B"/>
    <w:rsid w:val="009F2F42"/>
    <w:rsid w:val="009F3311"/>
    <w:rsid w:val="009F3790"/>
    <w:rsid w:val="009F42B0"/>
    <w:rsid w:val="009F4679"/>
    <w:rsid w:val="009F4F07"/>
    <w:rsid w:val="009F5364"/>
    <w:rsid w:val="009F55CF"/>
    <w:rsid w:val="009F57D0"/>
    <w:rsid w:val="009F59AE"/>
    <w:rsid w:val="009F6167"/>
    <w:rsid w:val="009F6347"/>
    <w:rsid w:val="009F644E"/>
    <w:rsid w:val="009F6484"/>
    <w:rsid w:val="009F677B"/>
    <w:rsid w:val="009F6D7C"/>
    <w:rsid w:val="009F7004"/>
    <w:rsid w:val="00A00A66"/>
    <w:rsid w:val="00A00FEF"/>
    <w:rsid w:val="00A02D9A"/>
    <w:rsid w:val="00A0408E"/>
    <w:rsid w:val="00A05D11"/>
    <w:rsid w:val="00A07022"/>
    <w:rsid w:val="00A0773B"/>
    <w:rsid w:val="00A07E37"/>
    <w:rsid w:val="00A103DC"/>
    <w:rsid w:val="00A11758"/>
    <w:rsid w:val="00A11A15"/>
    <w:rsid w:val="00A13016"/>
    <w:rsid w:val="00A13046"/>
    <w:rsid w:val="00A1403F"/>
    <w:rsid w:val="00A15240"/>
    <w:rsid w:val="00A173CA"/>
    <w:rsid w:val="00A201B4"/>
    <w:rsid w:val="00A20E44"/>
    <w:rsid w:val="00A2113D"/>
    <w:rsid w:val="00A22030"/>
    <w:rsid w:val="00A23BFD"/>
    <w:rsid w:val="00A240BE"/>
    <w:rsid w:val="00A241FD"/>
    <w:rsid w:val="00A243A1"/>
    <w:rsid w:val="00A26F5A"/>
    <w:rsid w:val="00A26FB7"/>
    <w:rsid w:val="00A2703A"/>
    <w:rsid w:val="00A2729F"/>
    <w:rsid w:val="00A30796"/>
    <w:rsid w:val="00A318B1"/>
    <w:rsid w:val="00A331B1"/>
    <w:rsid w:val="00A33642"/>
    <w:rsid w:val="00A33D7F"/>
    <w:rsid w:val="00A34149"/>
    <w:rsid w:val="00A3549C"/>
    <w:rsid w:val="00A356C6"/>
    <w:rsid w:val="00A35B33"/>
    <w:rsid w:val="00A36D32"/>
    <w:rsid w:val="00A379BA"/>
    <w:rsid w:val="00A37ECB"/>
    <w:rsid w:val="00A409C6"/>
    <w:rsid w:val="00A40A2B"/>
    <w:rsid w:val="00A40ECC"/>
    <w:rsid w:val="00A41522"/>
    <w:rsid w:val="00A42086"/>
    <w:rsid w:val="00A4250E"/>
    <w:rsid w:val="00A428A1"/>
    <w:rsid w:val="00A433DC"/>
    <w:rsid w:val="00A4365B"/>
    <w:rsid w:val="00A43734"/>
    <w:rsid w:val="00A43A92"/>
    <w:rsid w:val="00A43C16"/>
    <w:rsid w:val="00A43DDE"/>
    <w:rsid w:val="00A45E98"/>
    <w:rsid w:val="00A4633D"/>
    <w:rsid w:val="00A4656F"/>
    <w:rsid w:val="00A467F2"/>
    <w:rsid w:val="00A47078"/>
    <w:rsid w:val="00A4728F"/>
    <w:rsid w:val="00A475FB"/>
    <w:rsid w:val="00A50371"/>
    <w:rsid w:val="00A51494"/>
    <w:rsid w:val="00A51BA4"/>
    <w:rsid w:val="00A520BA"/>
    <w:rsid w:val="00A53711"/>
    <w:rsid w:val="00A53CA5"/>
    <w:rsid w:val="00A54BC9"/>
    <w:rsid w:val="00A54C8F"/>
    <w:rsid w:val="00A55395"/>
    <w:rsid w:val="00A56261"/>
    <w:rsid w:val="00A56621"/>
    <w:rsid w:val="00A56BE4"/>
    <w:rsid w:val="00A574ED"/>
    <w:rsid w:val="00A61A6A"/>
    <w:rsid w:val="00A61EFE"/>
    <w:rsid w:val="00A61FEA"/>
    <w:rsid w:val="00A631C7"/>
    <w:rsid w:val="00A63965"/>
    <w:rsid w:val="00A63E61"/>
    <w:rsid w:val="00A656A8"/>
    <w:rsid w:val="00A66611"/>
    <w:rsid w:val="00A66792"/>
    <w:rsid w:val="00A67888"/>
    <w:rsid w:val="00A70049"/>
    <w:rsid w:val="00A71506"/>
    <w:rsid w:val="00A71B37"/>
    <w:rsid w:val="00A72C3E"/>
    <w:rsid w:val="00A739AF"/>
    <w:rsid w:val="00A73C10"/>
    <w:rsid w:val="00A75032"/>
    <w:rsid w:val="00A75721"/>
    <w:rsid w:val="00A76F88"/>
    <w:rsid w:val="00A77AC4"/>
    <w:rsid w:val="00A8073C"/>
    <w:rsid w:val="00A81279"/>
    <w:rsid w:val="00A8169A"/>
    <w:rsid w:val="00A81CDA"/>
    <w:rsid w:val="00A8201D"/>
    <w:rsid w:val="00A823B6"/>
    <w:rsid w:val="00A8331D"/>
    <w:rsid w:val="00A837BC"/>
    <w:rsid w:val="00A83C77"/>
    <w:rsid w:val="00A84056"/>
    <w:rsid w:val="00A8461F"/>
    <w:rsid w:val="00A85ECC"/>
    <w:rsid w:val="00A863F1"/>
    <w:rsid w:val="00A86742"/>
    <w:rsid w:val="00A867E9"/>
    <w:rsid w:val="00A869B9"/>
    <w:rsid w:val="00A86AC0"/>
    <w:rsid w:val="00A87DFB"/>
    <w:rsid w:val="00A91D7F"/>
    <w:rsid w:val="00A91EE8"/>
    <w:rsid w:val="00A925C7"/>
    <w:rsid w:val="00A9440C"/>
    <w:rsid w:val="00A94B59"/>
    <w:rsid w:val="00A94BA1"/>
    <w:rsid w:val="00A9598E"/>
    <w:rsid w:val="00A95A71"/>
    <w:rsid w:val="00A9611E"/>
    <w:rsid w:val="00A97F05"/>
    <w:rsid w:val="00A97F5F"/>
    <w:rsid w:val="00AA145A"/>
    <w:rsid w:val="00AA1638"/>
    <w:rsid w:val="00AA1A9C"/>
    <w:rsid w:val="00AA4E48"/>
    <w:rsid w:val="00AA7147"/>
    <w:rsid w:val="00AA7173"/>
    <w:rsid w:val="00AB30AC"/>
    <w:rsid w:val="00AB4414"/>
    <w:rsid w:val="00AB4EAA"/>
    <w:rsid w:val="00AB5EC5"/>
    <w:rsid w:val="00AB6A4A"/>
    <w:rsid w:val="00AC0362"/>
    <w:rsid w:val="00AC0829"/>
    <w:rsid w:val="00AC1274"/>
    <w:rsid w:val="00AC155B"/>
    <w:rsid w:val="00AC268E"/>
    <w:rsid w:val="00AC27BF"/>
    <w:rsid w:val="00AC2AA3"/>
    <w:rsid w:val="00AC2BD2"/>
    <w:rsid w:val="00AC2D42"/>
    <w:rsid w:val="00AC4F4C"/>
    <w:rsid w:val="00AC4F59"/>
    <w:rsid w:val="00AC5680"/>
    <w:rsid w:val="00AC5916"/>
    <w:rsid w:val="00AC6D32"/>
    <w:rsid w:val="00AC6EEB"/>
    <w:rsid w:val="00AD0016"/>
    <w:rsid w:val="00AD0754"/>
    <w:rsid w:val="00AD0AEB"/>
    <w:rsid w:val="00AD177C"/>
    <w:rsid w:val="00AD17D3"/>
    <w:rsid w:val="00AD1C20"/>
    <w:rsid w:val="00AD1E10"/>
    <w:rsid w:val="00AD273F"/>
    <w:rsid w:val="00AD40B9"/>
    <w:rsid w:val="00AD4685"/>
    <w:rsid w:val="00AD4B5C"/>
    <w:rsid w:val="00AD6D79"/>
    <w:rsid w:val="00AE0058"/>
    <w:rsid w:val="00AE11CB"/>
    <w:rsid w:val="00AE12E8"/>
    <w:rsid w:val="00AE16C6"/>
    <w:rsid w:val="00AE2EDF"/>
    <w:rsid w:val="00AE3580"/>
    <w:rsid w:val="00AE3A98"/>
    <w:rsid w:val="00AE3CE0"/>
    <w:rsid w:val="00AE4350"/>
    <w:rsid w:val="00AE4C1E"/>
    <w:rsid w:val="00AE5AA6"/>
    <w:rsid w:val="00AE5AFD"/>
    <w:rsid w:val="00AE65B8"/>
    <w:rsid w:val="00AF0BB4"/>
    <w:rsid w:val="00AF14A6"/>
    <w:rsid w:val="00AF1612"/>
    <w:rsid w:val="00AF25A2"/>
    <w:rsid w:val="00AF408C"/>
    <w:rsid w:val="00AF4369"/>
    <w:rsid w:val="00AF53A6"/>
    <w:rsid w:val="00AF5649"/>
    <w:rsid w:val="00AF5652"/>
    <w:rsid w:val="00AF58AE"/>
    <w:rsid w:val="00AF6481"/>
    <w:rsid w:val="00AF655A"/>
    <w:rsid w:val="00AF7873"/>
    <w:rsid w:val="00B00B0B"/>
    <w:rsid w:val="00B02961"/>
    <w:rsid w:val="00B0318B"/>
    <w:rsid w:val="00B038C4"/>
    <w:rsid w:val="00B04367"/>
    <w:rsid w:val="00B0453B"/>
    <w:rsid w:val="00B0496D"/>
    <w:rsid w:val="00B04A11"/>
    <w:rsid w:val="00B05C13"/>
    <w:rsid w:val="00B05EE3"/>
    <w:rsid w:val="00B06074"/>
    <w:rsid w:val="00B065B8"/>
    <w:rsid w:val="00B06C35"/>
    <w:rsid w:val="00B071C4"/>
    <w:rsid w:val="00B104B2"/>
    <w:rsid w:val="00B1119F"/>
    <w:rsid w:val="00B1147B"/>
    <w:rsid w:val="00B12389"/>
    <w:rsid w:val="00B12594"/>
    <w:rsid w:val="00B12712"/>
    <w:rsid w:val="00B12B0A"/>
    <w:rsid w:val="00B135A4"/>
    <w:rsid w:val="00B14547"/>
    <w:rsid w:val="00B1536D"/>
    <w:rsid w:val="00B169A8"/>
    <w:rsid w:val="00B16A50"/>
    <w:rsid w:val="00B16F32"/>
    <w:rsid w:val="00B17182"/>
    <w:rsid w:val="00B1737D"/>
    <w:rsid w:val="00B173E4"/>
    <w:rsid w:val="00B173E7"/>
    <w:rsid w:val="00B17588"/>
    <w:rsid w:val="00B2008D"/>
    <w:rsid w:val="00B2113A"/>
    <w:rsid w:val="00B21C0E"/>
    <w:rsid w:val="00B21EA6"/>
    <w:rsid w:val="00B220E3"/>
    <w:rsid w:val="00B22C09"/>
    <w:rsid w:val="00B24979"/>
    <w:rsid w:val="00B24C3B"/>
    <w:rsid w:val="00B24DAE"/>
    <w:rsid w:val="00B2545D"/>
    <w:rsid w:val="00B269EA"/>
    <w:rsid w:val="00B271B0"/>
    <w:rsid w:val="00B300C9"/>
    <w:rsid w:val="00B30B8F"/>
    <w:rsid w:val="00B3125E"/>
    <w:rsid w:val="00B31857"/>
    <w:rsid w:val="00B31CBC"/>
    <w:rsid w:val="00B32752"/>
    <w:rsid w:val="00B331FE"/>
    <w:rsid w:val="00B33B38"/>
    <w:rsid w:val="00B35433"/>
    <w:rsid w:val="00B35E62"/>
    <w:rsid w:val="00B3671A"/>
    <w:rsid w:val="00B36955"/>
    <w:rsid w:val="00B3740A"/>
    <w:rsid w:val="00B4024A"/>
    <w:rsid w:val="00B4307E"/>
    <w:rsid w:val="00B432AB"/>
    <w:rsid w:val="00B43FA1"/>
    <w:rsid w:val="00B43FB2"/>
    <w:rsid w:val="00B443DA"/>
    <w:rsid w:val="00B44EED"/>
    <w:rsid w:val="00B4572E"/>
    <w:rsid w:val="00B45EBE"/>
    <w:rsid w:val="00B46DF4"/>
    <w:rsid w:val="00B47500"/>
    <w:rsid w:val="00B507C8"/>
    <w:rsid w:val="00B50F35"/>
    <w:rsid w:val="00B510DA"/>
    <w:rsid w:val="00B51160"/>
    <w:rsid w:val="00B51476"/>
    <w:rsid w:val="00B52AF4"/>
    <w:rsid w:val="00B52E7E"/>
    <w:rsid w:val="00B53217"/>
    <w:rsid w:val="00B53421"/>
    <w:rsid w:val="00B53A6A"/>
    <w:rsid w:val="00B53A85"/>
    <w:rsid w:val="00B53DF1"/>
    <w:rsid w:val="00B540BC"/>
    <w:rsid w:val="00B54A16"/>
    <w:rsid w:val="00B55141"/>
    <w:rsid w:val="00B559F6"/>
    <w:rsid w:val="00B55D3E"/>
    <w:rsid w:val="00B55E12"/>
    <w:rsid w:val="00B5679B"/>
    <w:rsid w:val="00B56AC0"/>
    <w:rsid w:val="00B57B1F"/>
    <w:rsid w:val="00B57E5B"/>
    <w:rsid w:val="00B6010F"/>
    <w:rsid w:val="00B62E0C"/>
    <w:rsid w:val="00B644A1"/>
    <w:rsid w:val="00B64A48"/>
    <w:rsid w:val="00B65A47"/>
    <w:rsid w:val="00B66476"/>
    <w:rsid w:val="00B66F3F"/>
    <w:rsid w:val="00B6708C"/>
    <w:rsid w:val="00B677D6"/>
    <w:rsid w:val="00B7062D"/>
    <w:rsid w:val="00B70822"/>
    <w:rsid w:val="00B714E2"/>
    <w:rsid w:val="00B728D1"/>
    <w:rsid w:val="00B72FA1"/>
    <w:rsid w:val="00B7304F"/>
    <w:rsid w:val="00B73AD0"/>
    <w:rsid w:val="00B73BB8"/>
    <w:rsid w:val="00B73C24"/>
    <w:rsid w:val="00B74AEA"/>
    <w:rsid w:val="00B74F35"/>
    <w:rsid w:val="00B75BB0"/>
    <w:rsid w:val="00B75F05"/>
    <w:rsid w:val="00B7616C"/>
    <w:rsid w:val="00B76651"/>
    <w:rsid w:val="00B778D7"/>
    <w:rsid w:val="00B809C6"/>
    <w:rsid w:val="00B80ABA"/>
    <w:rsid w:val="00B826AF"/>
    <w:rsid w:val="00B82811"/>
    <w:rsid w:val="00B828A6"/>
    <w:rsid w:val="00B829F3"/>
    <w:rsid w:val="00B83716"/>
    <w:rsid w:val="00B83D76"/>
    <w:rsid w:val="00B83D9B"/>
    <w:rsid w:val="00B83EBB"/>
    <w:rsid w:val="00B84506"/>
    <w:rsid w:val="00B84530"/>
    <w:rsid w:val="00B84B43"/>
    <w:rsid w:val="00B85390"/>
    <w:rsid w:val="00B85FBD"/>
    <w:rsid w:val="00B861D0"/>
    <w:rsid w:val="00B8728C"/>
    <w:rsid w:val="00B87290"/>
    <w:rsid w:val="00B9031B"/>
    <w:rsid w:val="00B91A75"/>
    <w:rsid w:val="00B92257"/>
    <w:rsid w:val="00B9237C"/>
    <w:rsid w:val="00B92E76"/>
    <w:rsid w:val="00B936BB"/>
    <w:rsid w:val="00B95380"/>
    <w:rsid w:val="00B964D4"/>
    <w:rsid w:val="00B96970"/>
    <w:rsid w:val="00B96A59"/>
    <w:rsid w:val="00B97894"/>
    <w:rsid w:val="00BA17A6"/>
    <w:rsid w:val="00BA249A"/>
    <w:rsid w:val="00BA2624"/>
    <w:rsid w:val="00BA2AC3"/>
    <w:rsid w:val="00BA33AB"/>
    <w:rsid w:val="00BA36DB"/>
    <w:rsid w:val="00BA3762"/>
    <w:rsid w:val="00BA3C00"/>
    <w:rsid w:val="00BA4122"/>
    <w:rsid w:val="00BA44B4"/>
    <w:rsid w:val="00BA4EFF"/>
    <w:rsid w:val="00BA59AB"/>
    <w:rsid w:val="00BA5E74"/>
    <w:rsid w:val="00BA6360"/>
    <w:rsid w:val="00BA638D"/>
    <w:rsid w:val="00BA737C"/>
    <w:rsid w:val="00BB0A35"/>
    <w:rsid w:val="00BB0EB4"/>
    <w:rsid w:val="00BB14A9"/>
    <w:rsid w:val="00BB1A3E"/>
    <w:rsid w:val="00BB1FBC"/>
    <w:rsid w:val="00BB293D"/>
    <w:rsid w:val="00BB3C91"/>
    <w:rsid w:val="00BB468A"/>
    <w:rsid w:val="00BB49E5"/>
    <w:rsid w:val="00BB504B"/>
    <w:rsid w:val="00BB64F8"/>
    <w:rsid w:val="00BB6593"/>
    <w:rsid w:val="00BB6B1D"/>
    <w:rsid w:val="00BB6CAD"/>
    <w:rsid w:val="00BB7396"/>
    <w:rsid w:val="00BB75EF"/>
    <w:rsid w:val="00BB764C"/>
    <w:rsid w:val="00BC11FF"/>
    <w:rsid w:val="00BC1855"/>
    <w:rsid w:val="00BC1A42"/>
    <w:rsid w:val="00BC1D4B"/>
    <w:rsid w:val="00BC2B6F"/>
    <w:rsid w:val="00BC2D4D"/>
    <w:rsid w:val="00BC3513"/>
    <w:rsid w:val="00BC43FC"/>
    <w:rsid w:val="00BC4A6C"/>
    <w:rsid w:val="00BC5319"/>
    <w:rsid w:val="00BC5542"/>
    <w:rsid w:val="00BC6386"/>
    <w:rsid w:val="00BC6626"/>
    <w:rsid w:val="00BC6705"/>
    <w:rsid w:val="00BC6C0E"/>
    <w:rsid w:val="00BC712E"/>
    <w:rsid w:val="00BD00D7"/>
    <w:rsid w:val="00BD2A25"/>
    <w:rsid w:val="00BD2A40"/>
    <w:rsid w:val="00BD2CD0"/>
    <w:rsid w:val="00BD3593"/>
    <w:rsid w:val="00BD3897"/>
    <w:rsid w:val="00BD4A14"/>
    <w:rsid w:val="00BD4F76"/>
    <w:rsid w:val="00BD62C9"/>
    <w:rsid w:val="00BD6979"/>
    <w:rsid w:val="00BD6A65"/>
    <w:rsid w:val="00BD6B33"/>
    <w:rsid w:val="00BE0520"/>
    <w:rsid w:val="00BE15C8"/>
    <w:rsid w:val="00BE1994"/>
    <w:rsid w:val="00BE21C4"/>
    <w:rsid w:val="00BE304F"/>
    <w:rsid w:val="00BE3E5B"/>
    <w:rsid w:val="00BE491D"/>
    <w:rsid w:val="00BE4B3B"/>
    <w:rsid w:val="00BE6C96"/>
    <w:rsid w:val="00BE6DC9"/>
    <w:rsid w:val="00BE6EE0"/>
    <w:rsid w:val="00BE7073"/>
    <w:rsid w:val="00BE70A4"/>
    <w:rsid w:val="00BE7219"/>
    <w:rsid w:val="00BE7747"/>
    <w:rsid w:val="00BE7DE5"/>
    <w:rsid w:val="00BF0229"/>
    <w:rsid w:val="00BF1137"/>
    <w:rsid w:val="00BF1A7C"/>
    <w:rsid w:val="00BF27C2"/>
    <w:rsid w:val="00BF3CD2"/>
    <w:rsid w:val="00BF5089"/>
    <w:rsid w:val="00BF5689"/>
    <w:rsid w:val="00BF58F7"/>
    <w:rsid w:val="00BF5A62"/>
    <w:rsid w:val="00C0019A"/>
    <w:rsid w:val="00C00F48"/>
    <w:rsid w:val="00C0133B"/>
    <w:rsid w:val="00C01C7E"/>
    <w:rsid w:val="00C02602"/>
    <w:rsid w:val="00C03204"/>
    <w:rsid w:val="00C0421E"/>
    <w:rsid w:val="00C04DF2"/>
    <w:rsid w:val="00C04FAF"/>
    <w:rsid w:val="00C05444"/>
    <w:rsid w:val="00C057E6"/>
    <w:rsid w:val="00C074D4"/>
    <w:rsid w:val="00C075FA"/>
    <w:rsid w:val="00C07A9E"/>
    <w:rsid w:val="00C1074B"/>
    <w:rsid w:val="00C10844"/>
    <w:rsid w:val="00C10980"/>
    <w:rsid w:val="00C10D29"/>
    <w:rsid w:val="00C10D62"/>
    <w:rsid w:val="00C10E84"/>
    <w:rsid w:val="00C10EC8"/>
    <w:rsid w:val="00C1130F"/>
    <w:rsid w:val="00C121F3"/>
    <w:rsid w:val="00C143E2"/>
    <w:rsid w:val="00C14B7B"/>
    <w:rsid w:val="00C15A1B"/>
    <w:rsid w:val="00C164C2"/>
    <w:rsid w:val="00C172D3"/>
    <w:rsid w:val="00C17C36"/>
    <w:rsid w:val="00C20822"/>
    <w:rsid w:val="00C21A8D"/>
    <w:rsid w:val="00C22969"/>
    <w:rsid w:val="00C23861"/>
    <w:rsid w:val="00C23950"/>
    <w:rsid w:val="00C23D8F"/>
    <w:rsid w:val="00C252A6"/>
    <w:rsid w:val="00C25BB9"/>
    <w:rsid w:val="00C2611E"/>
    <w:rsid w:val="00C26E66"/>
    <w:rsid w:val="00C2772D"/>
    <w:rsid w:val="00C307D4"/>
    <w:rsid w:val="00C31033"/>
    <w:rsid w:val="00C31A29"/>
    <w:rsid w:val="00C31B17"/>
    <w:rsid w:val="00C31B7E"/>
    <w:rsid w:val="00C34443"/>
    <w:rsid w:val="00C35973"/>
    <w:rsid w:val="00C35B80"/>
    <w:rsid w:val="00C364F7"/>
    <w:rsid w:val="00C36A90"/>
    <w:rsid w:val="00C36E15"/>
    <w:rsid w:val="00C3704C"/>
    <w:rsid w:val="00C4010E"/>
    <w:rsid w:val="00C402F9"/>
    <w:rsid w:val="00C4052F"/>
    <w:rsid w:val="00C41385"/>
    <w:rsid w:val="00C436C7"/>
    <w:rsid w:val="00C4505E"/>
    <w:rsid w:val="00C50230"/>
    <w:rsid w:val="00C50EE2"/>
    <w:rsid w:val="00C52B19"/>
    <w:rsid w:val="00C52BB6"/>
    <w:rsid w:val="00C53D89"/>
    <w:rsid w:val="00C53D97"/>
    <w:rsid w:val="00C540D6"/>
    <w:rsid w:val="00C547C2"/>
    <w:rsid w:val="00C553B5"/>
    <w:rsid w:val="00C55E47"/>
    <w:rsid w:val="00C57C0E"/>
    <w:rsid w:val="00C61CD7"/>
    <w:rsid w:val="00C62E9B"/>
    <w:rsid w:val="00C636EC"/>
    <w:rsid w:val="00C63A43"/>
    <w:rsid w:val="00C63B6D"/>
    <w:rsid w:val="00C64536"/>
    <w:rsid w:val="00C64A89"/>
    <w:rsid w:val="00C64D38"/>
    <w:rsid w:val="00C65557"/>
    <w:rsid w:val="00C65AB6"/>
    <w:rsid w:val="00C66DFA"/>
    <w:rsid w:val="00C67068"/>
    <w:rsid w:val="00C67A6D"/>
    <w:rsid w:val="00C67C48"/>
    <w:rsid w:val="00C7072F"/>
    <w:rsid w:val="00C70FA5"/>
    <w:rsid w:val="00C71AC0"/>
    <w:rsid w:val="00C71D75"/>
    <w:rsid w:val="00C7228A"/>
    <w:rsid w:val="00C725B7"/>
    <w:rsid w:val="00C73E52"/>
    <w:rsid w:val="00C759A6"/>
    <w:rsid w:val="00C75D9E"/>
    <w:rsid w:val="00C76233"/>
    <w:rsid w:val="00C76A95"/>
    <w:rsid w:val="00C76E33"/>
    <w:rsid w:val="00C774A7"/>
    <w:rsid w:val="00C77599"/>
    <w:rsid w:val="00C77C98"/>
    <w:rsid w:val="00C77DAD"/>
    <w:rsid w:val="00C800E5"/>
    <w:rsid w:val="00C8056D"/>
    <w:rsid w:val="00C80AA8"/>
    <w:rsid w:val="00C81583"/>
    <w:rsid w:val="00C81B0B"/>
    <w:rsid w:val="00C81FE6"/>
    <w:rsid w:val="00C830DF"/>
    <w:rsid w:val="00C83D34"/>
    <w:rsid w:val="00C84623"/>
    <w:rsid w:val="00C84AD6"/>
    <w:rsid w:val="00C8656C"/>
    <w:rsid w:val="00C865B2"/>
    <w:rsid w:val="00C90463"/>
    <w:rsid w:val="00C90635"/>
    <w:rsid w:val="00C90DE6"/>
    <w:rsid w:val="00C90E96"/>
    <w:rsid w:val="00C914ED"/>
    <w:rsid w:val="00C91C9A"/>
    <w:rsid w:val="00C93C73"/>
    <w:rsid w:val="00C94AA7"/>
    <w:rsid w:val="00C95C74"/>
    <w:rsid w:val="00C96342"/>
    <w:rsid w:val="00C96BAE"/>
    <w:rsid w:val="00C96D5A"/>
    <w:rsid w:val="00C978A2"/>
    <w:rsid w:val="00CA08CA"/>
    <w:rsid w:val="00CA0B24"/>
    <w:rsid w:val="00CA1410"/>
    <w:rsid w:val="00CA16C7"/>
    <w:rsid w:val="00CA1C94"/>
    <w:rsid w:val="00CA1CE7"/>
    <w:rsid w:val="00CA20F1"/>
    <w:rsid w:val="00CA2827"/>
    <w:rsid w:val="00CA450C"/>
    <w:rsid w:val="00CA4BE0"/>
    <w:rsid w:val="00CA5E68"/>
    <w:rsid w:val="00CA64B7"/>
    <w:rsid w:val="00CA6C60"/>
    <w:rsid w:val="00CA7384"/>
    <w:rsid w:val="00CA7920"/>
    <w:rsid w:val="00CA7A8E"/>
    <w:rsid w:val="00CB01D0"/>
    <w:rsid w:val="00CB089F"/>
    <w:rsid w:val="00CB0A10"/>
    <w:rsid w:val="00CB0C74"/>
    <w:rsid w:val="00CB1196"/>
    <w:rsid w:val="00CB18CD"/>
    <w:rsid w:val="00CB1F71"/>
    <w:rsid w:val="00CB2DE7"/>
    <w:rsid w:val="00CB3826"/>
    <w:rsid w:val="00CB3838"/>
    <w:rsid w:val="00CB48B1"/>
    <w:rsid w:val="00CB4A52"/>
    <w:rsid w:val="00CB4DA8"/>
    <w:rsid w:val="00CB5140"/>
    <w:rsid w:val="00CB56EC"/>
    <w:rsid w:val="00CB5795"/>
    <w:rsid w:val="00CB590B"/>
    <w:rsid w:val="00CB72E6"/>
    <w:rsid w:val="00CC0254"/>
    <w:rsid w:val="00CC055A"/>
    <w:rsid w:val="00CC1299"/>
    <w:rsid w:val="00CC16B1"/>
    <w:rsid w:val="00CC45A9"/>
    <w:rsid w:val="00CC4E37"/>
    <w:rsid w:val="00CC5D56"/>
    <w:rsid w:val="00CC66EE"/>
    <w:rsid w:val="00CC674B"/>
    <w:rsid w:val="00CC6FC4"/>
    <w:rsid w:val="00CC744A"/>
    <w:rsid w:val="00CC797C"/>
    <w:rsid w:val="00CD0686"/>
    <w:rsid w:val="00CD0BA3"/>
    <w:rsid w:val="00CD19E6"/>
    <w:rsid w:val="00CD33FD"/>
    <w:rsid w:val="00CD4828"/>
    <w:rsid w:val="00CD52C6"/>
    <w:rsid w:val="00CD535A"/>
    <w:rsid w:val="00CD5522"/>
    <w:rsid w:val="00CD5F92"/>
    <w:rsid w:val="00CD755C"/>
    <w:rsid w:val="00CD77B1"/>
    <w:rsid w:val="00CE15CD"/>
    <w:rsid w:val="00CE281C"/>
    <w:rsid w:val="00CE2C3E"/>
    <w:rsid w:val="00CE2C99"/>
    <w:rsid w:val="00CE35A2"/>
    <w:rsid w:val="00CE4E21"/>
    <w:rsid w:val="00CE57D6"/>
    <w:rsid w:val="00CE6104"/>
    <w:rsid w:val="00CE62E9"/>
    <w:rsid w:val="00CE654E"/>
    <w:rsid w:val="00CE66C0"/>
    <w:rsid w:val="00CE6ACB"/>
    <w:rsid w:val="00CE6B12"/>
    <w:rsid w:val="00CE7AF7"/>
    <w:rsid w:val="00CF03E0"/>
    <w:rsid w:val="00CF0835"/>
    <w:rsid w:val="00CF0C4E"/>
    <w:rsid w:val="00CF1558"/>
    <w:rsid w:val="00CF278B"/>
    <w:rsid w:val="00CF29DC"/>
    <w:rsid w:val="00CF2B55"/>
    <w:rsid w:val="00CF3684"/>
    <w:rsid w:val="00CF3907"/>
    <w:rsid w:val="00CF45EC"/>
    <w:rsid w:val="00CF48E7"/>
    <w:rsid w:val="00CF4E8C"/>
    <w:rsid w:val="00CF5DF9"/>
    <w:rsid w:val="00CF6784"/>
    <w:rsid w:val="00CF6F3B"/>
    <w:rsid w:val="00D00156"/>
    <w:rsid w:val="00D007C2"/>
    <w:rsid w:val="00D01A88"/>
    <w:rsid w:val="00D02C7D"/>
    <w:rsid w:val="00D02DB0"/>
    <w:rsid w:val="00D03140"/>
    <w:rsid w:val="00D03161"/>
    <w:rsid w:val="00D03281"/>
    <w:rsid w:val="00D043FD"/>
    <w:rsid w:val="00D04662"/>
    <w:rsid w:val="00D05148"/>
    <w:rsid w:val="00D05CC4"/>
    <w:rsid w:val="00D1001F"/>
    <w:rsid w:val="00D1006F"/>
    <w:rsid w:val="00D10887"/>
    <w:rsid w:val="00D10F07"/>
    <w:rsid w:val="00D11A70"/>
    <w:rsid w:val="00D11DB2"/>
    <w:rsid w:val="00D1320F"/>
    <w:rsid w:val="00D133C2"/>
    <w:rsid w:val="00D13B2F"/>
    <w:rsid w:val="00D13E73"/>
    <w:rsid w:val="00D153F2"/>
    <w:rsid w:val="00D15ADC"/>
    <w:rsid w:val="00D16A66"/>
    <w:rsid w:val="00D16F50"/>
    <w:rsid w:val="00D1748D"/>
    <w:rsid w:val="00D1750E"/>
    <w:rsid w:val="00D17C4C"/>
    <w:rsid w:val="00D17F45"/>
    <w:rsid w:val="00D201A3"/>
    <w:rsid w:val="00D20B4B"/>
    <w:rsid w:val="00D21452"/>
    <w:rsid w:val="00D216A3"/>
    <w:rsid w:val="00D221BC"/>
    <w:rsid w:val="00D22375"/>
    <w:rsid w:val="00D22852"/>
    <w:rsid w:val="00D22C92"/>
    <w:rsid w:val="00D23649"/>
    <w:rsid w:val="00D24477"/>
    <w:rsid w:val="00D24627"/>
    <w:rsid w:val="00D248CE"/>
    <w:rsid w:val="00D253ED"/>
    <w:rsid w:val="00D255BE"/>
    <w:rsid w:val="00D25A39"/>
    <w:rsid w:val="00D2633E"/>
    <w:rsid w:val="00D26460"/>
    <w:rsid w:val="00D26B41"/>
    <w:rsid w:val="00D270A1"/>
    <w:rsid w:val="00D27641"/>
    <w:rsid w:val="00D276A9"/>
    <w:rsid w:val="00D30C4A"/>
    <w:rsid w:val="00D30E85"/>
    <w:rsid w:val="00D312C7"/>
    <w:rsid w:val="00D31A4D"/>
    <w:rsid w:val="00D325C9"/>
    <w:rsid w:val="00D328D2"/>
    <w:rsid w:val="00D32FE8"/>
    <w:rsid w:val="00D33594"/>
    <w:rsid w:val="00D3426E"/>
    <w:rsid w:val="00D3557C"/>
    <w:rsid w:val="00D35840"/>
    <w:rsid w:val="00D3652A"/>
    <w:rsid w:val="00D3678D"/>
    <w:rsid w:val="00D367A0"/>
    <w:rsid w:val="00D36B92"/>
    <w:rsid w:val="00D36FF6"/>
    <w:rsid w:val="00D373AF"/>
    <w:rsid w:val="00D375FD"/>
    <w:rsid w:val="00D37A51"/>
    <w:rsid w:val="00D40ADA"/>
    <w:rsid w:val="00D41B62"/>
    <w:rsid w:val="00D41EB4"/>
    <w:rsid w:val="00D41F61"/>
    <w:rsid w:val="00D423FC"/>
    <w:rsid w:val="00D429B1"/>
    <w:rsid w:val="00D42BC4"/>
    <w:rsid w:val="00D446BF"/>
    <w:rsid w:val="00D446CF"/>
    <w:rsid w:val="00D44EC4"/>
    <w:rsid w:val="00D45185"/>
    <w:rsid w:val="00D46481"/>
    <w:rsid w:val="00D47239"/>
    <w:rsid w:val="00D47820"/>
    <w:rsid w:val="00D47B8A"/>
    <w:rsid w:val="00D5126E"/>
    <w:rsid w:val="00D513B0"/>
    <w:rsid w:val="00D519EF"/>
    <w:rsid w:val="00D51EDC"/>
    <w:rsid w:val="00D546C3"/>
    <w:rsid w:val="00D54A5C"/>
    <w:rsid w:val="00D55B09"/>
    <w:rsid w:val="00D55B6B"/>
    <w:rsid w:val="00D56007"/>
    <w:rsid w:val="00D56EF3"/>
    <w:rsid w:val="00D57D52"/>
    <w:rsid w:val="00D6298D"/>
    <w:rsid w:val="00D62C2A"/>
    <w:rsid w:val="00D6390B"/>
    <w:rsid w:val="00D63959"/>
    <w:rsid w:val="00D640BA"/>
    <w:rsid w:val="00D64226"/>
    <w:rsid w:val="00D6441B"/>
    <w:rsid w:val="00D64AA5"/>
    <w:rsid w:val="00D64B72"/>
    <w:rsid w:val="00D6647A"/>
    <w:rsid w:val="00D665C6"/>
    <w:rsid w:val="00D66B45"/>
    <w:rsid w:val="00D715F7"/>
    <w:rsid w:val="00D71B66"/>
    <w:rsid w:val="00D721EC"/>
    <w:rsid w:val="00D724AA"/>
    <w:rsid w:val="00D73133"/>
    <w:rsid w:val="00D73FB6"/>
    <w:rsid w:val="00D749A9"/>
    <w:rsid w:val="00D74E3E"/>
    <w:rsid w:val="00D74FEB"/>
    <w:rsid w:val="00D75830"/>
    <w:rsid w:val="00D75FC3"/>
    <w:rsid w:val="00D7615A"/>
    <w:rsid w:val="00D774FA"/>
    <w:rsid w:val="00D77DAB"/>
    <w:rsid w:val="00D81491"/>
    <w:rsid w:val="00D8180C"/>
    <w:rsid w:val="00D82851"/>
    <w:rsid w:val="00D83084"/>
    <w:rsid w:val="00D847E0"/>
    <w:rsid w:val="00D8487F"/>
    <w:rsid w:val="00D848A4"/>
    <w:rsid w:val="00D84962"/>
    <w:rsid w:val="00D84DFF"/>
    <w:rsid w:val="00D854F6"/>
    <w:rsid w:val="00D85903"/>
    <w:rsid w:val="00D85A37"/>
    <w:rsid w:val="00D85F69"/>
    <w:rsid w:val="00D903E6"/>
    <w:rsid w:val="00D90770"/>
    <w:rsid w:val="00D90A83"/>
    <w:rsid w:val="00D90BC0"/>
    <w:rsid w:val="00D914C7"/>
    <w:rsid w:val="00D92FBD"/>
    <w:rsid w:val="00D94554"/>
    <w:rsid w:val="00D96865"/>
    <w:rsid w:val="00D97754"/>
    <w:rsid w:val="00D97BD2"/>
    <w:rsid w:val="00DA06EE"/>
    <w:rsid w:val="00DA09CE"/>
    <w:rsid w:val="00DA1491"/>
    <w:rsid w:val="00DA203A"/>
    <w:rsid w:val="00DA2422"/>
    <w:rsid w:val="00DA2F3A"/>
    <w:rsid w:val="00DA358C"/>
    <w:rsid w:val="00DA3716"/>
    <w:rsid w:val="00DA4DBF"/>
    <w:rsid w:val="00DA5F9B"/>
    <w:rsid w:val="00DA6FA4"/>
    <w:rsid w:val="00DA72F8"/>
    <w:rsid w:val="00DA755A"/>
    <w:rsid w:val="00DA7A0E"/>
    <w:rsid w:val="00DB065E"/>
    <w:rsid w:val="00DB44F6"/>
    <w:rsid w:val="00DB4853"/>
    <w:rsid w:val="00DB4B3C"/>
    <w:rsid w:val="00DB4E8F"/>
    <w:rsid w:val="00DB5037"/>
    <w:rsid w:val="00DB5A7F"/>
    <w:rsid w:val="00DB64CC"/>
    <w:rsid w:val="00DB6E39"/>
    <w:rsid w:val="00DB7280"/>
    <w:rsid w:val="00DB737F"/>
    <w:rsid w:val="00DB7477"/>
    <w:rsid w:val="00DB751B"/>
    <w:rsid w:val="00DC00EA"/>
    <w:rsid w:val="00DC07A5"/>
    <w:rsid w:val="00DC0DEB"/>
    <w:rsid w:val="00DC1BD4"/>
    <w:rsid w:val="00DC2283"/>
    <w:rsid w:val="00DC28EF"/>
    <w:rsid w:val="00DC2B74"/>
    <w:rsid w:val="00DC2C27"/>
    <w:rsid w:val="00DC3330"/>
    <w:rsid w:val="00DC372E"/>
    <w:rsid w:val="00DC3F50"/>
    <w:rsid w:val="00DC4357"/>
    <w:rsid w:val="00DC4A3E"/>
    <w:rsid w:val="00DC4BC9"/>
    <w:rsid w:val="00DC4F7F"/>
    <w:rsid w:val="00DC51DF"/>
    <w:rsid w:val="00DC5C1B"/>
    <w:rsid w:val="00DC5E9F"/>
    <w:rsid w:val="00DC5EB0"/>
    <w:rsid w:val="00DC61E3"/>
    <w:rsid w:val="00DC6AAF"/>
    <w:rsid w:val="00DC6F73"/>
    <w:rsid w:val="00DC740A"/>
    <w:rsid w:val="00DC78B5"/>
    <w:rsid w:val="00DD00E7"/>
    <w:rsid w:val="00DD00FD"/>
    <w:rsid w:val="00DD1ED1"/>
    <w:rsid w:val="00DD2257"/>
    <w:rsid w:val="00DD288B"/>
    <w:rsid w:val="00DD29F0"/>
    <w:rsid w:val="00DD306D"/>
    <w:rsid w:val="00DD30EB"/>
    <w:rsid w:val="00DD337B"/>
    <w:rsid w:val="00DD3BC7"/>
    <w:rsid w:val="00DD4042"/>
    <w:rsid w:val="00DD4332"/>
    <w:rsid w:val="00DD51CB"/>
    <w:rsid w:val="00DD571A"/>
    <w:rsid w:val="00DD616D"/>
    <w:rsid w:val="00DD6598"/>
    <w:rsid w:val="00DD6D19"/>
    <w:rsid w:val="00DD7070"/>
    <w:rsid w:val="00DD77D6"/>
    <w:rsid w:val="00DE0545"/>
    <w:rsid w:val="00DE1501"/>
    <w:rsid w:val="00DE1BE5"/>
    <w:rsid w:val="00DE1C9B"/>
    <w:rsid w:val="00DE2895"/>
    <w:rsid w:val="00DE2948"/>
    <w:rsid w:val="00DE2F84"/>
    <w:rsid w:val="00DE31F9"/>
    <w:rsid w:val="00DE35D7"/>
    <w:rsid w:val="00DE43DE"/>
    <w:rsid w:val="00DE5A1C"/>
    <w:rsid w:val="00DE6299"/>
    <w:rsid w:val="00DE64F9"/>
    <w:rsid w:val="00DE68B8"/>
    <w:rsid w:val="00DE76F1"/>
    <w:rsid w:val="00DE7825"/>
    <w:rsid w:val="00DE7DA6"/>
    <w:rsid w:val="00DF0056"/>
    <w:rsid w:val="00DF03EC"/>
    <w:rsid w:val="00DF0DBE"/>
    <w:rsid w:val="00DF0FBE"/>
    <w:rsid w:val="00DF1293"/>
    <w:rsid w:val="00DF1FF3"/>
    <w:rsid w:val="00DF2067"/>
    <w:rsid w:val="00DF2103"/>
    <w:rsid w:val="00DF32C1"/>
    <w:rsid w:val="00DF385A"/>
    <w:rsid w:val="00DF3C2A"/>
    <w:rsid w:val="00DF3D3C"/>
    <w:rsid w:val="00DF4321"/>
    <w:rsid w:val="00DF4827"/>
    <w:rsid w:val="00DF534A"/>
    <w:rsid w:val="00DF691F"/>
    <w:rsid w:val="00DF77CE"/>
    <w:rsid w:val="00E013E1"/>
    <w:rsid w:val="00E0162E"/>
    <w:rsid w:val="00E02A76"/>
    <w:rsid w:val="00E03B94"/>
    <w:rsid w:val="00E0438A"/>
    <w:rsid w:val="00E04521"/>
    <w:rsid w:val="00E0513D"/>
    <w:rsid w:val="00E0554E"/>
    <w:rsid w:val="00E06470"/>
    <w:rsid w:val="00E0684E"/>
    <w:rsid w:val="00E06947"/>
    <w:rsid w:val="00E06D78"/>
    <w:rsid w:val="00E0760A"/>
    <w:rsid w:val="00E07B27"/>
    <w:rsid w:val="00E102B6"/>
    <w:rsid w:val="00E11314"/>
    <w:rsid w:val="00E117EA"/>
    <w:rsid w:val="00E11D58"/>
    <w:rsid w:val="00E11E52"/>
    <w:rsid w:val="00E13A07"/>
    <w:rsid w:val="00E13C4B"/>
    <w:rsid w:val="00E13C6D"/>
    <w:rsid w:val="00E14986"/>
    <w:rsid w:val="00E159F2"/>
    <w:rsid w:val="00E16496"/>
    <w:rsid w:val="00E17528"/>
    <w:rsid w:val="00E17AD3"/>
    <w:rsid w:val="00E20481"/>
    <w:rsid w:val="00E205D1"/>
    <w:rsid w:val="00E2071A"/>
    <w:rsid w:val="00E20996"/>
    <w:rsid w:val="00E20CDC"/>
    <w:rsid w:val="00E21778"/>
    <w:rsid w:val="00E220F7"/>
    <w:rsid w:val="00E222F1"/>
    <w:rsid w:val="00E22470"/>
    <w:rsid w:val="00E22AD5"/>
    <w:rsid w:val="00E239FD"/>
    <w:rsid w:val="00E24C6B"/>
    <w:rsid w:val="00E259F6"/>
    <w:rsid w:val="00E25A2D"/>
    <w:rsid w:val="00E268D7"/>
    <w:rsid w:val="00E26A53"/>
    <w:rsid w:val="00E273FA"/>
    <w:rsid w:val="00E3078A"/>
    <w:rsid w:val="00E30C72"/>
    <w:rsid w:val="00E312D5"/>
    <w:rsid w:val="00E3178A"/>
    <w:rsid w:val="00E31E7A"/>
    <w:rsid w:val="00E320C3"/>
    <w:rsid w:val="00E33098"/>
    <w:rsid w:val="00E3414D"/>
    <w:rsid w:val="00E3418D"/>
    <w:rsid w:val="00E346FF"/>
    <w:rsid w:val="00E34972"/>
    <w:rsid w:val="00E349A4"/>
    <w:rsid w:val="00E34C94"/>
    <w:rsid w:val="00E34FBC"/>
    <w:rsid w:val="00E35DEF"/>
    <w:rsid w:val="00E37138"/>
    <w:rsid w:val="00E403BD"/>
    <w:rsid w:val="00E4066C"/>
    <w:rsid w:val="00E408A8"/>
    <w:rsid w:val="00E40BAB"/>
    <w:rsid w:val="00E40FD4"/>
    <w:rsid w:val="00E418AC"/>
    <w:rsid w:val="00E419E3"/>
    <w:rsid w:val="00E41A91"/>
    <w:rsid w:val="00E41C26"/>
    <w:rsid w:val="00E43191"/>
    <w:rsid w:val="00E434B6"/>
    <w:rsid w:val="00E43A3F"/>
    <w:rsid w:val="00E442F0"/>
    <w:rsid w:val="00E44638"/>
    <w:rsid w:val="00E44BCC"/>
    <w:rsid w:val="00E45455"/>
    <w:rsid w:val="00E454E4"/>
    <w:rsid w:val="00E455C2"/>
    <w:rsid w:val="00E4599F"/>
    <w:rsid w:val="00E45B04"/>
    <w:rsid w:val="00E4649B"/>
    <w:rsid w:val="00E46E48"/>
    <w:rsid w:val="00E47859"/>
    <w:rsid w:val="00E479DB"/>
    <w:rsid w:val="00E47A9D"/>
    <w:rsid w:val="00E50535"/>
    <w:rsid w:val="00E5074F"/>
    <w:rsid w:val="00E50FA9"/>
    <w:rsid w:val="00E52675"/>
    <w:rsid w:val="00E5271E"/>
    <w:rsid w:val="00E52B82"/>
    <w:rsid w:val="00E53338"/>
    <w:rsid w:val="00E53688"/>
    <w:rsid w:val="00E53694"/>
    <w:rsid w:val="00E539F5"/>
    <w:rsid w:val="00E53C9D"/>
    <w:rsid w:val="00E53EA9"/>
    <w:rsid w:val="00E5491E"/>
    <w:rsid w:val="00E553E2"/>
    <w:rsid w:val="00E55672"/>
    <w:rsid w:val="00E55F83"/>
    <w:rsid w:val="00E60C25"/>
    <w:rsid w:val="00E61EF7"/>
    <w:rsid w:val="00E62041"/>
    <w:rsid w:val="00E621EC"/>
    <w:rsid w:val="00E625BA"/>
    <w:rsid w:val="00E63714"/>
    <w:rsid w:val="00E64593"/>
    <w:rsid w:val="00E6739D"/>
    <w:rsid w:val="00E6742B"/>
    <w:rsid w:val="00E6743E"/>
    <w:rsid w:val="00E6795D"/>
    <w:rsid w:val="00E70ECB"/>
    <w:rsid w:val="00E711B9"/>
    <w:rsid w:val="00E717E7"/>
    <w:rsid w:val="00E718A9"/>
    <w:rsid w:val="00E71E98"/>
    <w:rsid w:val="00E7208B"/>
    <w:rsid w:val="00E722C8"/>
    <w:rsid w:val="00E724D1"/>
    <w:rsid w:val="00E73123"/>
    <w:rsid w:val="00E73216"/>
    <w:rsid w:val="00E73375"/>
    <w:rsid w:val="00E73487"/>
    <w:rsid w:val="00E74C7D"/>
    <w:rsid w:val="00E75627"/>
    <w:rsid w:val="00E762B0"/>
    <w:rsid w:val="00E76BDB"/>
    <w:rsid w:val="00E76D58"/>
    <w:rsid w:val="00E7794E"/>
    <w:rsid w:val="00E80090"/>
    <w:rsid w:val="00E80572"/>
    <w:rsid w:val="00E8122C"/>
    <w:rsid w:val="00E8161E"/>
    <w:rsid w:val="00E819F2"/>
    <w:rsid w:val="00E820DD"/>
    <w:rsid w:val="00E8250F"/>
    <w:rsid w:val="00E82FED"/>
    <w:rsid w:val="00E8310B"/>
    <w:rsid w:val="00E835B9"/>
    <w:rsid w:val="00E83D6E"/>
    <w:rsid w:val="00E847BF"/>
    <w:rsid w:val="00E86366"/>
    <w:rsid w:val="00E86450"/>
    <w:rsid w:val="00E865D6"/>
    <w:rsid w:val="00E86602"/>
    <w:rsid w:val="00E870B1"/>
    <w:rsid w:val="00E8747C"/>
    <w:rsid w:val="00E92308"/>
    <w:rsid w:val="00E92CF2"/>
    <w:rsid w:val="00E92E39"/>
    <w:rsid w:val="00E93925"/>
    <w:rsid w:val="00E94B12"/>
    <w:rsid w:val="00E94D66"/>
    <w:rsid w:val="00E964ED"/>
    <w:rsid w:val="00E967E5"/>
    <w:rsid w:val="00EA0162"/>
    <w:rsid w:val="00EA0263"/>
    <w:rsid w:val="00EA09B5"/>
    <w:rsid w:val="00EA1635"/>
    <w:rsid w:val="00EA19F4"/>
    <w:rsid w:val="00EA346E"/>
    <w:rsid w:val="00EA3544"/>
    <w:rsid w:val="00EA40EF"/>
    <w:rsid w:val="00EA462C"/>
    <w:rsid w:val="00EA4D51"/>
    <w:rsid w:val="00EA5A9D"/>
    <w:rsid w:val="00EA5DE0"/>
    <w:rsid w:val="00EA5ECB"/>
    <w:rsid w:val="00EA6EC0"/>
    <w:rsid w:val="00EA73EB"/>
    <w:rsid w:val="00EB05AA"/>
    <w:rsid w:val="00EB1E5C"/>
    <w:rsid w:val="00EB21FC"/>
    <w:rsid w:val="00EB229E"/>
    <w:rsid w:val="00EB2FEC"/>
    <w:rsid w:val="00EB3416"/>
    <w:rsid w:val="00EB34B3"/>
    <w:rsid w:val="00EB484B"/>
    <w:rsid w:val="00EB5B91"/>
    <w:rsid w:val="00EB678C"/>
    <w:rsid w:val="00EB7A33"/>
    <w:rsid w:val="00EB7DC2"/>
    <w:rsid w:val="00EB7E0D"/>
    <w:rsid w:val="00EC13C4"/>
    <w:rsid w:val="00EC1C50"/>
    <w:rsid w:val="00EC20EC"/>
    <w:rsid w:val="00EC3AF5"/>
    <w:rsid w:val="00EC404F"/>
    <w:rsid w:val="00EC4417"/>
    <w:rsid w:val="00EC52B1"/>
    <w:rsid w:val="00EC71C1"/>
    <w:rsid w:val="00EC7D26"/>
    <w:rsid w:val="00EC7D2C"/>
    <w:rsid w:val="00ED072D"/>
    <w:rsid w:val="00ED0B10"/>
    <w:rsid w:val="00ED27A7"/>
    <w:rsid w:val="00ED3B2A"/>
    <w:rsid w:val="00ED432F"/>
    <w:rsid w:val="00ED52CC"/>
    <w:rsid w:val="00ED52DC"/>
    <w:rsid w:val="00ED57D5"/>
    <w:rsid w:val="00ED58FD"/>
    <w:rsid w:val="00ED624C"/>
    <w:rsid w:val="00ED629B"/>
    <w:rsid w:val="00ED644D"/>
    <w:rsid w:val="00ED6CC6"/>
    <w:rsid w:val="00ED7A26"/>
    <w:rsid w:val="00ED7C61"/>
    <w:rsid w:val="00EE0C6D"/>
    <w:rsid w:val="00EE124E"/>
    <w:rsid w:val="00EE1AA6"/>
    <w:rsid w:val="00EE1AE6"/>
    <w:rsid w:val="00EE1D09"/>
    <w:rsid w:val="00EE225E"/>
    <w:rsid w:val="00EE3345"/>
    <w:rsid w:val="00EE3E3A"/>
    <w:rsid w:val="00EE4C0A"/>
    <w:rsid w:val="00EE6E92"/>
    <w:rsid w:val="00EE72F1"/>
    <w:rsid w:val="00EF0A2A"/>
    <w:rsid w:val="00EF109F"/>
    <w:rsid w:val="00EF1AF2"/>
    <w:rsid w:val="00EF29CE"/>
    <w:rsid w:val="00EF3628"/>
    <w:rsid w:val="00EF3662"/>
    <w:rsid w:val="00EF3EB2"/>
    <w:rsid w:val="00EF409A"/>
    <w:rsid w:val="00EF4214"/>
    <w:rsid w:val="00EF54FA"/>
    <w:rsid w:val="00EF6DAC"/>
    <w:rsid w:val="00EF741D"/>
    <w:rsid w:val="00F00A40"/>
    <w:rsid w:val="00F00CA2"/>
    <w:rsid w:val="00F00D7A"/>
    <w:rsid w:val="00F0150D"/>
    <w:rsid w:val="00F02B94"/>
    <w:rsid w:val="00F03F34"/>
    <w:rsid w:val="00F04781"/>
    <w:rsid w:val="00F04B6C"/>
    <w:rsid w:val="00F04E41"/>
    <w:rsid w:val="00F05C95"/>
    <w:rsid w:val="00F0631A"/>
    <w:rsid w:val="00F06425"/>
    <w:rsid w:val="00F067BF"/>
    <w:rsid w:val="00F068DF"/>
    <w:rsid w:val="00F06B8A"/>
    <w:rsid w:val="00F0743A"/>
    <w:rsid w:val="00F10928"/>
    <w:rsid w:val="00F1106A"/>
    <w:rsid w:val="00F12198"/>
    <w:rsid w:val="00F14B77"/>
    <w:rsid w:val="00F16DA5"/>
    <w:rsid w:val="00F17629"/>
    <w:rsid w:val="00F17C16"/>
    <w:rsid w:val="00F20A9C"/>
    <w:rsid w:val="00F21B6C"/>
    <w:rsid w:val="00F22CF2"/>
    <w:rsid w:val="00F23332"/>
    <w:rsid w:val="00F23BC7"/>
    <w:rsid w:val="00F240E2"/>
    <w:rsid w:val="00F245DB"/>
    <w:rsid w:val="00F24BB3"/>
    <w:rsid w:val="00F24DF5"/>
    <w:rsid w:val="00F257BB"/>
    <w:rsid w:val="00F25934"/>
    <w:rsid w:val="00F264B2"/>
    <w:rsid w:val="00F2676E"/>
    <w:rsid w:val="00F302C1"/>
    <w:rsid w:val="00F30A91"/>
    <w:rsid w:val="00F31226"/>
    <w:rsid w:val="00F313F7"/>
    <w:rsid w:val="00F32D4C"/>
    <w:rsid w:val="00F35B01"/>
    <w:rsid w:val="00F36A8E"/>
    <w:rsid w:val="00F3765C"/>
    <w:rsid w:val="00F402CA"/>
    <w:rsid w:val="00F403FB"/>
    <w:rsid w:val="00F40ACF"/>
    <w:rsid w:val="00F40AEE"/>
    <w:rsid w:val="00F416F1"/>
    <w:rsid w:val="00F42CE6"/>
    <w:rsid w:val="00F4537C"/>
    <w:rsid w:val="00F45518"/>
    <w:rsid w:val="00F45FDA"/>
    <w:rsid w:val="00F46768"/>
    <w:rsid w:val="00F467FA"/>
    <w:rsid w:val="00F47810"/>
    <w:rsid w:val="00F50351"/>
    <w:rsid w:val="00F51C40"/>
    <w:rsid w:val="00F52AFA"/>
    <w:rsid w:val="00F52B4F"/>
    <w:rsid w:val="00F53A15"/>
    <w:rsid w:val="00F53CA2"/>
    <w:rsid w:val="00F54255"/>
    <w:rsid w:val="00F55C64"/>
    <w:rsid w:val="00F565F2"/>
    <w:rsid w:val="00F57D12"/>
    <w:rsid w:val="00F60046"/>
    <w:rsid w:val="00F6172B"/>
    <w:rsid w:val="00F618A2"/>
    <w:rsid w:val="00F61E99"/>
    <w:rsid w:val="00F635F7"/>
    <w:rsid w:val="00F638D4"/>
    <w:rsid w:val="00F63C2D"/>
    <w:rsid w:val="00F64569"/>
    <w:rsid w:val="00F65D8C"/>
    <w:rsid w:val="00F660F7"/>
    <w:rsid w:val="00F661C2"/>
    <w:rsid w:val="00F668A2"/>
    <w:rsid w:val="00F6692E"/>
    <w:rsid w:val="00F66981"/>
    <w:rsid w:val="00F67470"/>
    <w:rsid w:val="00F716DF"/>
    <w:rsid w:val="00F71B0A"/>
    <w:rsid w:val="00F72082"/>
    <w:rsid w:val="00F72D44"/>
    <w:rsid w:val="00F73B02"/>
    <w:rsid w:val="00F7467A"/>
    <w:rsid w:val="00F750D1"/>
    <w:rsid w:val="00F76944"/>
    <w:rsid w:val="00F76BFE"/>
    <w:rsid w:val="00F77EC3"/>
    <w:rsid w:val="00F800C4"/>
    <w:rsid w:val="00F8241B"/>
    <w:rsid w:val="00F82677"/>
    <w:rsid w:val="00F83F12"/>
    <w:rsid w:val="00F84C3C"/>
    <w:rsid w:val="00F85167"/>
    <w:rsid w:val="00F85B46"/>
    <w:rsid w:val="00F85F1D"/>
    <w:rsid w:val="00F86937"/>
    <w:rsid w:val="00F875A9"/>
    <w:rsid w:val="00F87AAF"/>
    <w:rsid w:val="00F87C14"/>
    <w:rsid w:val="00F90871"/>
    <w:rsid w:val="00F91674"/>
    <w:rsid w:val="00F92A72"/>
    <w:rsid w:val="00F92E7D"/>
    <w:rsid w:val="00F934F6"/>
    <w:rsid w:val="00F938A0"/>
    <w:rsid w:val="00F94090"/>
    <w:rsid w:val="00F940CF"/>
    <w:rsid w:val="00F95110"/>
    <w:rsid w:val="00F951EB"/>
    <w:rsid w:val="00F957FC"/>
    <w:rsid w:val="00F9715B"/>
    <w:rsid w:val="00F97D98"/>
    <w:rsid w:val="00F97F79"/>
    <w:rsid w:val="00FA00E5"/>
    <w:rsid w:val="00FA05D4"/>
    <w:rsid w:val="00FA2197"/>
    <w:rsid w:val="00FA24B7"/>
    <w:rsid w:val="00FA257D"/>
    <w:rsid w:val="00FA30C2"/>
    <w:rsid w:val="00FA4B88"/>
    <w:rsid w:val="00FA500C"/>
    <w:rsid w:val="00FA51BC"/>
    <w:rsid w:val="00FA52EE"/>
    <w:rsid w:val="00FA61A4"/>
    <w:rsid w:val="00FA6945"/>
    <w:rsid w:val="00FA6974"/>
    <w:rsid w:val="00FA698D"/>
    <w:rsid w:val="00FA6D9A"/>
    <w:rsid w:val="00FA6FA9"/>
    <w:rsid w:val="00FA7448"/>
    <w:rsid w:val="00FA7488"/>
    <w:rsid w:val="00FA74BB"/>
    <w:rsid w:val="00FA77EE"/>
    <w:rsid w:val="00FA799F"/>
    <w:rsid w:val="00FB0972"/>
    <w:rsid w:val="00FB0E18"/>
    <w:rsid w:val="00FB0E9A"/>
    <w:rsid w:val="00FB1589"/>
    <w:rsid w:val="00FB1FCD"/>
    <w:rsid w:val="00FB2527"/>
    <w:rsid w:val="00FB256E"/>
    <w:rsid w:val="00FB2749"/>
    <w:rsid w:val="00FB2B61"/>
    <w:rsid w:val="00FB2CB1"/>
    <w:rsid w:val="00FB4BBC"/>
    <w:rsid w:val="00FB5317"/>
    <w:rsid w:val="00FB5963"/>
    <w:rsid w:val="00FB5BD5"/>
    <w:rsid w:val="00FB603A"/>
    <w:rsid w:val="00FB6295"/>
    <w:rsid w:val="00FC10BD"/>
    <w:rsid w:val="00FC1AD7"/>
    <w:rsid w:val="00FC1CD8"/>
    <w:rsid w:val="00FC1E6B"/>
    <w:rsid w:val="00FC24DA"/>
    <w:rsid w:val="00FC2804"/>
    <w:rsid w:val="00FC2A45"/>
    <w:rsid w:val="00FC368A"/>
    <w:rsid w:val="00FC4A89"/>
    <w:rsid w:val="00FC4BFC"/>
    <w:rsid w:val="00FC5129"/>
    <w:rsid w:val="00FC62E8"/>
    <w:rsid w:val="00FD0B40"/>
    <w:rsid w:val="00FD1485"/>
    <w:rsid w:val="00FD1607"/>
    <w:rsid w:val="00FD1B09"/>
    <w:rsid w:val="00FD2A87"/>
    <w:rsid w:val="00FD2B1E"/>
    <w:rsid w:val="00FD37AF"/>
    <w:rsid w:val="00FD3CE6"/>
    <w:rsid w:val="00FD400B"/>
    <w:rsid w:val="00FD44BC"/>
    <w:rsid w:val="00FD4731"/>
    <w:rsid w:val="00FD48F1"/>
    <w:rsid w:val="00FD4950"/>
    <w:rsid w:val="00FD6BC7"/>
    <w:rsid w:val="00FD783F"/>
    <w:rsid w:val="00FD7BD3"/>
    <w:rsid w:val="00FD7F08"/>
    <w:rsid w:val="00FE0270"/>
    <w:rsid w:val="00FE027F"/>
    <w:rsid w:val="00FE05A6"/>
    <w:rsid w:val="00FE3810"/>
    <w:rsid w:val="00FE3820"/>
    <w:rsid w:val="00FE4045"/>
    <w:rsid w:val="00FE428F"/>
    <w:rsid w:val="00FE435D"/>
    <w:rsid w:val="00FE51B7"/>
    <w:rsid w:val="00FE59C1"/>
    <w:rsid w:val="00FE67EB"/>
    <w:rsid w:val="00FE6A4E"/>
    <w:rsid w:val="00FE743A"/>
    <w:rsid w:val="00FE7994"/>
    <w:rsid w:val="00FF10EA"/>
    <w:rsid w:val="00FF1EA1"/>
    <w:rsid w:val="00FF301B"/>
    <w:rsid w:val="00FF3D7A"/>
    <w:rsid w:val="00FF4859"/>
    <w:rsid w:val="00FF726E"/>
    <w:rsid w:val="00FF7C45"/>
    <w:rsid w:val="00FF7CA3"/>
    <w:rsid w:val="00FF7F9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4EFE8D"/>
  <w15:docId w15:val="{7E0A4B0F-3B02-48FD-A04C-39BA6DEC3D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normal,Body of text,Sub C,soal jawab"/>
    <w:basedOn w:val="Normal"/>
    <w:link w:val="ListParagraphChar"/>
    <w:uiPriority w:val="34"/>
    <w:qFormat/>
    <w:rsid w:val="001B4EF5"/>
    <w:pPr>
      <w:ind w:left="720"/>
      <w:contextualSpacing/>
    </w:pPr>
  </w:style>
  <w:style w:type="character" w:customStyle="1" w:styleId="ListParagraphChar">
    <w:name w:val="List Paragraph Char"/>
    <w:aliases w:val="normal Char,Body of text Char,Sub C Char,soal jawab Char"/>
    <w:link w:val="ListParagraph"/>
    <w:uiPriority w:val="34"/>
    <w:qFormat/>
    <w:rsid w:val="006618EB"/>
  </w:style>
  <w:style w:type="paragraph" w:styleId="BalloonText">
    <w:name w:val="Balloon Text"/>
    <w:basedOn w:val="Normal"/>
    <w:link w:val="BalloonTextChar"/>
    <w:uiPriority w:val="99"/>
    <w:semiHidden/>
    <w:unhideWhenUsed/>
    <w:rsid w:val="00A35B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5B33"/>
    <w:rPr>
      <w:rFonts w:ascii="Tahoma" w:hAnsi="Tahoma" w:cs="Tahoma"/>
      <w:sz w:val="16"/>
      <w:szCs w:val="16"/>
    </w:rPr>
  </w:style>
  <w:style w:type="character" w:styleId="PlaceholderText">
    <w:name w:val="Placeholder Text"/>
    <w:basedOn w:val="DefaultParagraphFont"/>
    <w:uiPriority w:val="99"/>
    <w:semiHidden/>
    <w:rsid w:val="00A35B33"/>
    <w:rPr>
      <w:color w:val="808080"/>
    </w:rPr>
  </w:style>
  <w:style w:type="table" w:styleId="TableGrid">
    <w:name w:val="Table Grid"/>
    <w:basedOn w:val="TableNormal"/>
    <w:uiPriority w:val="59"/>
    <w:rsid w:val="0074436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74436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0C6A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6AF2"/>
  </w:style>
  <w:style w:type="paragraph" w:styleId="Footer">
    <w:name w:val="footer"/>
    <w:basedOn w:val="Normal"/>
    <w:link w:val="FooterChar"/>
    <w:uiPriority w:val="99"/>
    <w:unhideWhenUsed/>
    <w:rsid w:val="000C6A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6AF2"/>
  </w:style>
  <w:style w:type="paragraph" w:customStyle="1" w:styleId="Default">
    <w:name w:val="Default"/>
    <w:rsid w:val="006618EB"/>
    <w:pPr>
      <w:autoSpaceDE w:val="0"/>
      <w:autoSpaceDN w:val="0"/>
      <w:adjustRightInd w:val="0"/>
      <w:spacing w:after="0" w:line="240" w:lineRule="auto"/>
    </w:pPr>
    <w:rPr>
      <w:rFonts w:ascii="Times New Roman" w:hAnsi="Times New Roman" w:cs="Times New Roman"/>
      <w:color w:val="000000"/>
      <w:sz w:val="24"/>
      <w:szCs w:val="24"/>
      <w:lang w:eastAsia="id-ID"/>
    </w:rPr>
  </w:style>
  <w:style w:type="paragraph" w:styleId="NoSpacing">
    <w:name w:val="No Spacing"/>
    <w:link w:val="NoSpacingChar"/>
    <w:uiPriority w:val="1"/>
    <w:qFormat/>
    <w:rsid w:val="00A50371"/>
    <w:pPr>
      <w:spacing w:after="0" w:line="240" w:lineRule="auto"/>
    </w:pPr>
    <w:rPr>
      <w:rFonts w:ascii="Calibri" w:eastAsia="Calibri" w:hAnsi="Calibri" w:cs="Times New Roman"/>
      <w:lang w:eastAsia="id-ID"/>
    </w:rPr>
  </w:style>
  <w:style w:type="character" w:customStyle="1" w:styleId="NoSpacingChar">
    <w:name w:val="No Spacing Char"/>
    <w:link w:val="NoSpacing"/>
    <w:uiPriority w:val="1"/>
    <w:rsid w:val="00E80572"/>
    <w:rPr>
      <w:rFonts w:ascii="Calibri" w:eastAsia="Calibri" w:hAnsi="Calibri" w:cs="Times New Roman"/>
      <w:lang w:val="en-US" w:eastAsia="id-ID"/>
    </w:rPr>
  </w:style>
  <w:style w:type="paragraph" w:styleId="BodyTextIndent2">
    <w:name w:val="Body Text Indent 2"/>
    <w:basedOn w:val="Normal"/>
    <w:link w:val="BodyTextIndent2Char"/>
    <w:uiPriority w:val="99"/>
    <w:unhideWhenUsed/>
    <w:rsid w:val="007F2DDC"/>
    <w:pPr>
      <w:spacing w:after="120" w:line="480" w:lineRule="auto"/>
      <w:ind w:left="360"/>
    </w:pPr>
    <w:rPr>
      <w:rFonts w:ascii="Calibri" w:eastAsia="Calibri" w:hAnsi="Calibri" w:cs="Times New Roman"/>
    </w:rPr>
  </w:style>
  <w:style w:type="character" w:customStyle="1" w:styleId="BodyTextIndent2Char">
    <w:name w:val="Body Text Indent 2 Char"/>
    <w:basedOn w:val="DefaultParagraphFont"/>
    <w:link w:val="BodyTextIndent2"/>
    <w:uiPriority w:val="99"/>
    <w:rsid w:val="007F2DDC"/>
    <w:rPr>
      <w:rFonts w:ascii="Calibri" w:eastAsia="Calibri" w:hAnsi="Calibri" w:cs="Times New Roman"/>
    </w:rPr>
  </w:style>
  <w:style w:type="character" w:styleId="Hyperlink">
    <w:name w:val="Hyperlink"/>
    <w:basedOn w:val="DefaultParagraphFont"/>
    <w:uiPriority w:val="99"/>
    <w:unhideWhenUsed/>
    <w:rsid w:val="008A302E"/>
    <w:rPr>
      <w:color w:val="0000FF"/>
      <w:u w:val="single"/>
    </w:rPr>
  </w:style>
  <w:style w:type="paragraph" w:styleId="HTMLPreformatted">
    <w:name w:val="HTML Preformatted"/>
    <w:basedOn w:val="Normal"/>
    <w:link w:val="HTMLPreformattedChar"/>
    <w:uiPriority w:val="99"/>
    <w:semiHidden/>
    <w:unhideWhenUsed/>
    <w:rsid w:val="00AE4C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AE4C1E"/>
    <w:rPr>
      <w:rFonts w:ascii="Courier New" w:eastAsia="Times New Roman" w:hAnsi="Courier New" w:cs="Courier New"/>
      <w:sz w:val="20"/>
      <w:szCs w:val="20"/>
      <w:lang w:eastAsia="id-ID"/>
    </w:rPr>
  </w:style>
  <w:style w:type="character" w:styleId="CommentReference">
    <w:name w:val="annotation reference"/>
    <w:basedOn w:val="DefaultParagraphFont"/>
    <w:uiPriority w:val="99"/>
    <w:semiHidden/>
    <w:unhideWhenUsed/>
    <w:rsid w:val="00617991"/>
    <w:rPr>
      <w:sz w:val="16"/>
      <w:szCs w:val="16"/>
    </w:rPr>
  </w:style>
  <w:style w:type="paragraph" w:styleId="CommentText">
    <w:name w:val="annotation text"/>
    <w:basedOn w:val="Normal"/>
    <w:link w:val="CommentTextChar"/>
    <w:uiPriority w:val="99"/>
    <w:semiHidden/>
    <w:unhideWhenUsed/>
    <w:rsid w:val="00617991"/>
    <w:pPr>
      <w:spacing w:line="240" w:lineRule="auto"/>
    </w:pPr>
    <w:rPr>
      <w:sz w:val="20"/>
      <w:szCs w:val="20"/>
    </w:rPr>
  </w:style>
  <w:style w:type="character" w:customStyle="1" w:styleId="CommentTextChar">
    <w:name w:val="Comment Text Char"/>
    <w:basedOn w:val="DefaultParagraphFont"/>
    <w:link w:val="CommentText"/>
    <w:uiPriority w:val="99"/>
    <w:semiHidden/>
    <w:rsid w:val="00617991"/>
    <w:rPr>
      <w:sz w:val="20"/>
      <w:szCs w:val="20"/>
    </w:rPr>
  </w:style>
  <w:style w:type="paragraph" w:styleId="CommentSubject">
    <w:name w:val="annotation subject"/>
    <w:basedOn w:val="CommentText"/>
    <w:next w:val="CommentText"/>
    <w:link w:val="CommentSubjectChar"/>
    <w:uiPriority w:val="99"/>
    <w:semiHidden/>
    <w:unhideWhenUsed/>
    <w:rsid w:val="00617991"/>
    <w:rPr>
      <w:b/>
      <w:bCs/>
    </w:rPr>
  </w:style>
  <w:style w:type="character" w:customStyle="1" w:styleId="CommentSubjectChar">
    <w:name w:val="Comment Subject Char"/>
    <w:basedOn w:val="CommentTextChar"/>
    <w:link w:val="CommentSubject"/>
    <w:uiPriority w:val="99"/>
    <w:semiHidden/>
    <w:rsid w:val="0061799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1161668">
      <w:bodyDiv w:val="1"/>
      <w:marLeft w:val="0"/>
      <w:marRight w:val="0"/>
      <w:marTop w:val="0"/>
      <w:marBottom w:val="0"/>
      <w:divBdr>
        <w:top w:val="none" w:sz="0" w:space="0" w:color="auto"/>
        <w:left w:val="none" w:sz="0" w:space="0" w:color="auto"/>
        <w:bottom w:val="none" w:sz="0" w:space="0" w:color="auto"/>
        <w:right w:val="none" w:sz="0" w:space="0" w:color="auto"/>
      </w:divBdr>
    </w:div>
    <w:div w:id="459495188">
      <w:bodyDiv w:val="1"/>
      <w:marLeft w:val="0"/>
      <w:marRight w:val="0"/>
      <w:marTop w:val="0"/>
      <w:marBottom w:val="0"/>
      <w:divBdr>
        <w:top w:val="none" w:sz="0" w:space="0" w:color="auto"/>
        <w:left w:val="none" w:sz="0" w:space="0" w:color="auto"/>
        <w:bottom w:val="none" w:sz="0" w:space="0" w:color="auto"/>
        <w:right w:val="none" w:sz="0" w:space="0" w:color="auto"/>
      </w:divBdr>
    </w:div>
    <w:div w:id="539558793">
      <w:bodyDiv w:val="1"/>
      <w:marLeft w:val="0"/>
      <w:marRight w:val="0"/>
      <w:marTop w:val="0"/>
      <w:marBottom w:val="0"/>
      <w:divBdr>
        <w:top w:val="none" w:sz="0" w:space="0" w:color="auto"/>
        <w:left w:val="none" w:sz="0" w:space="0" w:color="auto"/>
        <w:bottom w:val="none" w:sz="0" w:space="0" w:color="auto"/>
        <w:right w:val="none" w:sz="0" w:space="0" w:color="auto"/>
      </w:divBdr>
    </w:div>
    <w:div w:id="1181240281">
      <w:bodyDiv w:val="1"/>
      <w:marLeft w:val="0"/>
      <w:marRight w:val="0"/>
      <w:marTop w:val="0"/>
      <w:marBottom w:val="0"/>
      <w:divBdr>
        <w:top w:val="none" w:sz="0" w:space="0" w:color="auto"/>
        <w:left w:val="none" w:sz="0" w:space="0" w:color="auto"/>
        <w:bottom w:val="none" w:sz="0" w:space="0" w:color="auto"/>
        <w:right w:val="none" w:sz="0" w:space="0" w:color="auto"/>
      </w:divBdr>
    </w:div>
    <w:div w:id="1596089871">
      <w:bodyDiv w:val="1"/>
      <w:marLeft w:val="0"/>
      <w:marRight w:val="0"/>
      <w:marTop w:val="0"/>
      <w:marBottom w:val="0"/>
      <w:divBdr>
        <w:top w:val="none" w:sz="0" w:space="0" w:color="auto"/>
        <w:left w:val="none" w:sz="0" w:space="0" w:color="auto"/>
        <w:bottom w:val="none" w:sz="0" w:space="0" w:color="auto"/>
        <w:right w:val="none" w:sz="0" w:space="0" w:color="auto"/>
      </w:divBdr>
    </w:div>
    <w:div w:id="1679457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B0EA62-0464-49AA-AAD1-BB5DB1BE30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9</Pages>
  <Words>7946</Words>
  <Characters>45296</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User</dc:creator>
  <cp:lastModifiedBy>Admin</cp:lastModifiedBy>
  <cp:revision>4</cp:revision>
  <cp:lastPrinted>2019-11-12T05:19:00Z</cp:lastPrinted>
  <dcterms:created xsi:type="dcterms:W3CDTF">2021-02-02T05:42:00Z</dcterms:created>
  <dcterms:modified xsi:type="dcterms:W3CDTF">2021-03-02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eae334f-f72c-3b74-999f-142a4da306b1</vt:lpwstr>
  </property>
  <property fmtid="{D5CDD505-2E9C-101B-9397-08002B2CF9AE}" pid="24" name="Mendeley Citation Style_1">
    <vt:lpwstr>http://www.zotero.org/styles/vancouver</vt:lpwstr>
  </property>
</Properties>
</file>